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xml" ContentType="application/vnd.openxmlformats-officedocument.wordprocessingml.header+xml"/>
  <Override PartName="/word/footer.xml" ContentType="application/vnd.openxmlformats-officedocument.wordprocessingml.footer+xml"/>
</Types>
</file>

<file path=_rels/.rels>&#65279;<?xml version="1.0" encoding="utf-8" standalone="yes"?><Relationships xmlns="http://schemas.openxmlformats.org/package/2006/relationships"><Relationship Id="rId3" Type="http://schemas.openxmlformats.org/package/2006/relationships/metadata/core-properties" Target="docProps/core.xml" /><Relationship Id="rId2" Type="http://schemas.microsoft.com/office/2011/relationships/webextensiontaskpanes" Target="word/webextensions/taskpanes.xml" /><Relationship Id="rId1" Type="http://schemas.openxmlformats.org/officeDocument/2006/relationships/officeDocument" Target="word/document.xml" /><Relationship Id="rId5" Type="http://schemas.openxmlformats.org/officeDocument/2006/relationships/custom-properties" Target="docProps/custom.xml" /><Relationship Id="rId4" Type="http://schemas.openxmlformats.org/officeDocument/2006/relationships/extended-properties" Target="docProps/app.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F62C29" w:rsidR="00FD3873" w:rsidP="00177059" w:rsidRDefault="008F6C80" w14:paraId="4D3A0C15" w14:textId="77777777">
      <w:pPr>
        <w:pStyle w:val="Title"/>
      </w:pPr>
      <w:r w:rsidRPr="00E02D09">
        <w:t xml:space="preserve">Global and temporal state of </w:t>
      </w:r>
      <w:r w:rsidRPr="00F62C29" w:rsidR="00D73517">
        <w:t xml:space="preserve">the </w:t>
      </w:r>
      <w:r w:rsidRPr="00F62C29">
        <w:t>human gut microbiome in health and disease</w:t>
      </w:r>
    </w:p>
    <w:p w:rsidR="004057FF" w:rsidP="00177059" w:rsidRDefault="00C01102" w14:paraId="48B2C77E" w14:textId="7D9A3E89">
      <w:pPr>
        <w:rPr>
          <w:ins w:author="Portlock, Theo" w:date="2021-11-30T11:06:00Z" w:id="0"/>
        </w:rPr>
      </w:pPr>
      <w:del w:author="Portlock, Theo" w:date="2021-11-22T22:09:00Z" w:id="1">
        <w:r w:rsidRPr="00495800" w:rsidDel="004057FF">
          <w:delText>Saeed Shoaie</w:delText>
        </w:r>
        <w:r w:rsidRPr="00495800" w:rsidDel="004057FF">
          <w:rPr>
            <w:vertAlign w:val="superscript"/>
          </w:rPr>
          <w:delText>1,2</w:delText>
        </w:r>
        <w:r w:rsidRPr="00495800" w:rsidDel="004057FF" w:rsidR="00B26C9F">
          <w:rPr>
            <w:vertAlign w:val="superscript"/>
          </w:rPr>
          <w:delText>,1</w:delText>
        </w:r>
        <w:r w:rsidDel="004057FF" w:rsidR="006B2C84">
          <w:rPr>
            <w:vertAlign w:val="superscript"/>
          </w:rPr>
          <w:delText>7</w:delText>
        </w:r>
        <w:r w:rsidRPr="00495800" w:rsidDel="004057FF" w:rsidR="00FE0D00">
          <w:rPr>
            <w:vertAlign w:val="superscript"/>
          </w:rPr>
          <w:delText>*</w:delText>
        </w:r>
        <w:r w:rsidRPr="00495800" w:rsidDel="004057FF">
          <w:delText>, Sunjae Lee</w:delText>
        </w:r>
        <w:r w:rsidRPr="00495800" w:rsidDel="004057FF">
          <w:rPr>
            <w:vertAlign w:val="superscript"/>
          </w:rPr>
          <w:delText>1,</w:delText>
        </w:r>
        <w:r w:rsidDel="004057FF" w:rsidR="00D83EFB">
          <w:rPr>
            <w:vertAlign w:val="superscript"/>
          </w:rPr>
          <w:delText>3,</w:delText>
        </w:r>
        <w:r w:rsidRPr="00495800" w:rsidDel="004057FF" w:rsidR="00B26C9F">
          <w:rPr>
            <w:vertAlign w:val="superscript"/>
          </w:rPr>
          <w:delText>1</w:delText>
        </w:r>
        <w:r w:rsidDel="004057FF" w:rsidR="006B2C84">
          <w:rPr>
            <w:vertAlign w:val="superscript"/>
          </w:rPr>
          <w:delText>7</w:delText>
        </w:r>
        <w:r w:rsidRPr="00495800" w:rsidDel="004057FF">
          <w:delText xml:space="preserve">, </w:delText>
        </w:r>
        <w:r w:rsidRPr="00495800" w:rsidDel="004057FF" w:rsidR="003020C7">
          <w:delText>Mathieu Almeida</w:delText>
        </w:r>
        <w:r w:rsidDel="004057FF" w:rsidR="00D83EFB">
          <w:rPr>
            <w:vertAlign w:val="superscript"/>
          </w:rPr>
          <w:delText>4</w:delText>
        </w:r>
        <w:r w:rsidRPr="00495800" w:rsidDel="004057FF" w:rsidR="003020C7">
          <w:delText xml:space="preserve">, </w:delText>
        </w:r>
        <w:r w:rsidRPr="00FC75CB" w:rsidDel="004057FF" w:rsidR="00E40C7B">
          <w:delText>Gholamreza Bidkhori</w:delText>
        </w:r>
        <w:r w:rsidRPr="00FC75CB" w:rsidDel="004057FF" w:rsidR="00E40C7B">
          <w:rPr>
            <w:vertAlign w:val="superscript"/>
          </w:rPr>
          <w:delText>1</w:delText>
        </w:r>
        <w:r w:rsidRPr="00495800" w:rsidDel="004057FF" w:rsidR="00E40C7B">
          <w:delText xml:space="preserve">, </w:delText>
        </w:r>
        <w:r w:rsidRPr="00495800" w:rsidDel="004057FF">
          <w:delText>Nicolas Pons</w:delText>
        </w:r>
        <w:r w:rsidDel="004057FF" w:rsidR="00D83EFB">
          <w:rPr>
            <w:vertAlign w:val="superscript"/>
          </w:rPr>
          <w:delText>4</w:delText>
        </w:r>
        <w:r w:rsidRPr="00495800" w:rsidDel="004057FF">
          <w:delText xml:space="preserve">, </w:delText>
        </w:r>
        <w:r w:rsidRPr="00495800" w:rsidDel="004057FF" w:rsidR="00B26C9F">
          <w:delText>Florian Plaza Onate</w:delText>
        </w:r>
        <w:r w:rsidDel="004057FF" w:rsidR="00D83EFB">
          <w:rPr>
            <w:vertAlign w:val="superscript"/>
          </w:rPr>
          <w:delText>4</w:delText>
        </w:r>
        <w:r w:rsidRPr="00495800" w:rsidDel="004057FF" w:rsidR="00B26C9F">
          <w:delText xml:space="preserve">, </w:delText>
        </w:r>
        <w:r w:rsidRPr="00495800" w:rsidDel="004057FF">
          <w:delText>Emmanuelle Le Chatelier</w:delText>
        </w:r>
        <w:r w:rsidDel="004057FF" w:rsidR="00D83EFB">
          <w:rPr>
            <w:vertAlign w:val="superscript"/>
          </w:rPr>
          <w:delText>4</w:delText>
        </w:r>
        <w:r w:rsidRPr="00495800" w:rsidDel="004057FF">
          <w:delText>, Neelu Begum</w:delText>
        </w:r>
        <w:r w:rsidRPr="00495800" w:rsidDel="004057FF">
          <w:rPr>
            <w:vertAlign w:val="superscript"/>
          </w:rPr>
          <w:delText>1</w:delText>
        </w:r>
        <w:r w:rsidRPr="00495800" w:rsidDel="004057FF">
          <w:delText>, Ceri Proffitt</w:delText>
        </w:r>
        <w:r w:rsidRPr="00495800" w:rsidDel="004057FF">
          <w:rPr>
            <w:vertAlign w:val="superscript"/>
          </w:rPr>
          <w:delText>1</w:delText>
        </w:r>
        <w:r w:rsidRPr="00495800" w:rsidDel="004057FF">
          <w:delText xml:space="preserve">, </w:delText>
        </w:r>
        <w:r w:rsidRPr="00495800" w:rsidDel="004057FF" w:rsidR="006E1FCE">
          <w:delText>D</w:delText>
        </w:r>
        <w:r w:rsidRPr="00495800" w:rsidDel="004057FF">
          <w:delText>orines Rosario</w:delText>
        </w:r>
        <w:r w:rsidRPr="00495800" w:rsidDel="004057FF">
          <w:rPr>
            <w:vertAlign w:val="superscript"/>
          </w:rPr>
          <w:delText>1</w:delText>
        </w:r>
        <w:r w:rsidRPr="00495800" w:rsidDel="004057FF">
          <w:delText xml:space="preserve">, </w:delText>
        </w:r>
        <w:r w:rsidRPr="00495800" w:rsidDel="004057FF" w:rsidR="00B26C9F">
          <w:delText>Stefania Vaga</w:delText>
        </w:r>
        <w:r w:rsidRPr="00495800" w:rsidDel="004057FF" w:rsidR="00B26C9F">
          <w:rPr>
            <w:vertAlign w:val="superscript"/>
          </w:rPr>
          <w:delText>1</w:delText>
        </w:r>
        <w:r w:rsidRPr="00495800" w:rsidDel="004057FF" w:rsidR="00B26C9F">
          <w:delText>, Junseok Park</w:delText>
        </w:r>
        <w:r w:rsidDel="004057FF" w:rsidR="00E86B16">
          <w:rPr>
            <w:vertAlign w:val="superscript"/>
          </w:rPr>
          <w:delText>5</w:delText>
        </w:r>
        <w:r w:rsidRPr="00495800" w:rsidDel="004057FF" w:rsidR="00B26C9F">
          <w:delText>, Kalle von Feilitzen</w:delText>
        </w:r>
        <w:r w:rsidRPr="00495800" w:rsidDel="004057FF" w:rsidR="00B26C9F">
          <w:rPr>
            <w:vertAlign w:val="superscript"/>
          </w:rPr>
          <w:delText>2</w:delText>
        </w:r>
        <w:r w:rsidRPr="00495800" w:rsidDel="004057FF" w:rsidR="00B26C9F">
          <w:delText>, Fredric Johansson</w:delText>
        </w:r>
        <w:r w:rsidRPr="00495800" w:rsidDel="004057FF" w:rsidR="00B26C9F">
          <w:rPr>
            <w:vertAlign w:val="superscript"/>
          </w:rPr>
          <w:delText>2</w:delText>
        </w:r>
        <w:r w:rsidRPr="00495800" w:rsidDel="004057FF" w:rsidR="00B26C9F">
          <w:delText>,</w:delText>
        </w:r>
        <w:r w:rsidRPr="00495800" w:rsidDel="004057FF" w:rsidR="00B26C9F">
          <w:rPr>
            <w:vertAlign w:val="superscript"/>
          </w:rPr>
          <w:delText xml:space="preserve"> </w:delText>
        </w:r>
        <w:r w:rsidRPr="00495800" w:rsidDel="004057FF" w:rsidR="00CC3EB9">
          <w:delText>Victoria Meslier</w:delText>
        </w:r>
        <w:r w:rsidDel="004057FF" w:rsidR="00D83EFB">
          <w:rPr>
            <w:vertAlign w:val="superscript"/>
          </w:rPr>
          <w:delText>4</w:delText>
        </w:r>
        <w:r w:rsidRPr="00495800" w:rsidDel="004057FF" w:rsidR="00CC3EB9">
          <w:delText xml:space="preserve">, Azadeh </w:delText>
        </w:r>
        <w:r w:rsidRPr="00495800" w:rsidDel="004057FF" w:rsidR="00B26C9F">
          <w:delText>Harzandi</w:delText>
        </w:r>
        <w:r w:rsidRPr="00495800" w:rsidDel="004057FF" w:rsidR="00B26C9F">
          <w:rPr>
            <w:vertAlign w:val="superscript"/>
          </w:rPr>
          <w:delText>1</w:delText>
        </w:r>
        <w:r w:rsidRPr="00495800" w:rsidDel="004057FF" w:rsidR="00B26C9F">
          <w:delText xml:space="preserve">, </w:delText>
        </w:r>
        <w:r w:rsidRPr="00AF31F1" w:rsidDel="004057FF" w:rsidR="00AF31F1">
          <w:delText>Lucie Etienne-Mesmin</w:delText>
        </w:r>
        <w:r w:rsidDel="004057FF" w:rsidR="00D83EFB">
          <w:rPr>
            <w:vertAlign w:val="superscript"/>
          </w:rPr>
          <w:delText>6</w:delText>
        </w:r>
        <w:r w:rsidDel="004057FF" w:rsidR="00AF31F1">
          <w:delText>,</w:delText>
        </w:r>
        <w:r w:rsidRPr="00AF31F1" w:rsidDel="004057FF" w:rsidR="00AF31F1">
          <w:delText xml:space="preserve"> </w:delText>
        </w:r>
        <w:r w:rsidRPr="00495800" w:rsidDel="004057FF" w:rsidR="0019455F">
          <w:delText>Lindsey A. Edwards</w:delText>
        </w:r>
        <w:r w:rsidDel="004057FF" w:rsidR="00D83EFB">
          <w:rPr>
            <w:vertAlign w:val="superscript"/>
          </w:rPr>
          <w:delText>7</w:delText>
        </w:r>
        <w:r w:rsidRPr="00495800" w:rsidDel="004057FF" w:rsidR="0019455F">
          <w:delText xml:space="preserve">, </w:delText>
        </w:r>
        <w:r w:rsidRPr="00495800" w:rsidDel="004057FF" w:rsidR="00DA5A8E">
          <w:delText>Vincent Lombard</w:delText>
        </w:r>
        <w:r w:rsidDel="004057FF" w:rsidR="00D83EFB">
          <w:rPr>
            <w:vertAlign w:val="superscript"/>
          </w:rPr>
          <w:delText>8</w:delText>
        </w:r>
        <w:r w:rsidDel="004057FF" w:rsidR="00AF31F1">
          <w:rPr>
            <w:vertAlign w:val="superscript"/>
          </w:rPr>
          <w:delText>,</w:delText>
        </w:r>
        <w:r w:rsidDel="004057FF" w:rsidR="00D83EFB">
          <w:rPr>
            <w:vertAlign w:val="superscript"/>
          </w:rPr>
          <w:delText>9</w:delText>
        </w:r>
        <w:r w:rsidRPr="00495800" w:rsidDel="004057FF" w:rsidR="00DA5A8E">
          <w:delText xml:space="preserve">, </w:delText>
        </w:r>
        <w:r w:rsidRPr="00495800" w:rsidDel="004057FF" w:rsidR="000B7108">
          <w:delText>Franck Gauthier</w:delText>
        </w:r>
        <w:r w:rsidDel="004057FF" w:rsidR="00D83EFB">
          <w:rPr>
            <w:vertAlign w:val="superscript"/>
          </w:rPr>
          <w:delText>4</w:delText>
        </w:r>
        <w:r w:rsidRPr="00495800" w:rsidDel="004057FF" w:rsidR="000B7108">
          <w:delText xml:space="preserve">, </w:delText>
        </w:r>
        <w:r w:rsidDel="004057FF" w:rsidR="005C07EC">
          <w:delText>Claire</w:delText>
        </w:r>
        <w:r w:rsidDel="004057FF" w:rsidR="00027A4B">
          <w:delText xml:space="preserve"> J</w:delText>
        </w:r>
        <w:r w:rsidDel="004057FF" w:rsidR="00CC287D">
          <w:delText>.</w:delText>
        </w:r>
        <w:r w:rsidDel="004057FF" w:rsidR="005C07EC">
          <w:delText xml:space="preserve"> Steves</w:delText>
        </w:r>
        <w:r w:rsidDel="004057FF" w:rsidR="00D83EFB">
          <w:rPr>
            <w:vertAlign w:val="superscript"/>
          </w:rPr>
          <w:delText>10</w:delText>
        </w:r>
        <w:r w:rsidDel="004057FF" w:rsidR="005C07EC">
          <w:delText xml:space="preserve">, </w:delText>
        </w:r>
        <w:r w:rsidRPr="00495800" w:rsidDel="004057FF" w:rsidR="00385F39">
          <w:delText>David Gomez-Cabrero</w:delText>
        </w:r>
        <w:r w:rsidRPr="00350F72" w:rsidDel="004057FF" w:rsidR="00350F72">
          <w:rPr>
            <w:vertAlign w:val="superscript"/>
          </w:rPr>
          <w:delText>1,</w:delText>
        </w:r>
        <w:r w:rsidDel="004057FF" w:rsidR="00AF31F1">
          <w:rPr>
            <w:vertAlign w:val="superscript"/>
          </w:rPr>
          <w:delText>1</w:delText>
        </w:r>
        <w:r w:rsidDel="004057FF" w:rsidR="00D83EFB">
          <w:rPr>
            <w:vertAlign w:val="superscript"/>
          </w:rPr>
          <w:delText>1</w:delText>
        </w:r>
        <w:r w:rsidRPr="00495800" w:rsidDel="004057FF" w:rsidR="00385F39">
          <w:delText xml:space="preserve">, </w:delText>
        </w:r>
        <w:r w:rsidRPr="00495800" w:rsidDel="004057FF" w:rsidR="00B26C9F">
          <w:delText>Bernard Henrissat</w:delText>
        </w:r>
        <w:r w:rsidDel="004057FF" w:rsidR="00D83EFB">
          <w:rPr>
            <w:vertAlign w:val="superscript"/>
          </w:rPr>
          <w:delText>8</w:delText>
        </w:r>
        <w:r w:rsidRPr="00495800" w:rsidDel="004057FF" w:rsidR="00617FDD">
          <w:rPr>
            <w:vertAlign w:val="superscript"/>
          </w:rPr>
          <w:delText>,</w:delText>
        </w:r>
        <w:r w:rsidDel="004057FF" w:rsidR="00D83EFB">
          <w:rPr>
            <w:vertAlign w:val="superscript"/>
          </w:rPr>
          <w:delText>9</w:delText>
        </w:r>
        <w:r w:rsidDel="004057FF" w:rsidR="00350F72">
          <w:rPr>
            <w:vertAlign w:val="superscript"/>
          </w:rPr>
          <w:delText>,1</w:delText>
        </w:r>
        <w:r w:rsidDel="004057FF" w:rsidR="00D83EFB">
          <w:rPr>
            <w:vertAlign w:val="superscript"/>
          </w:rPr>
          <w:delText>2</w:delText>
        </w:r>
        <w:r w:rsidRPr="00495800" w:rsidDel="004057FF" w:rsidR="00B26C9F">
          <w:delText xml:space="preserve">, </w:delText>
        </w:r>
        <w:r w:rsidRPr="00495800" w:rsidDel="004057FF">
          <w:delText>Doheon Lee</w:delText>
        </w:r>
        <w:r w:rsidDel="004057FF" w:rsidR="00D83EFB">
          <w:rPr>
            <w:vertAlign w:val="superscript"/>
          </w:rPr>
          <w:delText>5</w:delText>
        </w:r>
        <w:r w:rsidRPr="00495800" w:rsidDel="004057FF">
          <w:delText xml:space="preserve">, </w:delText>
        </w:r>
        <w:r w:rsidRPr="00495800" w:rsidDel="004057FF" w:rsidR="0019455F">
          <w:delText>Debbie L. Shawcross</w:delText>
        </w:r>
        <w:r w:rsidDel="004057FF" w:rsidR="00D83EFB">
          <w:rPr>
            <w:vertAlign w:val="superscript"/>
          </w:rPr>
          <w:delText>7</w:delText>
        </w:r>
        <w:r w:rsidRPr="00495800" w:rsidDel="004057FF" w:rsidR="0019455F">
          <w:delText xml:space="preserve">, </w:delText>
        </w:r>
        <w:r w:rsidRPr="00AF31F1" w:rsidDel="004057FF" w:rsidR="00AF31F1">
          <w:delText>Stéphanie Blanquet-Diot</w:delText>
        </w:r>
        <w:r w:rsidDel="004057FF" w:rsidR="00D83EFB">
          <w:rPr>
            <w:vertAlign w:val="superscript"/>
          </w:rPr>
          <w:delText>6</w:delText>
        </w:r>
        <w:r w:rsidDel="004057FF" w:rsidR="00AF31F1">
          <w:delText>,</w:delText>
        </w:r>
        <w:r w:rsidRPr="00AF31F1" w:rsidDel="004057FF" w:rsidR="00AF31F1">
          <w:delText xml:space="preserve"> </w:delText>
        </w:r>
        <w:r w:rsidRPr="00495800" w:rsidDel="004057FF">
          <w:delText>Gordon Proctor</w:delText>
        </w:r>
        <w:r w:rsidRPr="00495800" w:rsidDel="004057FF">
          <w:rPr>
            <w:vertAlign w:val="superscript"/>
          </w:rPr>
          <w:delText>1</w:delText>
        </w:r>
        <w:r w:rsidRPr="00495800" w:rsidDel="004057FF">
          <w:delText>, Lars Engstrand</w:delText>
        </w:r>
        <w:r w:rsidDel="004057FF" w:rsidR="00D83EFB">
          <w:rPr>
            <w:vertAlign w:val="superscript"/>
          </w:rPr>
          <w:delText>13</w:delText>
        </w:r>
        <w:r w:rsidRPr="00495800" w:rsidDel="004057FF">
          <w:delText>, Adil Mardinoglu</w:delText>
        </w:r>
        <w:r w:rsidRPr="00495800" w:rsidDel="004057FF">
          <w:rPr>
            <w:vertAlign w:val="superscript"/>
          </w:rPr>
          <w:delText>1,2</w:delText>
        </w:r>
        <w:r w:rsidRPr="00495800" w:rsidDel="004057FF">
          <w:delText xml:space="preserve">, </w:delText>
        </w:r>
        <w:r w:rsidRPr="00495800" w:rsidDel="004057FF" w:rsidR="00B26C9F">
          <w:delText>Jens Nielsen</w:delText>
        </w:r>
        <w:r w:rsidRPr="00495800" w:rsidDel="004057FF" w:rsidR="00385F39">
          <w:rPr>
            <w:vertAlign w:val="superscript"/>
          </w:rPr>
          <w:delText>1</w:delText>
        </w:r>
        <w:r w:rsidDel="004057FF" w:rsidR="00D83EFB">
          <w:rPr>
            <w:vertAlign w:val="superscript"/>
          </w:rPr>
          <w:delText>4</w:delText>
        </w:r>
        <w:r w:rsidDel="004057FF" w:rsidR="00350F72">
          <w:rPr>
            <w:vertAlign w:val="superscript"/>
          </w:rPr>
          <w:delText>,1</w:delText>
        </w:r>
        <w:r w:rsidDel="004057FF" w:rsidR="00D83EFB">
          <w:rPr>
            <w:vertAlign w:val="superscript"/>
          </w:rPr>
          <w:delText>5</w:delText>
        </w:r>
        <w:r w:rsidDel="004057FF" w:rsidR="00AF31F1">
          <w:rPr>
            <w:vertAlign w:val="superscript"/>
          </w:rPr>
          <w:delText>,1</w:delText>
        </w:r>
        <w:r w:rsidDel="004057FF" w:rsidR="00D83EFB">
          <w:rPr>
            <w:vertAlign w:val="superscript"/>
          </w:rPr>
          <w:delText>6</w:delText>
        </w:r>
        <w:r w:rsidRPr="00495800" w:rsidDel="004057FF" w:rsidR="00B26C9F">
          <w:delText xml:space="preserve">, </w:delText>
        </w:r>
        <w:r w:rsidRPr="00495800" w:rsidDel="004057FF" w:rsidR="007C7500">
          <w:delText xml:space="preserve">Stanislav </w:delText>
        </w:r>
        <w:r w:rsidRPr="00495800" w:rsidDel="004057FF">
          <w:delText>Dusko Ehrlich</w:delText>
        </w:r>
        <w:r w:rsidDel="004057FF" w:rsidR="00D83EFB">
          <w:rPr>
            <w:vertAlign w:val="superscript"/>
          </w:rPr>
          <w:delText>4</w:delText>
        </w:r>
        <w:r w:rsidRPr="00495800" w:rsidDel="004057FF">
          <w:rPr>
            <w:vertAlign w:val="superscript"/>
          </w:rPr>
          <w:delText>*</w:delText>
        </w:r>
        <w:r w:rsidRPr="00495800" w:rsidDel="004057FF">
          <w:delText>, Mathias Uhlen</w:delText>
        </w:r>
        <w:r w:rsidRPr="00495800" w:rsidDel="004057FF">
          <w:rPr>
            <w:vertAlign w:val="superscript"/>
          </w:rPr>
          <w:delText>2,</w:delText>
        </w:r>
        <w:r w:rsidRPr="00495800" w:rsidDel="004057FF" w:rsidR="006B0B9B">
          <w:rPr>
            <w:vertAlign w:val="superscript"/>
          </w:rPr>
          <w:delText>1</w:delText>
        </w:r>
        <w:r w:rsidDel="004057FF" w:rsidR="00D83EFB">
          <w:rPr>
            <w:vertAlign w:val="superscript"/>
          </w:rPr>
          <w:delText>6</w:delText>
        </w:r>
        <w:r w:rsidRPr="00495800" w:rsidDel="004057FF">
          <w:rPr>
            <w:vertAlign w:val="superscript"/>
          </w:rPr>
          <w:delText>*</w:delText>
        </w:r>
      </w:del>
      <w:proofErr w:type="spellStart"/>
      <w:ins w:author="Portlock, Theo" w:date="2021-11-22T22:07:00Z" w:id="2">
        <w:r w:rsidRPr="004057FF" w:rsidR="004057FF">
          <w:t>Sunjae</w:t>
        </w:r>
        <w:proofErr w:type="spellEnd"/>
        <w:r w:rsidRPr="004057FF" w:rsidR="004057FF">
          <w:t xml:space="preserve"> Lee</w:t>
        </w:r>
        <w:r w:rsidRPr="004057FF" w:rsidR="004057FF">
          <w:rPr>
            <w:vertAlign w:val="superscript"/>
            <w:rPrChange w:author="Portlock, Theo" w:date="2021-11-22T22:07:00Z" w:id="3">
              <w:rPr>
                <w:bCs w:val="0"/>
              </w:rPr>
            </w:rPrChange>
          </w:rPr>
          <w:t>1*</w:t>
        </w:r>
        <w:r w:rsidRPr="004057FF" w:rsidR="004057FF">
          <w:t>, Theo Portlock</w:t>
        </w:r>
        <w:r w:rsidRPr="004057FF" w:rsidR="004057FF">
          <w:rPr>
            <w:vertAlign w:val="superscript"/>
            <w:rPrChange w:author="Portlock, Theo" w:date="2021-11-22T22:07:00Z" w:id="4">
              <w:rPr>
                <w:bCs w:val="0"/>
              </w:rPr>
            </w:rPrChange>
          </w:rPr>
          <w:t>2*</w:t>
        </w:r>
        <w:r w:rsidRPr="004057FF" w:rsidR="004057FF">
          <w:t>, Emmanuelle Le Chatelier</w:t>
        </w:r>
        <w:r w:rsidRPr="004057FF" w:rsidR="004057FF">
          <w:rPr>
            <w:vertAlign w:val="superscript"/>
            <w:rPrChange w:author="Portlock, Theo" w:date="2021-11-22T22:07:00Z" w:id="5">
              <w:rPr>
                <w:bCs w:val="0"/>
              </w:rPr>
            </w:rPrChange>
          </w:rPr>
          <w:t>3*</w:t>
        </w:r>
        <w:r w:rsidRPr="004057FF" w:rsidR="004057FF">
          <w:t>, Jose Garcia</w:t>
        </w:r>
        <w:r w:rsidRPr="004057FF" w:rsidR="004057FF">
          <w:rPr>
            <w:vertAlign w:val="superscript"/>
            <w:rPrChange w:author="Portlock, Theo" w:date="2021-11-22T22:07:00Z" w:id="6">
              <w:rPr>
                <w:bCs w:val="0"/>
              </w:rPr>
            </w:rPrChange>
          </w:rPr>
          <w:t>2*</w:t>
        </w:r>
        <w:r w:rsidRPr="004057FF" w:rsidR="004057FF">
          <w:t>, Nicolas Pons</w:t>
        </w:r>
        <w:r w:rsidRPr="004057FF" w:rsidR="004057FF">
          <w:rPr>
            <w:vertAlign w:val="superscript"/>
            <w:rPrChange w:author="Portlock, Theo" w:date="2021-11-22T22:08:00Z" w:id="7">
              <w:rPr>
                <w:bCs w:val="0"/>
              </w:rPr>
            </w:rPrChange>
          </w:rPr>
          <w:t>4</w:t>
        </w:r>
        <w:r w:rsidRPr="004057FF" w:rsidR="004057FF">
          <w:t>, Florian Plaza Onate</w:t>
        </w:r>
        <w:r w:rsidRPr="004057FF" w:rsidR="004057FF">
          <w:rPr>
            <w:vertAlign w:val="superscript"/>
            <w:rPrChange w:author="Portlock, Theo" w:date="2021-11-22T22:08:00Z" w:id="8">
              <w:rPr>
                <w:bCs w:val="0"/>
              </w:rPr>
            </w:rPrChange>
          </w:rPr>
          <w:t>4</w:t>
        </w:r>
        <w:r w:rsidRPr="004057FF" w:rsidR="004057FF">
          <w:t xml:space="preserve">, </w:t>
        </w:r>
        <w:proofErr w:type="spellStart"/>
        <w:r w:rsidRPr="004057FF" w:rsidR="004057FF">
          <w:t>Neelu</w:t>
        </w:r>
        <w:proofErr w:type="spellEnd"/>
        <w:r w:rsidRPr="004057FF" w:rsidR="004057FF">
          <w:t xml:space="preserve"> Begum</w:t>
        </w:r>
        <w:r w:rsidRPr="004057FF" w:rsidR="004057FF">
          <w:rPr>
            <w:vertAlign w:val="superscript"/>
            <w:rPrChange w:author="Portlock, Theo" w:date="2021-11-22T22:08:00Z" w:id="9">
              <w:rPr>
                <w:bCs w:val="0"/>
              </w:rPr>
            </w:rPrChange>
          </w:rPr>
          <w:t>1</w:t>
        </w:r>
        <w:r w:rsidRPr="004057FF" w:rsidR="004057FF">
          <w:t>, Ceri Proffitt</w:t>
        </w:r>
        <w:r w:rsidRPr="004057FF" w:rsidR="004057FF">
          <w:rPr>
            <w:vertAlign w:val="superscript"/>
            <w:rPrChange w:author="Portlock, Theo" w:date="2021-11-22T22:08:00Z" w:id="10">
              <w:rPr>
                <w:bCs w:val="0"/>
              </w:rPr>
            </w:rPrChange>
          </w:rPr>
          <w:t>1</w:t>
        </w:r>
        <w:r w:rsidRPr="004057FF" w:rsidR="004057FF">
          <w:t xml:space="preserve">, </w:t>
        </w:r>
        <w:proofErr w:type="spellStart"/>
        <w:r w:rsidRPr="004057FF" w:rsidR="004057FF">
          <w:t>Dorines</w:t>
        </w:r>
        <w:proofErr w:type="spellEnd"/>
        <w:r w:rsidRPr="004057FF" w:rsidR="004057FF">
          <w:t xml:space="preserve"> Rosario</w:t>
        </w:r>
        <w:r w:rsidRPr="004057FF" w:rsidR="004057FF">
          <w:rPr>
            <w:vertAlign w:val="superscript"/>
            <w:rPrChange w:author="Portlock, Theo" w:date="2021-11-22T22:08:00Z" w:id="11">
              <w:rPr>
                <w:bCs w:val="0"/>
              </w:rPr>
            </w:rPrChange>
          </w:rPr>
          <w:t>1</w:t>
        </w:r>
        <w:r w:rsidRPr="004057FF" w:rsidR="004057FF">
          <w:t>, Stefania Vaga</w:t>
        </w:r>
        <w:r w:rsidRPr="004057FF" w:rsidR="004057FF">
          <w:rPr>
            <w:vertAlign w:val="superscript"/>
            <w:rPrChange w:author="Portlock, Theo" w:date="2021-11-22T22:08:00Z" w:id="12">
              <w:rPr>
                <w:bCs w:val="0"/>
              </w:rPr>
            </w:rPrChange>
          </w:rPr>
          <w:t>1</w:t>
        </w:r>
        <w:r w:rsidRPr="004057FF" w:rsidR="004057FF">
          <w:t xml:space="preserve">, </w:t>
        </w:r>
        <w:proofErr w:type="spellStart"/>
        <w:r w:rsidRPr="004057FF" w:rsidR="004057FF">
          <w:t>Junseok</w:t>
        </w:r>
        <w:proofErr w:type="spellEnd"/>
        <w:r w:rsidRPr="004057FF" w:rsidR="004057FF">
          <w:t xml:space="preserve"> Park</w:t>
        </w:r>
        <w:r w:rsidRPr="004057FF" w:rsidR="004057FF">
          <w:rPr>
            <w:vertAlign w:val="superscript"/>
            <w:rPrChange w:author="Portlock, Theo" w:date="2021-11-22T22:08:00Z" w:id="13">
              <w:rPr>
                <w:bCs w:val="0"/>
              </w:rPr>
            </w:rPrChange>
          </w:rPr>
          <w:t>5</w:t>
        </w:r>
        <w:r w:rsidRPr="004057FF" w:rsidR="004057FF">
          <w:t xml:space="preserve">, </w:t>
        </w:r>
        <w:proofErr w:type="spellStart"/>
        <w:r w:rsidRPr="004057FF" w:rsidR="004057FF">
          <w:t>Kalle</w:t>
        </w:r>
        <w:proofErr w:type="spellEnd"/>
        <w:r w:rsidRPr="004057FF" w:rsidR="004057FF">
          <w:t xml:space="preserve"> von Feilitzen</w:t>
        </w:r>
        <w:r w:rsidRPr="004057FF" w:rsidR="004057FF">
          <w:rPr>
            <w:vertAlign w:val="superscript"/>
            <w:rPrChange w:author="Portlock, Theo" w:date="2021-11-22T22:08:00Z" w:id="14">
              <w:rPr>
                <w:bCs w:val="0"/>
              </w:rPr>
            </w:rPrChange>
          </w:rPr>
          <w:t>2</w:t>
        </w:r>
        <w:r w:rsidRPr="004057FF" w:rsidR="004057FF">
          <w:t>, Fredric Johansson</w:t>
        </w:r>
        <w:r w:rsidRPr="004057FF" w:rsidR="004057FF">
          <w:rPr>
            <w:vertAlign w:val="superscript"/>
            <w:rPrChange w:author="Portlock, Theo" w:date="2021-11-22T22:08:00Z" w:id="15">
              <w:rPr>
                <w:bCs w:val="0"/>
              </w:rPr>
            </w:rPrChange>
          </w:rPr>
          <w:t>2</w:t>
        </w:r>
        <w:r w:rsidRPr="004057FF" w:rsidR="004057FF">
          <w:t xml:space="preserve">, </w:t>
        </w:r>
        <w:proofErr w:type="spellStart"/>
        <w:r w:rsidRPr="004057FF" w:rsidR="004057FF">
          <w:t>Azadeh</w:t>
        </w:r>
        <w:proofErr w:type="spellEnd"/>
        <w:r w:rsidRPr="004057FF" w:rsidR="004057FF">
          <w:t xml:space="preserve"> Harzandi</w:t>
        </w:r>
        <w:r w:rsidRPr="004057FF" w:rsidR="004057FF">
          <w:rPr>
            <w:vertAlign w:val="superscript"/>
            <w:rPrChange w:author="Portlock, Theo" w:date="2021-11-22T22:08:00Z" w:id="16">
              <w:rPr>
                <w:bCs w:val="0"/>
              </w:rPr>
            </w:rPrChange>
          </w:rPr>
          <w:t>1</w:t>
        </w:r>
        <w:r w:rsidRPr="004057FF" w:rsidR="004057FF">
          <w:t>, Cheng Zhang, Lindsey A. Edwards</w:t>
        </w:r>
        <w:r w:rsidRPr="004057FF" w:rsidR="004057FF">
          <w:rPr>
            <w:vertAlign w:val="superscript"/>
            <w:rPrChange w:author="Portlock, Theo" w:date="2021-11-22T22:08:00Z" w:id="17">
              <w:rPr>
                <w:bCs w:val="0"/>
              </w:rPr>
            </w:rPrChange>
          </w:rPr>
          <w:t>7</w:t>
        </w:r>
        <w:r w:rsidRPr="004057FF" w:rsidR="004057FF">
          <w:t>, Vincent Lombard</w:t>
        </w:r>
        <w:r w:rsidRPr="004057FF" w:rsidR="004057FF">
          <w:rPr>
            <w:vertAlign w:val="superscript"/>
            <w:rPrChange w:author="Portlock, Theo" w:date="2021-11-22T22:08:00Z" w:id="18">
              <w:rPr>
                <w:bCs w:val="0"/>
              </w:rPr>
            </w:rPrChange>
          </w:rPr>
          <w:t>8,9</w:t>
        </w:r>
        <w:r w:rsidRPr="004057FF" w:rsidR="004057FF">
          <w:t>, Franck Gauthier</w:t>
        </w:r>
        <w:r w:rsidRPr="004057FF" w:rsidR="004057FF">
          <w:rPr>
            <w:vertAlign w:val="superscript"/>
            <w:rPrChange w:author="Portlock, Theo" w:date="2021-11-22T22:08:00Z" w:id="19">
              <w:rPr>
                <w:bCs w:val="0"/>
              </w:rPr>
            </w:rPrChange>
          </w:rPr>
          <w:t>4</w:t>
        </w:r>
        <w:r w:rsidRPr="004057FF" w:rsidR="004057FF">
          <w:t>, Claire J. Steves</w:t>
        </w:r>
        <w:r w:rsidRPr="004057FF" w:rsidR="004057FF">
          <w:rPr>
            <w:vertAlign w:val="superscript"/>
            <w:rPrChange w:author="Portlock, Theo" w:date="2021-11-22T22:08:00Z" w:id="20">
              <w:rPr>
                <w:bCs w:val="0"/>
              </w:rPr>
            </w:rPrChange>
          </w:rPr>
          <w:t>10</w:t>
        </w:r>
        <w:r w:rsidRPr="004057FF" w:rsidR="004057FF">
          <w:t>, David Gomez-Cabrero</w:t>
        </w:r>
        <w:r w:rsidRPr="004057FF" w:rsidR="004057FF">
          <w:rPr>
            <w:vertAlign w:val="superscript"/>
            <w:rPrChange w:author="Portlock, Theo" w:date="2021-11-22T22:09:00Z" w:id="21">
              <w:rPr>
                <w:bCs w:val="0"/>
              </w:rPr>
            </w:rPrChange>
          </w:rPr>
          <w:t>1,11</w:t>
        </w:r>
        <w:r w:rsidRPr="004057FF" w:rsidR="004057FF">
          <w:t>, Bernard Henrissat</w:t>
        </w:r>
        <w:r w:rsidRPr="004057FF" w:rsidR="004057FF">
          <w:rPr>
            <w:vertAlign w:val="superscript"/>
            <w:rPrChange w:author="Portlock, Theo" w:date="2021-11-22T22:09:00Z" w:id="22">
              <w:rPr>
                <w:bCs w:val="0"/>
              </w:rPr>
            </w:rPrChange>
          </w:rPr>
          <w:t>8,9,12</w:t>
        </w:r>
        <w:r w:rsidRPr="004057FF" w:rsidR="004057FF">
          <w:t xml:space="preserve">, </w:t>
        </w:r>
        <w:proofErr w:type="spellStart"/>
        <w:r w:rsidRPr="004057FF" w:rsidR="004057FF">
          <w:t>Doheon</w:t>
        </w:r>
        <w:proofErr w:type="spellEnd"/>
        <w:r w:rsidRPr="004057FF" w:rsidR="004057FF">
          <w:t xml:space="preserve"> Lee</w:t>
        </w:r>
        <w:r w:rsidRPr="004057FF" w:rsidR="004057FF">
          <w:rPr>
            <w:vertAlign w:val="superscript"/>
            <w:rPrChange w:author="Portlock, Theo" w:date="2021-11-22T22:09:00Z" w:id="23">
              <w:rPr>
                <w:bCs w:val="0"/>
              </w:rPr>
            </w:rPrChange>
          </w:rPr>
          <w:t>5</w:t>
        </w:r>
        <w:r w:rsidRPr="004057FF" w:rsidR="004057FF">
          <w:t>, Debbie L. Shawcross</w:t>
        </w:r>
        <w:r w:rsidRPr="004057FF" w:rsidR="004057FF">
          <w:rPr>
            <w:vertAlign w:val="superscript"/>
            <w:rPrChange w:author="Portlock, Theo" w:date="2021-11-22T22:09:00Z" w:id="24">
              <w:rPr>
                <w:bCs w:val="0"/>
              </w:rPr>
            </w:rPrChange>
          </w:rPr>
          <w:t>7</w:t>
        </w:r>
        <w:r w:rsidRPr="004057FF" w:rsidR="004057FF">
          <w:t>, David Moyes, Gordon Proctor</w:t>
        </w:r>
        <w:r w:rsidRPr="004057FF" w:rsidR="004057FF">
          <w:rPr>
            <w:vertAlign w:val="superscript"/>
            <w:rPrChange w:author="Portlock, Theo" w:date="2021-11-22T22:09:00Z" w:id="25">
              <w:rPr>
                <w:bCs w:val="0"/>
              </w:rPr>
            </w:rPrChange>
          </w:rPr>
          <w:t>1</w:t>
        </w:r>
        <w:r w:rsidRPr="004057FF" w:rsidR="004057FF">
          <w:t>, Jens Nielsen</w:t>
        </w:r>
        <w:r w:rsidRPr="004057FF" w:rsidR="004057FF">
          <w:rPr>
            <w:vertAlign w:val="superscript"/>
            <w:rPrChange w:author="Portlock, Theo" w:date="2021-11-22T22:09:00Z" w:id="26">
              <w:rPr>
                <w:bCs w:val="0"/>
              </w:rPr>
            </w:rPrChange>
          </w:rPr>
          <w:t>14,15,16</w:t>
        </w:r>
        <w:r w:rsidRPr="004057FF" w:rsidR="004057FF">
          <w:t xml:space="preserve">, Adil </w:t>
        </w:r>
        <w:proofErr w:type="spellStart"/>
        <w:r w:rsidRPr="004057FF" w:rsidR="004057FF">
          <w:t>Mardinoglu</w:t>
        </w:r>
        <w:proofErr w:type="spellEnd"/>
        <w:r w:rsidRPr="004057FF" w:rsidR="004057FF">
          <w:t xml:space="preserve"> , Stanislav </w:t>
        </w:r>
        <w:proofErr w:type="spellStart"/>
        <w:r w:rsidRPr="004057FF" w:rsidR="004057FF">
          <w:t>Dusko</w:t>
        </w:r>
        <w:proofErr w:type="spellEnd"/>
        <w:r w:rsidRPr="004057FF" w:rsidR="004057FF">
          <w:t xml:space="preserve"> Ehrlich</w:t>
        </w:r>
        <w:r w:rsidRPr="004057FF" w:rsidR="004057FF">
          <w:rPr>
            <w:vertAlign w:val="superscript"/>
            <w:rPrChange w:author="Portlock, Theo" w:date="2021-11-22T22:09:00Z" w:id="27">
              <w:rPr>
                <w:bCs w:val="0"/>
              </w:rPr>
            </w:rPrChange>
          </w:rPr>
          <w:t>4</w:t>
        </w:r>
        <w:r w:rsidRPr="004057FF" w:rsidR="004057FF">
          <w:t>, Mathias Uhlen</w:t>
        </w:r>
        <w:r w:rsidRPr="004057FF" w:rsidR="004057FF">
          <w:rPr>
            <w:vertAlign w:val="superscript"/>
            <w:rPrChange w:author="Portlock, Theo" w:date="2021-11-22T22:09:00Z" w:id="28">
              <w:rPr>
                <w:bCs w:val="0"/>
              </w:rPr>
            </w:rPrChange>
          </w:rPr>
          <w:t>2,16</w:t>
        </w:r>
        <w:r w:rsidRPr="004057FF" w:rsidR="004057FF">
          <w:t xml:space="preserve">, Saeed </w:t>
        </w:r>
        <w:proofErr w:type="spellStart"/>
        <w:r w:rsidRPr="004057FF" w:rsidR="004057FF">
          <w:t>Shoaie</w:t>
        </w:r>
      </w:ins>
      <w:proofErr w:type="spellEnd"/>
    </w:p>
    <w:p w:rsidRPr="00495800" w:rsidR="0041134B" w:rsidP="00177059" w:rsidRDefault="0041134B" w14:paraId="215E16AA" w14:textId="77777777"/>
    <w:p w:rsidRPr="00495800" w:rsidR="00C01102" w:rsidP="00177059" w:rsidRDefault="00C01102" w14:paraId="0E89ECBA" w14:textId="7702CAFF">
      <w:r w:rsidRPr="00495800">
        <w:rPr>
          <w:vertAlign w:val="superscript"/>
        </w:rPr>
        <w:t>1</w:t>
      </w:r>
      <w:r w:rsidRPr="00495800" w:rsidR="006B0B9B">
        <w:rPr>
          <w:vertAlign w:val="superscript"/>
        </w:rPr>
        <w:t xml:space="preserve"> </w:t>
      </w:r>
      <w:r w:rsidRPr="00495800">
        <w:t>Centre for Host-Microbiome Interactions, Faculty of Dentistry, Oral &amp; Craniofacial Sciences, King’s College London, SE1 9RT, UK</w:t>
      </w:r>
    </w:p>
    <w:p w:rsidR="00C01102" w:rsidP="00177059" w:rsidRDefault="00C01102" w14:paraId="5C4B51BE" w14:textId="6239B812">
      <w:r w:rsidRPr="00495800">
        <w:rPr>
          <w:vertAlign w:val="superscript"/>
        </w:rPr>
        <w:t>2</w:t>
      </w:r>
      <w:r w:rsidRPr="00495800" w:rsidR="006B0B9B">
        <w:rPr>
          <w:vertAlign w:val="superscript"/>
        </w:rPr>
        <w:t xml:space="preserve"> </w:t>
      </w:r>
      <w:r w:rsidRPr="00350F72" w:rsidR="00350F72">
        <w:t>Science for Life Laboratory, KTH – Royal Institute of Technology, Stockholm, SE-171 21, Sweden</w:t>
      </w:r>
    </w:p>
    <w:p w:rsidRPr="00495800" w:rsidR="00D83EFB" w:rsidP="00177059" w:rsidRDefault="00D83EFB" w14:paraId="5B57734A" w14:textId="3721CF79">
      <w:r w:rsidRPr="00D83EFB">
        <w:rPr>
          <w:vertAlign w:val="superscript"/>
        </w:rPr>
        <w:t>3</w:t>
      </w:r>
      <w:r>
        <w:t xml:space="preserve"> </w:t>
      </w:r>
      <w:r w:rsidRPr="00D83EFB">
        <w:t>School of Life Sciences, Gwangju Institute of Science and Technology, Gwangju, Republic of Korea, 61005</w:t>
      </w:r>
    </w:p>
    <w:p w:rsidRPr="0084149B" w:rsidR="00C01102" w:rsidP="00177059" w:rsidRDefault="00D83EFB" w14:paraId="508BCC60" w14:textId="3622FED4">
      <w:pPr>
        <w:rPr>
          <w:vertAlign w:val="superscript"/>
          <w:lang w:val="en-US"/>
        </w:rPr>
      </w:pPr>
      <w:r>
        <w:rPr>
          <w:vertAlign w:val="superscript"/>
          <w:lang w:val="en-US"/>
        </w:rPr>
        <w:t>4</w:t>
      </w:r>
      <w:r w:rsidRPr="0084149B" w:rsidR="006B0B9B">
        <w:rPr>
          <w:vertAlign w:val="superscript"/>
          <w:lang w:val="en-US"/>
        </w:rPr>
        <w:t xml:space="preserve"> </w:t>
      </w:r>
      <w:r w:rsidRPr="0084149B" w:rsidR="00350F72">
        <w:rPr>
          <w:lang w:val="en-US"/>
        </w:rPr>
        <w:t>University Paris-</w:t>
      </w:r>
      <w:proofErr w:type="spellStart"/>
      <w:r w:rsidRPr="0084149B" w:rsidR="00350F72">
        <w:rPr>
          <w:lang w:val="en-US"/>
        </w:rPr>
        <w:t>Saclay</w:t>
      </w:r>
      <w:proofErr w:type="spellEnd"/>
      <w:r w:rsidRPr="0084149B" w:rsidR="00350F72">
        <w:rPr>
          <w:lang w:val="en-US"/>
        </w:rPr>
        <w:t xml:space="preserve">, INRAE, </w:t>
      </w:r>
      <w:proofErr w:type="spellStart"/>
      <w:r w:rsidRPr="0084149B" w:rsidR="00350F72">
        <w:rPr>
          <w:lang w:val="en-US"/>
        </w:rPr>
        <w:t>MetaGenoPolis</w:t>
      </w:r>
      <w:proofErr w:type="spellEnd"/>
      <w:r w:rsidRPr="0084149B" w:rsidR="00350F72">
        <w:rPr>
          <w:lang w:val="en-US"/>
        </w:rPr>
        <w:t xml:space="preserve">, 78350 </w:t>
      </w:r>
      <w:proofErr w:type="spellStart"/>
      <w:r w:rsidRPr="0084149B" w:rsidR="00350F72">
        <w:rPr>
          <w:lang w:val="en-US"/>
        </w:rPr>
        <w:t>Jouy-en-Josas</w:t>
      </w:r>
      <w:proofErr w:type="spellEnd"/>
      <w:r w:rsidRPr="0084149B" w:rsidR="00350F72">
        <w:rPr>
          <w:lang w:val="en-US"/>
        </w:rPr>
        <w:t>, France</w:t>
      </w:r>
    </w:p>
    <w:p w:rsidRPr="00495800" w:rsidR="00C01102" w:rsidP="00177059" w:rsidRDefault="00D83EFB" w14:paraId="1E2C5D5D" w14:textId="1B3FF934">
      <w:r>
        <w:rPr>
          <w:vertAlign w:val="superscript"/>
        </w:rPr>
        <w:t>5</w:t>
      </w:r>
      <w:r w:rsidRPr="00495800" w:rsidR="006B0B9B">
        <w:rPr>
          <w:vertAlign w:val="superscript"/>
        </w:rPr>
        <w:t xml:space="preserve"> </w:t>
      </w:r>
      <w:r w:rsidRPr="00495800" w:rsidR="00C01102">
        <w:t xml:space="preserve">Department of Bio and Brain Engineering, KAIST, 291 </w:t>
      </w:r>
      <w:proofErr w:type="spellStart"/>
      <w:r w:rsidRPr="00495800" w:rsidR="00C01102">
        <w:t>Daehak-ro</w:t>
      </w:r>
      <w:proofErr w:type="spellEnd"/>
      <w:r w:rsidRPr="00495800" w:rsidR="00C01102">
        <w:t xml:space="preserve">, </w:t>
      </w:r>
      <w:proofErr w:type="spellStart"/>
      <w:r w:rsidRPr="00495800" w:rsidR="00C01102">
        <w:t>Yuseong-gu</w:t>
      </w:r>
      <w:proofErr w:type="spellEnd"/>
      <w:r w:rsidRPr="00495800" w:rsidR="00C01102">
        <w:t>, Daejeon 305-701, Republic of Korea</w:t>
      </w:r>
    </w:p>
    <w:p w:rsidRPr="0084149B" w:rsidR="00AF31F1" w:rsidP="00177059" w:rsidRDefault="00D83EFB" w14:paraId="16455593" w14:textId="6AC55C9B">
      <w:pPr>
        <w:rPr>
          <w:lang w:val="fr-FR"/>
        </w:rPr>
      </w:pPr>
      <w:r>
        <w:rPr>
          <w:vertAlign w:val="superscript"/>
          <w:lang w:val="fr-FR"/>
        </w:rPr>
        <w:t>6</w:t>
      </w:r>
      <w:r w:rsidRPr="0084149B" w:rsidR="00617FDD">
        <w:rPr>
          <w:lang w:val="fr-FR"/>
        </w:rPr>
        <w:t xml:space="preserve"> </w:t>
      </w:r>
      <w:r w:rsidRPr="0084149B" w:rsidR="00AF31F1">
        <w:rPr>
          <w:lang w:val="fr-FR"/>
        </w:rPr>
        <w:t>Université Clermont Auvergne, INRAE, UMR 454 MEDIS, 28 place Henri Dunant, F-63000, Clermont-Ferrand, France</w:t>
      </w:r>
    </w:p>
    <w:p w:rsidRPr="00495800" w:rsidR="00617FDD" w:rsidP="00177059" w:rsidRDefault="00D83EFB" w14:paraId="1134F99D" w14:textId="00FAEDC7">
      <w:pPr>
        <w:rPr>
          <w:lang w:val="en-US"/>
        </w:rPr>
      </w:pPr>
      <w:r>
        <w:rPr>
          <w:vertAlign w:val="superscript"/>
          <w:lang w:val="en-US"/>
        </w:rPr>
        <w:t>7</w:t>
      </w:r>
      <w:r w:rsidR="00AF31F1">
        <w:rPr>
          <w:lang w:val="en-US"/>
        </w:rPr>
        <w:t xml:space="preserve"> I</w:t>
      </w:r>
      <w:r w:rsidRPr="00973E67" w:rsidR="00973E67">
        <w:rPr>
          <w:lang w:val="en-US"/>
        </w:rPr>
        <w:t>nstitute of Liver Studies</w:t>
      </w:r>
      <w:r w:rsidRPr="00495800" w:rsidR="00617FDD">
        <w:rPr>
          <w:lang w:val="en-US"/>
        </w:rPr>
        <w:t xml:space="preserve">, Department of Inflammation Biology, School of </w:t>
      </w:r>
      <w:r w:rsidRPr="00495800" w:rsidR="00CC3EB9">
        <w:rPr>
          <w:lang w:val="en-US"/>
        </w:rPr>
        <w:t xml:space="preserve">Immunology </w:t>
      </w:r>
      <w:r w:rsidRPr="00495800" w:rsidR="00617FDD">
        <w:rPr>
          <w:lang w:val="en-US"/>
        </w:rPr>
        <w:t>and Microbial Sciences, King’s College London, London, UK</w:t>
      </w:r>
    </w:p>
    <w:p w:rsidRPr="00350F72" w:rsidR="00E85CFA" w:rsidP="00177059" w:rsidRDefault="00D83EFB" w14:paraId="6AA57C2B" w14:textId="103CFDDC">
      <w:pPr>
        <w:rPr>
          <w:lang w:val="fr-FR"/>
        </w:rPr>
      </w:pPr>
      <w:r>
        <w:rPr>
          <w:vertAlign w:val="superscript"/>
          <w:lang w:val="fr-FR"/>
        </w:rPr>
        <w:t>8</w:t>
      </w:r>
      <w:r w:rsidRPr="00350F72" w:rsidR="00E85CFA">
        <w:rPr>
          <w:vertAlign w:val="superscript"/>
          <w:lang w:val="fr-FR"/>
        </w:rPr>
        <w:t xml:space="preserve"> </w:t>
      </w:r>
      <w:r w:rsidR="00973E67">
        <w:rPr>
          <w:lang w:val="fr-FR"/>
        </w:rPr>
        <w:t>IN</w:t>
      </w:r>
      <w:r w:rsidRPr="00350F72" w:rsidR="003F6CC4">
        <w:rPr>
          <w:lang w:val="fr-FR"/>
        </w:rPr>
        <w:t>RAE, USC1408 Architecture et Fonction des Macromolécules Biologiques (AFMB), Marseille, 13288, France</w:t>
      </w:r>
    </w:p>
    <w:p w:rsidRPr="00350F72" w:rsidR="003F6CC4" w:rsidP="00177059" w:rsidRDefault="00D83EFB" w14:paraId="789C2533" w14:textId="1D265926">
      <w:pPr>
        <w:rPr>
          <w:lang w:val="fr-FR"/>
        </w:rPr>
      </w:pPr>
      <w:r>
        <w:rPr>
          <w:vertAlign w:val="superscript"/>
          <w:lang w:val="fr-FR"/>
        </w:rPr>
        <w:lastRenderedPageBreak/>
        <w:t xml:space="preserve">9 </w:t>
      </w:r>
      <w:r w:rsidRPr="00350F72" w:rsidR="003F6CC4">
        <w:rPr>
          <w:lang w:val="fr-FR"/>
        </w:rPr>
        <w:t xml:space="preserve">Architecture et Fonction des Macromolécules Biologiques (AFMB), CNRS, Aix-Marseille </w:t>
      </w:r>
      <w:proofErr w:type="spellStart"/>
      <w:r w:rsidRPr="00350F72" w:rsidR="003F6CC4">
        <w:rPr>
          <w:lang w:val="fr-FR"/>
        </w:rPr>
        <w:t>University</w:t>
      </w:r>
      <w:proofErr w:type="spellEnd"/>
      <w:r w:rsidRPr="00350F72" w:rsidR="003F6CC4">
        <w:rPr>
          <w:lang w:val="fr-FR"/>
        </w:rPr>
        <w:t>, Marseille, 13288, France</w:t>
      </w:r>
    </w:p>
    <w:p w:rsidRPr="00AE2277" w:rsidR="00350F72" w:rsidP="00177059" w:rsidRDefault="00D83EFB" w14:paraId="4BDC1F04" w14:textId="5B3B8401">
      <w:pPr>
        <w:rPr>
          <w:lang w:val="en-US"/>
        </w:rPr>
      </w:pPr>
      <w:r>
        <w:rPr>
          <w:vertAlign w:val="superscript"/>
          <w:lang w:val="en-US"/>
        </w:rPr>
        <w:t>10</w:t>
      </w:r>
      <w:r w:rsidRPr="005C07EC" w:rsidR="00350F72">
        <w:t xml:space="preserve"> </w:t>
      </w:r>
      <w:r w:rsidRPr="00350F72" w:rsidR="00350F72">
        <w:t>Department</w:t>
      </w:r>
      <w:r w:rsidRPr="00AE2277" w:rsidR="00350F72">
        <w:rPr>
          <w:lang w:val="en-US"/>
        </w:rPr>
        <w:t xml:space="preserve"> of Twin Research &amp; Genetic Epidemiology, King’s College London, London, UK</w:t>
      </w:r>
    </w:p>
    <w:p w:rsidRPr="00AE2277" w:rsidR="00385F39" w:rsidP="00177059" w:rsidRDefault="00AF31F1" w14:paraId="64E77389" w14:textId="23A7DE2B">
      <w:pPr>
        <w:rPr>
          <w:lang w:val="en-US"/>
        </w:rPr>
      </w:pPr>
      <w:r w:rsidRPr="00AE2277">
        <w:rPr>
          <w:vertAlign w:val="superscript"/>
          <w:lang w:val="en-US"/>
        </w:rPr>
        <w:t>1</w:t>
      </w:r>
      <w:r w:rsidR="00D83EFB">
        <w:rPr>
          <w:vertAlign w:val="superscript"/>
          <w:lang w:val="en-US"/>
        </w:rPr>
        <w:t>1</w:t>
      </w:r>
      <w:r w:rsidRPr="00AE2277" w:rsidR="00960B27">
        <w:rPr>
          <w:vertAlign w:val="superscript"/>
          <w:lang w:val="en-US"/>
        </w:rPr>
        <w:t xml:space="preserve"> </w:t>
      </w:r>
      <w:r w:rsidRPr="00AE2277" w:rsidR="00385F39">
        <w:rPr>
          <w:lang w:val="en-US"/>
        </w:rPr>
        <w:t xml:space="preserve">Translational Bioinformatics Unit, </w:t>
      </w:r>
      <w:proofErr w:type="spellStart"/>
      <w:r w:rsidRPr="00AE2277" w:rsidR="00385F39">
        <w:rPr>
          <w:lang w:val="en-US"/>
        </w:rPr>
        <w:t>NavarraBiomed</w:t>
      </w:r>
      <w:proofErr w:type="spellEnd"/>
      <w:r w:rsidRPr="00AE2277" w:rsidR="00385F39">
        <w:rPr>
          <w:lang w:val="en-US"/>
        </w:rPr>
        <w:t xml:space="preserve">, </w:t>
      </w:r>
      <w:proofErr w:type="spellStart"/>
      <w:r w:rsidRPr="00AE2277" w:rsidR="00385F39">
        <w:rPr>
          <w:lang w:val="en-US"/>
        </w:rPr>
        <w:t>Departamento</w:t>
      </w:r>
      <w:proofErr w:type="spellEnd"/>
      <w:r w:rsidRPr="00AE2277" w:rsidR="00385F39">
        <w:rPr>
          <w:lang w:val="en-US"/>
        </w:rPr>
        <w:t xml:space="preserve"> de </w:t>
      </w:r>
      <w:proofErr w:type="spellStart"/>
      <w:r w:rsidRPr="00AE2277" w:rsidR="00385F39">
        <w:rPr>
          <w:lang w:val="en-US"/>
        </w:rPr>
        <w:t>Salud</w:t>
      </w:r>
      <w:proofErr w:type="spellEnd"/>
      <w:r w:rsidRPr="00AE2277" w:rsidR="00385F39">
        <w:rPr>
          <w:lang w:val="en-US"/>
        </w:rPr>
        <w:t xml:space="preserve">-Universidad </w:t>
      </w:r>
      <w:proofErr w:type="spellStart"/>
      <w:r w:rsidRPr="00AE2277" w:rsidR="00385F39">
        <w:rPr>
          <w:lang w:val="en-US"/>
        </w:rPr>
        <w:t>Pública</w:t>
      </w:r>
      <w:proofErr w:type="spellEnd"/>
      <w:r w:rsidRPr="00AE2277" w:rsidR="00385F39">
        <w:rPr>
          <w:lang w:val="en-US"/>
        </w:rPr>
        <w:t xml:space="preserve"> de Navarra, Pamplona, 31008, Navarra, Spain</w:t>
      </w:r>
    </w:p>
    <w:p w:rsidRPr="00AE2277" w:rsidR="00350F72" w:rsidP="00177059" w:rsidRDefault="00350F72" w14:paraId="3AF71600" w14:textId="07F5BD34">
      <w:pPr>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rsidRPr="00AE2277" w:rsidR="00C01102" w:rsidP="00177059" w:rsidRDefault="005C07EC" w14:paraId="094928F2" w14:textId="5122C413">
      <w:pPr>
        <w:rPr>
          <w:lang w:val="en-US"/>
        </w:rPr>
      </w:pPr>
      <w:r w:rsidRPr="00AE2277">
        <w:rPr>
          <w:vertAlign w:val="superscript"/>
          <w:lang w:val="en-US"/>
        </w:rPr>
        <w:t>1</w:t>
      </w:r>
      <w:r w:rsidR="00D83EFB">
        <w:rPr>
          <w:vertAlign w:val="superscript"/>
          <w:lang w:val="en-US"/>
        </w:rPr>
        <w:t>3</w:t>
      </w:r>
      <w:r w:rsidRPr="00AE2277" w:rsidR="006B0B9B">
        <w:rPr>
          <w:vertAlign w:val="superscript"/>
          <w:lang w:val="en-US"/>
        </w:rPr>
        <w:t xml:space="preserve"> </w:t>
      </w:r>
      <w:r w:rsidRPr="00AE2277" w:rsidR="00C01102">
        <w:rPr>
          <w:lang w:val="en-US"/>
        </w:rPr>
        <w:t xml:space="preserve">Centre for Translational Microbiome Research (CTMR), </w:t>
      </w:r>
      <w:ins w:author="Portlock, Theo" w:date="2021-11-22T13:29:00Z" w:id="29">
        <w:r w:rsidR="00C81974">
          <w:rPr>
            <w:lang w:val="en-US"/>
          </w:rPr>
          <w:t>Microbiology</w:t>
        </w:r>
      </w:ins>
      <w:del w:author="Portlock, Theo" w:date="2021-11-22T13:29:00Z" w:id="30">
        <w:r w:rsidRPr="00AE2277" w:rsidDel="00C81974" w:rsidR="00C01102">
          <w:rPr>
            <w:lang w:val="en-US"/>
          </w:rPr>
          <w:delText>Micobiology</w:delText>
        </w:r>
      </w:del>
      <w:r w:rsidRPr="00AE2277" w:rsidR="00C01102">
        <w:rPr>
          <w:lang w:val="en-US"/>
        </w:rPr>
        <w:t xml:space="preserve">, Tumor and Cell Biology (MTC), Karolinska </w:t>
      </w:r>
      <w:proofErr w:type="spellStart"/>
      <w:r w:rsidRPr="00AE2277" w:rsidR="00C01102">
        <w:rPr>
          <w:lang w:val="en-US"/>
        </w:rPr>
        <w:t>Institutet</w:t>
      </w:r>
      <w:proofErr w:type="spellEnd"/>
      <w:r w:rsidRPr="00AE2277" w:rsidR="00C01102">
        <w:rPr>
          <w:lang w:val="en-US"/>
        </w:rPr>
        <w:t>, 417164, Solna, Sweden</w:t>
      </w:r>
    </w:p>
    <w:p w:rsidR="00C01102" w:rsidDel="00F62C29" w:rsidRDefault="00385F39" w14:paraId="27066E23" w14:textId="3E18B69F">
      <w:pPr>
        <w:rPr>
          <w:del w:author="Portlock, Theo" w:date="2021-11-29T11:43:00Z" w:id="31"/>
          <w:vertAlign w:val="superscript"/>
          <w:lang w:val="sv-SE"/>
        </w:rPr>
        <w:pPrChange w:author="Portlock, Theo" w:date="2021-11-29T17:48:00Z" w:id="32">
          <w:pPr>
            <w:spacing w:line="276" w:lineRule="auto"/>
          </w:pPr>
        </w:pPrChange>
      </w:pPr>
      <w:r w:rsidRPr="00495800">
        <w:rPr>
          <w:vertAlign w:val="superscript"/>
        </w:rPr>
        <w:t>1</w:t>
      </w:r>
      <w:r w:rsidR="00D83EFB">
        <w:rPr>
          <w:vertAlign w:val="superscript"/>
        </w:rPr>
        <w:t>4</w:t>
      </w:r>
      <w:r w:rsidRPr="00495800" w:rsidR="006B0B9B">
        <w:rPr>
          <w:vertAlign w:val="superscript"/>
        </w:rPr>
        <w:t xml:space="preserve"> </w:t>
      </w:r>
      <w:r w:rsidRPr="00495800" w:rsidR="00C01102">
        <w:t xml:space="preserve">Department of Biology and Biological Engineering, </w:t>
      </w:r>
      <w:proofErr w:type="spellStart"/>
      <w:r w:rsidRPr="00495800" w:rsidR="00C01102">
        <w:t>Kemivägen</w:t>
      </w:r>
      <w:proofErr w:type="spellEnd"/>
      <w:r w:rsidRPr="00495800" w:rsidR="00C01102">
        <w:t xml:space="preserve"> 10, Chalmers University of Technology, SE-412 96, Gothenburg, Sweden</w:t>
      </w:r>
    </w:p>
    <w:p w:rsidRPr="00495800" w:rsidR="00F62C29" w:rsidP="00177059" w:rsidRDefault="00F62C29" w14:paraId="5522C502" w14:textId="77777777">
      <w:pPr>
        <w:rPr>
          <w:ins w:author="Portlock, Theo" w:date="2021-11-29T11:43:00Z" w:id="33"/>
        </w:rPr>
      </w:pPr>
    </w:p>
    <w:p w:rsidRPr="00495800" w:rsidR="00C01102" w:rsidP="00177059" w:rsidRDefault="0019455F" w14:paraId="3CBBF4C7" w14:textId="3CEC5330">
      <w:pPr>
        <w:rPr>
          <w:lang w:val="sv-SE"/>
        </w:rPr>
      </w:pPr>
      <w:r w:rsidRPr="00495800">
        <w:rPr>
          <w:vertAlign w:val="superscript"/>
          <w:lang w:val="sv-SE"/>
        </w:rPr>
        <w:t>1</w:t>
      </w:r>
      <w:r w:rsidR="00D83EFB">
        <w:rPr>
          <w:vertAlign w:val="superscript"/>
          <w:lang w:val="sv-SE"/>
        </w:rPr>
        <w:t>5</w:t>
      </w:r>
      <w:r w:rsidRPr="00495800" w:rsidR="006B0B9B">
        <w:rPr>
          <w:vertAlign w:val="superscript"/>
          <w:lang w:val="sv-SE"/>
        </w:rPr>
        <w:t xml:space="preserve"> </w:t>
      </w:r>
      <w:proofErr w:type="spellStart"/>
      <w:r w:rsidRPr="00495800" w:rsidR="00C01102">
        <w:rPr>
          <w:lang w:val="sv-SE"/>
        </w:rPr>
        <w:t>BioInnovation</w:t>
      </w:r>
      <w:proofErr w:type="spellEnd"/>
      <w:r w:rsidRPr="00495800" w:rsidR="00C01102">
        <w:rPr>
          <w:lang w:val="sv-SE"/>
        </w:rPr>
        <w:t xml:space="preserve"> </w:t>
      </w:r>
      <w:proofErr w:type="spellStart"/>
      <w:r w:rsidRPr="00495800" w:rsidR="00C01102">
        <w:rPr>
          <w:lang w:val="sv-SE"/>
        </w:rPr>
        <w:t>Institute</w:t>
      </w:r>
      <w:proofErr w:type="spellEnd"/>
      <w:r w:rsidRPr="00495800" w:rsidR="00C01102">
        <w:rPr>
          <w:lang w:val="sv-SE"/>
        </w:rPr>
        <w:t xml:space="preserve">, Ole </w:t>
      </w:r>
      <w:proofErr w:type="spellStart"/>
      <w:r w:rsidRPr="00495800" w:rsidR="00C01102">
        <w:rPr>
          <w:lang w:val="sv-SE"/>
        </w:rPr>
        <w:t>Måløes</w:t>
      </w:r>
      <w:proofErr w:type="spellEnd"/>
      <w:r w:rsidRPr="00495800" w:rsidR="00C01102">
        <w:rPr>
          <w:lang w:val="sv-SE"/>
        </w:rPr>
        <w:t xml:space="preserve"> </w:t>
      </w:r>
      <w:proofErr w:type="spellStart"/>
      <w:r w:rsidRPr="00495800" w:rsidR="00C01102">
        <w:rPr>
          <w:lang w:val="sv-SE"/>
        </w:rPr>
        <w:t>Vej</w:t>
      </w:r>
      <w:proofErr w:type="spellEnd"/>
      <w:r w:rsidRPr="00495800" w:rsidR="00C01102">
        <w:rPr>
          <w:lang w:val="sv-SE"/>
        </w:rPr>
        <w:t xml:space="preserve"> 3, DK-2200 Copenhagen N, </w:t>
      </w:r>
      <w:proofErr w:type="spellStart"/>
      <w:r w:rsidRPr="00495800" w:rsidR="00C01102">
        <w:rPr>
          <w:lang w:val="sv-SE"/>
        </w:rPr>
        <w:t>Denmark</w:t>
      </w:r>
      <w:proofErr w:type="spellEnd"/>
    </w:p>
    <w:p w:rsidRPr="00495800" w:rsidR="00C01102" w:rsidP="00177059" w:rsidRDefault="00E85CFA" w14:paraId="11AA5BC0" w14:textId="13D58A3F">
      <w:r w:rsidRPr="00495800">
        <w:rPr>
          <w:vertAlign w:val="superscript"/>
        </w:rPr>
        <w:t>1</w:t>
      </w:r>
      <w:r w:rsidR="00D83EFB">
        <w:rPr>
          <w:vertAlign w:val="superscript"/>
        </w:rPr>
        <w:t>6</w:t>
      </w:r>
      <w:r w:rsidRPr="00495800" w:rsidR="006B0B9B">
        <w:rPr>
          <w:vertAlign w:val="superscript"/>
        </w:rPr>
        <w:t xml:space="preserve"> </w:t>
      </w:r>
      <w:r w:rsidRPr="00495800" w:rsidR="00C01102">
        <w:t xml:space="preserve">Novo Nordisk Foundation </w:t>
      </w:r>
      <w:proofErr w:type="spellStart"/>
      <w:r w:rsidRPr="00495800" w:rsidR="00C01102">
        <w:t>Center</w:t>
      </w:r>
      <w:proofErr w:type="spellEnd"/>
      <w:r w:rsidRPr="00495800" w:rsidR="00C01102">
        <w:t xml:space="preserve"> for </w:t>
      </w:r>
      <w:proofErr w:type="spellStart"/>
      <w:r w:rsidRPr="00495800" w:rsidR="00C01102">
        <w:t>Biosustainability</w:t>
      </w:r>
      <w:proofErr w:type="spellEnd"/>
      <w:r w:rsidRPr="00495800" w:rsidR="00C01102">
        <w:t>, Technical University of Denmark, DK-2800 Kgs. Lyngby, Denmark</w:t>
      </w:r>
    </w:p>
    <w:p w:rsidRPr="00495800" w:rsidR="00E85CFA" w:rsidP="00177059" w:rsidRDefault="00E85CFA" w14:paraId="7F025A08" w14:textId="698D05A1">
      <w:r w:rsidRPr="00495800">
        <w:t>These authors contributed equally.</w:t>
      </w:r>
    </w:p>
    <w:p w:rsidR="0041134B" w:rsidP="00177059" w:rsidRDefault="0041134B" w14:paraId="773E595C" w14:textId="77777777">
      <w:pPr>
        <w:rPr>
          <w:ins w:author="Portlock, Theo" w:date="2021-11-30T11:06:00Z" w:id="34"/>
        </w:rPr>
      </w:pPr>
    </w:p>
    <w:p w:rsidRPr="00495800" w:rsidR="00F67464" w:rsidDel="0041134B" w:rsidP="00177059" w:rsidRDefault="00F67464" w14:paraId="6B2A6801" w14:textId="32EE339A">
      <w:pPr>
        <w:rPr>
          <w:del w:author="Portlock, Theo" w:date="2021-11-30T11:06:00Z" w:id="35"/>
        </w:rPr>
      </w:pPr>
      <w:r w:rsidRPr="00495800">
        <w:t>Email:</w:t>
      </w:r>
      <w:r w:rsidRPr="00495800" w:rsidR="00DA5A8E">
        <w:t xml:space="preserve"> </w:t>
      </w:r>
      <w:hyperlink w:history="1" r:id="rId8">
        <w:r w:rsidRPr="00495800" w:rsidR="00DA5A8E">
          <w:rPr>
            <w:rStyle w:val="Hyperlink"/>
          </w:rPr>
          <w:t>saeed.shoaie@kcl.ac.uk</w:t>
        </w:r>
      </w:hyperlink>
      <w:r w:rsidRPr="00495800" w:rsidR="00DA5A8E">
        <w:t>,</w:t>
      </w:r>
      <w:r w:rsidRPr="00495800">
        <w:t xml:space="preserve"> </w:t>
      </w:r>
      <w:hyperlink w:history="1" r:id="rId9">
        <w:r w:rsidRPr="00495800" w:rsidR="007C7500">
          <w:rPr>
            <w:rStyle w:val="Hyperlink"/>
          </w:rPr>
          <w:t>dusko.ehrlich@inrae.fr</w:t>
        </w:r>
      </w:hyperlink>
      <w:r w:rsidRPr="00495800">
        <w:t xml:space="preserve">, </w:t>
      </w:r>
      <w:hyperlink w:history="1" r:id="rId10">
        <w:r w:rsidRPr="00495800">
          <w:rPr>
            <w:rStyle w:val="Hyperlink"/>
          </w:rPr>
          <w:t>mathias.uhlen@scilifelab.se</w:t>
        </w:r>
      </w:hyperlink>
    </w:p>
    <w:p w:rsidR="00F67464" w:rsidP="00177059" w:rsidRDefault="00F67464" w14:paraId="3BE5443C" w14:textId="0E63B47E">
      <w:pPr>
        <w:rPr>
          <w:ins w:author="Portlock, Theo" w:date="2021-11-30T11:06:00Z" w:id="36"/>
        </w:rPr>
      </w:pPr>
    </w:p>
    <w:p w:rsidRPr="00495800" w:rsidR="0041134B" w:rsidP="00653711" w:rsidRDefault="0041134B" w14:paraId="220FFBF3" w14:textId="3A13F17E">
      <w:pPr>
        <w:pStyle w:val="Heading1"/>
        <w:spacing w:before="360"/>
        <w:contextualSpacing w:val="0"/>
        <w:pPrChange w:author="Portlock, Theo" w:date="2021-11-30T11:06:00Z" w:id="37">
          <w:pPr/>
        </w:pPrChange>
      </w:pPr>
      <w:ins w:author="Portlock, Theo" w:date="2021-11-30T11:06:00Z" w:id="38">
        <w:r>
          <w:t>Abstract</w:t>
        </w:r>
      </w:ins>
    </w:p>
    <w:p w:rsidRPr="00495800" w:rsidR="00664E46" w:rsidDel="003F6BA4" w:rsidRDefault="00D73517" w14:paraId="774574E4" w14:textId="40C63B20">
      <w:pPr>
        <w:ind w:firstLine="720"/>
        <w:rPr>
          <w:del w:author="Portlock, Theo" w:date="2021-11-18T14:17:00Z" w:id="39"/>
        </w:rPr>
        <w:pPrChange w:author="Portlock, Theo" w:date="2021-11-30T11:06:00Z" w:id="40">
          <w:pPr/>
        </w:pPrChange>
      </w:pPr>
      <w:r w:rsidRPr="00495800">
        <w:t xml:space="preserve">The </w:t>
      </w:r>
      <w:r w:rsidRPr="00495800" w:rsidR="007C7500">
        <w:t xml:space="preserve">role </w:t>
      </w:r>
      <w:r w:rsidRPr="00495800">
        <w:t xml:space="preserve">of gut microbiota in humans is of great interest, and metagenomics </w:t>
      </w:r>
      <w:r w:rsidRPr="00495800" w:rsidR="00E835DE">
        <w:t>provide</w:t>
      </w:r>
      <w:r w:rsidRPr="00495800" w:rsidR="00CC3EB9">
        <w:t>d</w:t>
      </w:r>
      <w:r w:rsidRPr="00495800">
        <w:t xml:space="preserve"> the </w:t>
      </w:r>
      <w:r w:rsidRPr="00495800" w:rsidR="00CC3EB9">
        <w:t>possibilities</w:t>
      </w:r>
      <w:r w:rsidRPr="00495800" w:rsidR="00E835DE">
        <w:t xml:space="preserve"> </w:t>
      </w:r>
      <w:r w:rsidRPr="00495800">
        <w:t>for extensive</w:t>
      </w:r>
      <w:r w:rsidRPr="00495800" w:rsidR="00E835DE">
        <w:t>ly</w:t>
      </w:r>
      <w:r w:rsidRPr="00495800">
        <w:t xml:space="preserve"> </w:t>
      </w:r>
      <w:r w:rsidRPr="00495800" w:rsidR="00E835DE">
        <w:t>analysing</w:t>
      </w:r>
      <w:r w:rsidRPr="00495800">
        <w:t xml:space="preserve"> bacterial diversity in health and disease. Here we </w:t>
      </w:r>
      <w:r w:rsidRPr="00495800" w:rsidR="00E835DE">
        <w:t xml:space="preserve">explored </w:t>
      </w:r>
      <w:r w:rsidR="00616335">
        <w:t xml:space="preserve">the </w:t>
      </w:r>
      <w:r w:rsidR="00084466">
        <w:t xml:space="preserve">human </w:t>
      </w:r>
      <w:r w:rsidRPr="00495800" w:rsidR="00E835DE">
        <w:t xml:space="preserve">gut </w:t>
      </w:r>
      <w:r w:rsidR="00084466">
        <w:t>microbiome samples</w:t>
      </w:r>
      <w:r w:rsidRPr="00495800" w:rsidR="00E835DE">
        <w:t xml:space="preserve"> </w:t>
      </w:r>
      <w:r w:rsidR="00084466">
        <w:t xml:space="preserve">across </w:t>
      </w:r>
      <w:r w:rsidRPr="00495800">
        <w:t>19 countries</w:t>
      </w:r>
      <w:r w:rsidRPr="00495800" w:rsidR="00E835DE">
        <w:t>,</w:t>
      </w:r>
      <w:r w:rsidRPr="00495800">
        <w:t xml:space="preserve"> </w:t>
      </w:r>
      <w:r w:rsidR="00084466">
        <w:t>performing compositional, functional</w:t>
      </w:r>
      <w:ins w:author="Portlock, Theo" w:date="2021-11-22T13:29:00Z" w:id="41">
        <w:r w:rsidR="00C81974">
          <w:t>,</w:t>
        </w:r>
      </w:ins>
      <w:r w:rsidR="00084466">
        <w:t xml:space="preserve"> and integrative analysis</w:t>
      </w:r>
      <w:r w:rsidRPr="00495800">
        <w:t xml:space="preserve">. </w:t>
      </w:r>
      <w:r w:rsidR="007838A6">
        <w:t>FINISH ONCE OTHER SECTIONS ARE DONE</w:t>
      </w:r>
      <w:del w:author="Portlock, Theo" w:date="2021-11-26T16:40:00Z" w:id="42">
        <w:r w:rsidRPr="00495800" w:rsidDel="004970BF" w:rsidR="00D7241D">
          <w:delText xml:space="preserve">The </w:delText>
        </w:r>
        <w:r w:rsidRPr="00495800" w:rsidDel="004970BF" w:rsidR="00977604">
          <w:delText xml:space="preserve">integrative analysis of temporal microbiome changes shows the existence of two types of species with a tendency to vary in abundance with time, here called </w:delText>
        </w:r>
        <w:r w:rsidRPr="00495800" w:rsidDel="004970BF" w:rsidR="00654052">
          <w:delText xml:space="preserve">outflow and inflow </w:delText>
        </w:r>
        <w:r w:rsidRPr="00495800" w:rsidDel="004970BF" w:rsidR="00977604">
          <w:delText>species</w:delText>
        </w:r>
        <w:r w:rsidRPr="00495800" w:rsidDel="004970BF" w:rsidR="00654052">
          <w:delText>.</w:delText>
        </w:r>
        <w:r w:rsidDel="004970BF" w:rsidR="00084466">
          <w:delText xml:space="preserve"> </w:delText>
        </w:r>
        <w:r w:rsidRPr="00495800" w:rsidDel="004970BF" w:rsidR="00654052">
          <w:delText xml:space="preserve">Importantly, the former </w:delText>
        </w:r>
        <w:r w:rsidRPr="00495800" w:rsidDel="004970BF" w:rsidR="00801FFE">
          <w:delText>tend</w:delText>
        </w:r>
        <w:r w:rsidRPr="00495800" w:rsidDel="004970BF" w:rsidR="00D7241D">
          <w:delText>s</w:delText>
        </w:r>
        <w:r w:rsidRPr="00495800" w:rsidDel="004970BF" w:rsidR="00654052">
          <w:delText xml:space="preserve"> to be enriched in </w:delText>
        </w:r>
        <w:r w:rsidRPr="00495800" w:rsidDel="004970BF" w:rsidR="00AE14E2">
          <w:delText>disease</w:delText>
        </w:r>
        <w:r w:rsidRPr="00495800" w:rsidDel="004970BF" w:rsidR="00654052">
          <w:delText xml:space="preserve">, while the latter </w:delText>
        </w:r>
        <w:r w:rsidRPr="00495800" w:rsidDel="004970BF" w:rsidR="00D7241D">
          <w:delText>is</w:delText>
        </w:r>
        <w:r w:rsidRPr="00495800" w:rsidDel="004970BF" w:rsidR="00654052">
          <w:delText xml:space="preserve"> enriched in health</w:delText>
        </w:r>
        <w:r w:rsidRPr="00495800" w:rsidDel="004970BF" w:rsidR="00D478A6">
          <w:delText>.</w:delText>
        </w:r>
        <w:r w:rsidRPr="00495800" w:rsidDel="004970BF" w:rsidR="00654052">
          <w:delText xml:space="preserve"> </w:delText>
        </w:r>
        <w:r w:rsidRPr="00495800" w:rsidDel="004970BF" w:rsidR="00DD2546">
          <w:delText>We suggest that the decrease of disease-associated</w:delText>
        </w:r>
        <w:r w:rsidRPr="00495800" w:rsidDel="004970BF" w:rsidR="00654052">
          <w:delText xml:space="preserve"> outflow and</w:delText>
        </w:r>
        <w:r w:rsidRPr="00495800" w:rsidDel="004970BF" w:rsidR="00D7241D">
          <w:delText xml:space="preserve"> the</w:delText>
        </w:r>
        <w:r w:rsidRPr="00495800" w:rsidDel="004970BF" w:rsidR="00654052">
          <w:delText xml:space="preserve"> </w:delText>
        </w:r>
        <w:r w:rsidRPr="00495800" w:rsidDel="004970BF" w:rsidR="00DD2546">
          <w:delText xml:space="preserve">increase of health-associated </w:delText>
        </w:r>
        <w:r w:rsidRPr="00495800" w:rsidDel="004970BF" w:rsidR="00654052">
          <w:delText xml:space="preserve">inflow species </w:delText>
        </w:r>
        <w:r w:rsidRPr="00495800" w:rsidDel="004970BF" w:rsidR="00701976">
          <w:delText xml:space="preserve">with time </w:delText>
        </w:r>
        <w:r w:rsidRPr="00495800" w:rsidDel="004970BF" w:rsidR="0007240F">
          <w:delText xml:space="preserve">may </w:delText>
        </w:r>
        <w:r w:rsidRPr="00495800" w:rsidDel="004970BF" w:rsidR="00654052">
          <w:delText xml:space="preserve">be a </w:delText>
        </w:r>
        <w:r w:rsidRPr="00495800" w:rsidDel="004970BF" w:rsidR="0007240F">
          <w:delText xml:space="preserve">fundamental albeit </w:delText>
        </w:r>
        <w:r w:rsidRPr="00495800" w:rsidDel="004970BF" w:rsidR="00654052">
          <w:delText xml:space="preserve">previously unrecognized aspect of </w:delText>
        </w:r>
      </w:del>
      <w:del w:author="Portlock, Theo" w:date="2021-11-22T13:29:00Z" w:id="43">
        <w:r w:rsidRPr="00495800" w:rsidDel="00C81974" w:rsidR="00654052">
          <w:delText xml:space="preserve">the </w:delText>
        </w:r>
      </w:del>
      <w:del w:author="Portlock, Theo" w:date="2021-11-26T16:40:00Z" w:id="44">
        <w:r w:rsidRPr="00495800" w:rsidDel="004970BF" w:rsidR="00654052">
          <w:delText xml:space="preserve">homeostasis </w:delText>
        </w:r>
        <w:r w:rsidRPr="00495800" w:rsidDel="004970BF" w:rsidR="0007240F">
          <w:delText xml:space="preserve">maintenance in </w:delText>
        </w:r>
        <w:r w:rsidRPr="00495800" w:rsidDel="004970BF" w:rsidR="00AE14E2">
          <w:delText>a healthy microbiome</w:delText>
        </w:r>
        <w:r w:rsidRPr="00495800" w:rsidDel="004970BF">
          <w:delText xml:space="preserve">. </w:delText>
        </w:r>
      </w:del>
    </w:p>
    <w:p w:rsidRPr="00495800" w:rsidR="009D265D" w:rsidRDefault="009D265D" w14:paraId="100CDC9A" w14:textId="77777777">
      <w:pPr>
        <w:ind w:firstLine="720"/>
        <w:pPrChange w:author="Portlock, Theo" w:date="2021-11-30T11:06:00Z" w:id="45">
          <w:pPr/>
        </w:pPrChange>
      </w:pPr>
      <w:r w:rsidRPr="00495800">
        <w:br w:type="page"/>
      </w:r>
    </w:p>
    <w:p w:rsidRPr="00F62C29" w:rsidR="00BB7E5F" w:rsidP="00653711" w:rsidRDefault="00D73517" w14:paraId="3EA25121" w14:textId="6B5DFF02">
      <w:pPr>
        <w:pStyle w:val="Heading1"/>
        <w:spacing w:before="360"/>
        <w:contextualSpacing w:val="0"/>
        <w:pPrChange w:author="Portlock, Theo" w:date="2021-11-30T11:04:00Z" w:id="46">
          <w:pPr>
            <w:pStyle w:val="Heading1"/>
          </w:pPr>
        </w:pPrChange>
      </w:pPr>
      <w:r w:rsidRPr="00F62C29">
        <w:lastRenderedPageBreak/>
        <w:t>Introduction</w:t>
      </w:r>
    </w:p>
    <w:p w:rsidRPr="00495800" w:rsidR="00B812C5" w:rsidP="00177059" w:rsidRDefault="009E7189" w14:paraId="064BF6F8" w14:textId="126828D5">
      <w:r w:rsidRPr="00495800">
        <w:tab/>
      </w:r>
      <w:r w:rsidRPr="00495800" w:rsidR="00257255">
        <w:t xml:space="preserve">Metagenomic studies </w:t>
      </w:r>
      <w:r w:rsidRPr="00495800" w:rsidR="00B07F04">
        <w:t xml:space="preserve">of </w:t>
      </w:r>
      <w:r w:rsidRPr="00495800" w:rsidR="00257255">
        <w:t>the human microbiome enable the characterization of the microbial and functional diversity in health and disease</w:t>
      </w:r>
      <w:del w:author="Portlock, Theo" w:date="2021-11-30T11:41:00Z" w:id="47">
        <w:r w:rsidRPr="00495800" w:rsidDel="00B70C3D" w:rsidR="008D3327">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Del="00B70C3D" w:rsidR="00B92AD3">
          <w:rPr>
            <w:noProof/>
          </w:rPr>
          <w:delInstrText xml:space="preserve"> ADDIN EN.CITE </w:delInstrText>
        </w:r>
        <w:r w:rsidDel="00B70C3D" w:rsidR="00B92AD3">
          <w:rPr>
            <w:noProof/>
          </w:rPr>
          <w:fldChar w:fldCharType="begin">
            <w:fldData xml:space="preserve">PEVuZE5vdGU+PENpdGU+PEF1dGhvcj5MbG95ZC1QcmljZTwvQXV0aG9yPjxZZWFyPjIwMTc8L1ll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</w:fldData>
          </w:fldChar>
        </w:r>
        <w:r w:rsidDel="00B70C3D" w:rsidR="00B92AD3">
          <w:rPr>
            <w:noProof/>
          </w:rPr>
          <w:delInstrText xml:space="preserve"> ADDIN EN.CITE.DATA </w:delInstrText>
        </w:r>
        <w:r w:rsidDel="00B70C3D" w:rsidR="00B92AD3">
          <w:rPr>
            <w:noProof/>
          </w:rPr>
        </w:r>
        <w:r w:rsidDel="00B70C3D" w:rsidR="00B92AD3">
          <w:rPr>
            <w:noProof/>
          </w:rPr>
          <w:fldChar w:fldCharType="end"/>
        </w:r>
        <w:r w:rsidRPr="00495800" w:rsidDel="00B70C3D" w:rsidR="008D3327">
          <w:rPr>
            <w:noProof/>
          </w:rPr>
        </w:r>
        <w:r w:rsidRPr="00495800" w:rsidDel="00B70C3D" w:rsidR="008D3327">
          <w:rPr>
            <w:noProof/>
          </w:rPr>
          <w:fldChar w:fldCharType="separate"/>
        </w:r>
        <w:r w:rsidRPr="00495800" w:rsidDel="00B70C3D" w:rsidR="008D3327">
          <w:rPr>
            <w:noProof/>
            <w:vertAlign w:val="superscript"/>
          </w:rPr>
          <w:delText>1</w:delText>
        </w:r>
        <w:r w:rsidRPr="00495800" w:rsidDel="00B70C3D" w:rsidR="008D3327">
          <w:rPr>
            <w:noProof/>
          </w:rPr>
          <w:fldChar w:fldCharType="end"/>
        </w:r>
      </w:del>
      <w:customXmlInsRangeStart w:author="Portlock, Theo" w:date="2021-11-30T11:41:00Z" w:id="48"/>
      <w:sdt>
        <w:sdtPr>
          <w:rPr>
            <w:noProof/>
            <w:color w:val="000000"/>
            <w:rPrChange w:author="Portlock, Theo" w:date="2021-11-30T11:41:00Z" w:id="49">
              <w:rPr>
                <w:noProof/>
              </w:rPr>
            </w:rPrChange>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Content>
          <w:customXmlInsRangeEnd w:id="48"/>
          <w:r w:rsidRPr="00B55FD4" w:rsidR="00B55FD4">
            <w:rPr>
              <w:noProof/>
              <w:color w:val="000000"/>
            </w:rPr>
            <w:t>[1]</w:t>
          </w:r>
          <w:customXmlInsRangeStart w:author="Portlock, Theo" w:date="2021-11-30T11:41:00Z" w:id="50"/>
        </w:sdtContent>
      </w:sdt>
      <w:customXmlInsRangeEnd w:id="50"/>
      <w:r w:rsidRPr="00495800" w:rsidR="00257255">
        <w:t>. Adva</w:t>
      </w:r>
      <w:r w:rsidRPr="00495800" w:rsidR="00317F17">
        <w:t>n</w:t>
      </w:r>
      <w:r w:rsidRPr="00495800" w:rsidR="00257255">
        <w:t xml:space="preserve">ces in metagenome </w:t>
      </w:r>
      <w:r w:rsidRPr="00495800" w:rsidR="00D73517">
        <w:t>assembly</w:t>
      </w:r>
      <w:r w:rsidRPr="00495800" w:rsidR="00257255">
        <w:t xml:space="preserve"> and various clustering methods enabled the generation of </w:t>
      </w:r>
      <w:r w:rsidRPr="00495800" w:rsidR="00790D52">
        <w:t>metagenome species</w:t>
      </w:r>
      <w:customXmlInsRangeStart w:author="Portlock, Theo" w:date="2021-11-30T11:43:00Z" w:id="51"/>
      <w:sdt>
        <w:sdtPr>
          <w:rPr>
            <w:color w:val="000000"/>
            <w:rPrChange w:author="Portlock, Theo" w:date="2021-11-30T11:43:00Z" w:id="52">
              <w:rPr/>
            </w:rPrChange>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Content>
          <w:customXmlInsRangeEnd w:id="51"/>
          <w:r w:rsidRPr="00B55FD4" w:rsidR="00B55FD4">
            <w:rPr>
              <w:color w:val="000000"/>
            </w:rPr>
            <w:t>[2]</w:t>
          </w:r>
          <w:proofErr w:type="gramStart"/>
          <w:r w:rsidRPr="00B55FD4" w:rsidR="00B55FD4">
            <w:rPr>
              <w:color w:val="000000"/>
            </w:rPr>
            <w:t>–[</w:t>
          </w:r>
          <w:proofErr w:type="gramEnd"/>
          <w:r w:rsidRPr="00B55FD4" w:rsidR="00B55FD4">
            <w:rPr>
              <w:color w:val="000000"/>
            </w:rPr>
            <w:t>6]</w:t>
          </w:r>
          <w:customXmlInsRangeStart w:author="Portlock, Theo" w:date="2021-11-30T11:43:00Z" w:id="53"/>
        </w:sdtContent>
      </w:sdt>
      <w:customXmlInsRangeEnd w:id="53"/>
      <w:r w:rsidRPr="00495800" w:rsidR="005121AF">
        <w:t xml:space="preserve">. Most of these studies focused on unveiling new uncultured genomes, </w:t>
      </w:r>
      <w:r w:rsidRPr="00495800" w:rsidR="00B07F04">
        <w:t xml:space="preserve">while only </w:t>
      </w:r>
      <w:ins w:author="Portlock, Theo" w:date="2021-11-22T13:29:00Z" w:id="54">
        <w:r w:rsidR="00C81974">
          <w:t xml:space="preserve">a </w:t>
        </w:r>
      </w:ins>
      <w:r w:rsidRPr="00495800" w:rsidR="00D73517">
        <w:t>few</w:t>
      </w:r>
      <w:r w:rsidRPr="00495800" w:rsidR="005121AF">
        <w:t xml:space="preserve"> focused on investigating </w:t>
      </w:r>
      <w:r w:rsidRPr="00495800" w:rsidR="00B07F04">
        <w:t xml:space="preserve">the </w:t>
      </w:r>
      <w:r w:rsidRPr="00495800" w:rsidR="00A520DE">
        <w:t xml:space="preserve">functional </w:t>
      </w:r>
      <w:r w:rsidR="005948DB">
        <w:t>potential</w:t>
      </w:r>
      <w:r w:rsidR="00AC0405">
        <w:t xml:space="preserve">s </w:t>
      </w:r>
      <w:r w:rsidRPr="00495800" w:rsidR="00A520DE">
        <w:t xml:space="preserve">and </w:t>
      </w:r>
      <w:r w:rsidRPr="00495800" w:rsidR="005121AF">
        <w:t xml:space="preserve">dynamic changes </w:t>
      </w:r>
      <w:r w:rsidRPr="00495800" w:rsidR="00B07F04">
        <w:t xml:space="preserve">of </w:t>
      </w:r>
      <w:r w:rsidRPr="00495800" w:rsidR="005121AF">
        <w:t>the gut microbiome</w:t>
      </w:r>
      <w:customXmlInsRangeStart w:author="Portlock, Theo" w:date="2021-11-30T11:43:00Z" w:id="55"/>
      <w:sdt>
        <w:sdtPr>
          <w:rPr>
            <w:color w:val="000000"/>
            <w:rPrChange w:author="Portlock, Theo" w:date="2021-11-30T11:43:00Z" w:id="56">
              <w:rPr/>
            </w:rPrChange>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
          <w:id w:val="1435864988"/>
          <w:placeholder>
            <w:docPart w:val="DefaultPlaceholder_-1854013440"/>
          </w:placeholder>
        </w:sdtPr>
        <w:sdtContent>
          <w:customXmlInsRangeEnd w:id="55"/>
          <w:r w:rsidRPr="00B55FD4" w:rsidR="00B55FD4">
            <w:rPr>
              <w:color w:val="000000"/>
            </w:rPr>
            <w:t>[7]</w:t>
          </w:r>
          <w:proofErr w:type="gramStart"/>
          <w:r w:rsidRPr="00B55FD4" w:rsidR="00B55FD4">
            <w:rPr>
              <w:color w:val="000000"/>
            </w:rPr>
            <w:t>–[</w:t>
          </w:r>
          <w:proofErr w:type="gramEnd"/>
          <w:r w:rsidRPr="00B55FD4" w:rsidR="00B55FD4">
            <w:rPr>
              <w:color w:val="000000"/>
            </w:rPr>
            <w:t>9]</w:t>
          </w:r>
          <w:customXmlInsRangeStart w:author="Portlock, Theo" w:date="2021-11-30T11:43:00Z" w:id="57"/>
        </w:sdtContent>
      </w:sdt>
      <w:customXmlInsRangeEnd w:id="57"/>
      <w:r w:rsidRPr="00495800" w:rsidR="005121AF">
        <w:t>.</w:t>
      </w:r>
      <w:r w:rsidRPr="00495800" w:rsidR="00790D52">
        <w:t xml:space="preserve"> </w:t>
      </w:r>
      <w:r w:rsidRPr="00495800" w:rsidR="001F5582">
        <w:t xml:space="preserve">Understanding the </w:t>
      </w:r>
      <w:r w:rsidRPr="00495800" w:rsidR="00A520DE">
        <w:t xml:space="preserve">functional </w:t>
      </w:r>
      <w:r w:rsidRPr="00495800" w:rsidR="001F5582">
        <w:t xml:space="preserve">and </w:t>
      </w:r>
      <w:r w:rsidRPr="00495800" w:rsidR="00A520DE">
        <w:t xml:space="preserve">temporal </w:t>
      </w:r>
      <w:r w:rsidRPr="00495800" w:rsidR="001F5582">
        <w:t xml:space="preserve">behaviour of the microbiome may have </w:t>
      </w:r>
      <w:r w:rsidRPr="00495800" w:rsidR="00D73517">
        <w:t>great implications for the</w:t>
      </w:r>
      <w:r w:rsidRPr="00495800" w:rsidR="001F5582">
        <w:t xml:space="preserve"> identification of its global signature in health and disease</w:t>
      </w:r>
      <w:customXmlInsRangeStart w:author="Portlock, Theo" w:date="2021-11-30T11:43:00Z" w:id="58"/>
      <w:sdt>
        <w:sdtPr>
          <w:rPr>
            <w:color w:val="000000"/>
            <w:rPrChange w:author="Portlock, Theo" w:date="2021-11-30T11:44:00Z" w:id="59">
              <w:rPr/>
            </w:rPrChange>
          </w:rPr>
          <w:tag w:val="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
          <w:id w:val="-1692754589"/>
          <w:placeholder>
            <w:docPart w:val="DefaultPlaceholder_-1854013440"/>
          </w:placeholder>
        </w:sdtPr>
        <w:sdtContent>
          <w:customXmlInsRangeEnd w:id="58"/>
          <w:r w:rsidRPr="00B55FD4" w:rsidR="00B55FD4">
            <w:rPr>
              <w:color w:val="000000"/>
            </w:rPr>
            <w:t>[8], [10], [11]</w:t>
          </w:r>
          <w:customXmlInsRangeStart w:author="Portlock, Theo" w:date="2021-11-30T11:43:00Z" w:id="60"/>
        </w:sdtContent>
      </w:sdt>
      <w:customXmlInsRangeEnd w:id="60"/>
      <w:r w:rsidRPr="00495800" w:rsidR="005121AF">
        <w:t xml:space="preserve">. </w:t>
      </w:r>
      <w:r w:rsidRPr="00495800" w:rsidR="00673C4F">
        <w:t>Additionally, short</w:t>
      </w:r>
      <w:r w:rsidRPr="00495800" w:rsidR="005121AF">
        <w:t xml:space="preserve">-term perturbations may trigger gut microbiota dysbiosis and changes </w:t>
      </w:r>
      <w:r w:rsidRPr="00495800" w:rsidR="00C82EAC">
        <w:t xml:space="preserve">at </w:t>
      </w:r>
      <w:r w:rsidRPr="00495800" w:rsidR="005121AF">
        <w:t xml:space="preserve">compositional and functional levels. </w:t>
      </w:r>
      <w:r w:rsidRPr="00495800" w:rsidR="00673C4F">
        <w:t xml:space="preserve">Specifically, the </w:t>
      </w:r>
      <w:r w:rsidRPr="00495800" w:rsidR="005121AF">
        <w:t xml:space="preserve">negative selective microbe-microbe and host-microbe </w:t>
      </w:r>
      <w:r w:rsidR="005948DB">
        <w:t xml:space="preserve">interactions, </w:t>
      </w:r>
      <w:r w:rsidRPr="00495800" w:rsidR="005121AF">
        <w:t>in the context of metabolism</w:t>
      </w:r>
      <w:r w:rsidRPr="00495800" w:rsidR="00317F17">
        <w:t xml:space="preserve"> or</w:t>
      </w:r>
      <w:r w:rsidRPr="00495800" w:rsidR="005121AF">
        <w:t xml:space="preserve"> antimicrobial </w:t>
      </w:r>
      <w:r w:rsidRPr="00495800" w:rsidR="00790D52">
        <w:t>machinery</w:t>
      </w:r>
      <w:r w:rsidR="005948DB">
        <w:t>,</w:t>
      </w:r>
      <w:r w:rsidRPr="00495800" w:rsidR="005121AF">
        <w:t xml:space="preserve"> </w:t>
      </w:r>
      <w:r w:rsidRPr="00495800" w:rsidR="00317F17">
        <w:t xml:space="preserve">could be </w:t>
      </w:r>
      <w:r w:rsidRPr="00495800" w:rsidR="005121AF">
        <w:t xml:space="preserve">the main </w:t>
      </w:r>
      <w:r w:rsidRPr="00495800" w:rsidR="00D73517">
        <w:t>mechanism</w:t>
      </w:r>
      <w:r w:rsidRPr="00495800" w:rsidR="005121AF">
        <w:t xml:space="preserve"> underlying microbial dysbiosis</w:t>
      </w:r>
      <w:customXmlInsRangeStart w:author="Portlock, Theo" w:date="2021-11-30T11:49:00Z" w:id="61"/>
      <w:sdt>
        <w:sdtPr>
          <w:rPr>
            <w:color w:val="000000"/>
            <w:rPrChange w:author="Portlock, Theo" w:date="2021-11-30T11:49:00Z" w:id="62">
              <w:rPr/>
            </w:rPrChange>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
          <w:id w:val="-1369910736"/>
          <w:placeholder>
            <w:docPart w:val="DefaultPlaceholder_-1854013440"/>
          </w:placeholder>
        </w:sdtPr>
        <w:sdtContent>
          <w:customXmlInsRangeEnd w:id="61"/>
          <w:r w:rsidRPr="00B55FD4" w:rsidR="00B55FD4">
            <w:rPr>
              <w:color w:val="000000"/>
            </w:rPr>
            <w:t>[12]</w:t>
          </w:r>
          <w:customXmlInsRangeStart w:author="Portlock, Theo" w:date="2021-11-30T11:49:00Z" w:id="63"/>
        </w:sdtContent>
      </w:sdt>
      <w:customXmlInsRangeEnd w:id="63"/>
      <w:r w:rsidRPr="00495800" w:rsidR="003643EC">
        <w:t>. Large</w:t>
      </w:r>
      <w:r w:rsidRPr="00495800" w:rsidR="00D73517">
        <w:t>-</w:t>
      </w:r>
      <w:r w:rsidRPr="00495800" w:rsidR="003643EC">
        <w:t xml:space="preserve">scale integration of microbiome functional changes and their associations </w:t>
      </w:r>
      <w:r w:rsidRPr="00495800" w:rsidR="00D73517">
        <w:t xml:space="preserve">with </w:t>
      </w:r>
      <w:r w:rsidRPr="00495800" w:rsidR="003643EC">
        <w:t xml:space="preserve">clinical data </w:t>
      </w:r>
      <w:r w:rsidRPr="00495800" w:rsidR="00673C4F">
        <w:t>may provide</w:t>
      </w:r>
      <w:r w:rsidRPr="00495800" w:rsidR="00B07F04">
        <w:t xml:space="preserve"> </w:t>
      </w:r>
      <w:r w:rsidRPr="00495800" w:rsidR="003643EC">
        <w:t>novel information on</w:t>
      </w:r>
      <w:r w:rsidRPr="00495800" w:rsidR="00D71D39">
        <w:t xml:space="preserve"> temporal changes in the</w:t>
      </w:r>
      <w:r w:rsidRPr="00495800" w:rsidR="003643EC">
        <w:t xml:space="preserve"> microbiome and host physiology</w:t>
      </w:r>
      <w:customXmlInsRangeStart w:author="Portlock, Theo" w:date="2021-11-30T12:10:00Z" w:id="64"/>
      <w:sdt>
        <w:sdtPr>
          <w:rPr>
            <w:color w:val="000000"/>
            <w:rPrChange w:author="Portlock, Theo" w:date="2021-11-30T12:10:00Z" w:id="65">
              <w:rPr/>
            </w:rPrChange>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
          <w:id w:val="183640819"/>
          <w:placeholder>
            <w:docPart w:val="DefaultPlaceholder_-1854013440"/>
          </w:placeholder>
        </w:sdtPr>
        <w:sdtContent>
          <w:customXmlInsRangeEnd w:id="64"/>
          <w:r w:rsidRPr="00B55FD4" w:rsidR="00B55FD4">
            <w:rPr>
              <w:color w:val="000000"/>
            </w:rPr>
            <w:t>[13]</w:t>
          </w:r>
          <w:customXmlInsRangeStart w:author="Portlock, Theo" w:date="2021-11-30T12:10:00Z" w:id="66"/>
        </w:sdtContent>
      </w:sdt>
      <w:customXmlInsRangeEnd w:id="66"/>
      <w:r w:rsidRPr="00495800" w:rsidR="00D73517">
        <w:t>.</w:t>
      </w:r>
    </w:p>
    <w:p w:rsidRPr="00495800" w:rsidR="00740DF2" w:rsidDel="0041134B" w:rsidP="007838A6" w:rsidRDefault="00D73517" w14:paraId="2B4E367A" w14:textId="30B78287">
      <w:pPr>
        <w:ind w:firstLine="720"/>
        <w:rPr>
          <w:del w:author="Portlock, Theo" w:date="2021-11-30T11:08:00Z" w:id="424568215"/>
        </w:rPr>
      </w:pPr>
      <w:r w:rsidR="2E6EF70B">
        <w:rPr/>
        <w:t>Herein, we integrated publicly available data from many studies across different countries from healthy and diseased individuals. The analysis is presented in an open-access Human Gut Microbiome Atlas (www.microbiomeatlas.org), allowing researchers to explore for the first time an integrative analysis on composition, functional, richness, diseases</w:t>
      </w:r>
      <w:ins w:author="Portlock, Theo" w:date="2021-11-22T13:30:00Z" w:id="1536286356">
        <w:r w:rsidR="2E6EF70B">
          <w:t>,</w:t>
        </w:r>
      </w:ins>
      <w:r w:rsidR="2E6EF70B">
        <w:rPr/>
        <w:t xml:space="preserve"> and region signatures for the gut microbiota across 19 geographical regions and </w:t>
      </w:r>
      <w:del w:author="JOSE FERNANDO GARCIA GUEVARA" w:date="2021-12-02T23:03:59.934Z" w:id="258506664">
        <w:r w:rsidDel="2E6EF70B">
          <w:delText>20</w:delText>
        </w:r>
      </w:del>
      <w:ins w:author="JOSE FERNANDO GARCIA GUEVARA" w:date="2021-12-02T23:04:00.265Z" w:id="1275965562">
        <w:r w:rsidR="2E6EF70B">
          <w:t>23</w:t>
        </w:r>
      </w:ins>
      <w:r w:rsidR="2E6EF70B">
        <w:rPr/>
        <w:t xml:space="preserve"> diseases.</w:t>
      </w:r>
      <w:del w:author="Portlock, Theo" w:date="2021-11-29T17:26:00Z" w:id="892452097">
        <w:r w:rsidDel="2E6EF70B">
          <w:delText xml:space="preserve"> </w:delText>
        </w:r>
      </w:del>
      <w:commentRangeStart w:id="70"/>
      <w:del w:author="Portlock, Theo" w:date="2021-11-29T17:26:00Z" w:id="378299968">
        <w:r w:rsidDel="2E6EF70B">
          <w:delText xml:space="preserve">This analysis was followed by investigating the gut microbiome of healthy Swedish individuals with four times sampling across one year to study the </w:delText>
        </w:r>
        <w:r w:rsidDel="2E6EF70B">
          <w:delText>longitudinal variability of the microbiota</w:delText>
        </w:r>
        <w:r w:rsidDel="2E6EF70B">
          <w:delText>. This</w:delText>
        </w:r>
        <w:r w:rsidDel="2E6EF70B">
          <w:delText xml:space="preserve"> </w:delText>
        </w:r>
        <w:r w:rsidDel="2E6EF70B">
          <w:delText xml:space="preserve">revealed </w:delText>
        </w:r>
        <w:r w:rsidDel="2E6EF70B">
          <w:delText>the tendency of disease-associated species to decrease in abundance. In contrast, the health-associated species tend</w:delText>
        </w:r>
        <w:r w:rsidDel="2E6EF70B">
          <w:delText>ed</w:delText>
        </w:r>
        <w:r w:rsidDel="2E6EF70B">
          <w:delText xml:space="preserve"> to increase in abundance. We suggest that this dynamic </w:delText>
        </w:r>
        <w:r w:rsidDel="2E6EF70B">
          <w:delText>contributes to</w:delText>
        </w:r>
        <w:r w:rsidDel="2E6EF70B">
          <w:delText xml:space="preserve"> the maintenance of </w:delText>
        </w:r>
        <w:r w:rsidDel="2E6EF70B">
          <w:delText xml:space="preserve">gut microbial </w:delText>
        </w:r>
        <w:r w:rsidDel="2E6EF70B">
          <w:delText>homeostasis in healthy individuals.</w:delText>
        </w:r>
        <w:r w:rsidDel="2E6EF70B">
          <w:delText xml:space="preserve"> These findings were further validated by </w:delText>
        </w:r>
      </w:del>
      <w:del w:author="Portlock, Theo" w:date="2021-11-22T13:30:00Z" w:id="1760628726">
        <w:r w:rsidDel="2E6EF70B">
          <w:delText>follow up</w:delText>
        </w:r>
      </w:del>
      <w:del w:author="Portlock, Theo" w:date="2021-11-29T17:26:00Z" w:id="1376471580">
        <w:r w:rsidDel="2E6EF70B">
          <w:delText xml:space="preserve"> sampling from same cohort with additional two time points across 6 months.</w:delText>
        </w:r>
      </w:del>
      <w:commentRangeEnd w:id="70"/>
      <w:r>
        <w:rPr>
          <w:rStyle w:val="CommentReference"/>
        </w:rPr>
        <w:commentReference w:id="70"/>
      </w:r>
    </w:p>
    <w:p w:rsidRPr="00495800" w:rsidR="009E7189" w:rsidP="007838A6" w:rsidRDefault="009E7189" w14:paraId="1E4185C3" w14:textId="77777777">
      <w:pPr>
        <w:ind w:firstLine="720"/>
      </w:pPr>
    </w:p>
    <w:p w:rsidRPr="00495800" w:rsidR="00FE6FB8" w:rsidP="00653711" w:rsidRDefault="00A520DE" w14:paraId="74B5D44B" w14:textId="085F3A74">
      <w:pPr>
        <w:pStyle w:val="Heading1"/>
        <w:spacing w:before="360"/>
        <w:contextualSpacing w:val="0"/>
        <w:pPrChange w:author="Portlock, Theo" w:date="2021-11-30T11:04:00Z" w:id="73">
          <w:pPr>
            <w:pStyle w:val="Heading1"/>
          </w:pPr>
        </w:pPrChange>
      </w:pPr>
      <w:r w:rsidRPr="00495800">
        <w:t>Human Gut Microbiome Atlas; Pan-metagenomics</w:t>
      </w:r>
      <w:r w:rsidRPr="00495800" w:rsidDel="00C34A76">
        <w:t xml:space="preserve"> </w:t>
      </w:r>
      <w:r w:rsidRPr="00495800">
        <w:t>study on compositional and functional changes of</w:t>
      </w:r>
      <w:r w:rsidRPr="00495800" w:rsidR="00FE6FB8">
        <w:t xml:space="preserve"> </w:t>
      </w:r>
      <w:ins w:author="Portlock, Theo" w:date="2021-11-22T13:30:00Z" w:id="74">
        <w:r w:rsidR="00C81974">
          <w:t xml:space="preserve">the </w:t>
        </w:r>
      </w:ins>
      <w:r w:rsidRPr="00495800" w:rsidR="00FE6FB8">
        <w:t>human gut microbiome</w:t>
      </w:r>
    </w:p>
    <w:p w:rsidRPr="00495800" w:rsidR="00C34A76" w:rsidP="00653711" w:rsidRDefault="00A026AF" w14:paraId="59CEF72A" w14:textId="37416AAD">
      <w:pPr>
        <w:ind w:firstLine="720"/>
      </w:pPr>
      <w:r w:rsidRPr="00495800">
        <w:rPr/>
        <w:t>W</w:t>
      </w:r>
      <w:r w:rsidRPr="00495800" w:rsidR="00C34A76">
        <w:rPr/>
        <w:t xml:space="preserve">e performed </w:t>
      </w:r>
      <w:ins w:author="Portlock, Theo" w:date="2021-11-22T13:30:00Z" w:id="179312876">
        <w:r w:rsidR="2E6EF70B">
          <w:t xml:space="preserve">a </w:t>
        </w:r>
      </w:ins>
      <w:r w:rsidRPr="00495800" w:rsidR="00C34A76">
        <w:rPr/>
        <w:t xml:space="preserve">large-scale integrative analysis of </w:t>
      </w:r>
      <w:ins w:author="Portlock, Theo" w:date="2021-11-25T14:15:00Z" w:id="1928294461">
        <w:r w:rsidR="2E6EF70B">
          <w:t>5,883</w:t>
        </w:r>
      </w:ins>
      <w:del w:author="Portlock, Theo" w:date="2021-11-25T14:15:00Z" w:id="238189975">
        <w:r w:rsidDel="2E6EF70B">
          <w:delText>4,880</w:delText>
        </w:r>
      </w:del>
      <w:r w:rsidRPr="00495800" w:rsidR="00C34A76">
        <w:rPr/>
        <w:t xml:space="preserve"> publicly available shotgun metagenomics stool samples, with at least 10 million high-quality sequencing reads from healthy </w:t>
      </w:r>
      <w:r w:rsidRPr="00495800" w:rsidR="00C34A76">
        <w:rPr/>
        <w:lastRenderedPageBreak/>
        <w:t xml:space="preserve">and diseased cohorts </w:t>
      </w:r>
      <w:r w:rsidR="00447AC9">
        <w:rPr/>
        <w:t>from</w:t>
      </w:r>
      <w:r w:rsidRPr="00495800" w:rsidR="00C34A76">
        <w:rPr/>
        <w:t xml:space="preserve"> 19 different countries across five continents</w:t>
      </w:r>
      <w:r w:rsidRPr="00495800" w:rsidR="00CB7D3B">
        <w:rPr/>
        <w:t xml:space="preserve"> (</w:t>
      </w:r>
      <w:r w:rsidRPr="00495800" w:rsidR="00CB7D3B">
        <w:rPr>
          <w:color w:val="FF0000"/>
        </w:rPr>
        <w:t>Fig. 1a-b</w:t>
      </w:r>
      <w:r w:rsidRPr="00495800" w:rsidR="00CB7D3B">
        <w:rPr/>
        <w:t xml:space="preserve"> </w:t>
      </w:r>
      <w:r w:rsidRPr="00495800" w:rsidR="00CB7D3B">
        <w:rPr>
          <w:color w:val="FF0000"/>
        </w:rPr>
        <w:t xml:space="preserve">and </w:t>
      </w:r>
      <w:r w:rsidRPr="00495800" w:rsidR="00E85685">
        <w:rPr>
          <w:color w:val="FF0000"/>
        </w:rPr>
        <w:t xml:space="preserve">Supplementary </w:t>
      </w:r>
      <w:r w:rsidRPr="00495800" w:rsidR="00CB7D3B">
        <w:rPr>
          <w:color w:val="FF0000"/>
        </w:rPr>
        <w:t>Table S1</w:t>
      </w:r>
      <w:r w:rsidRPr="00495800" w:rsidR="00CB7D3B">
        <w:rPr/>
        <w:t>)</w:t>
      </w:r>
      <w:r w:rsidRPr="00495800" w:rsidR="00C34A76">
        <w:rPr/>
        <w:t xml:space="preserve">. </w:t>
      </w:r>
      <w:r w:rsidRPr="00495800" w:rsidR="006B4200">
        <w:rPr/>
        <w:t xml:space="preserve">We rarefied all metagenomic samples into 10 million reads per sample, which </w:t>
      </w:r>
      <w:ins w:author="Portlock, Theo" w:date="2021-11-22T13:30:00Z" w:id="200684192">
        <w:r w:rsidR="2E6EF70B">
          <w:t>enables</w:t>
        </w:r>
      </w:ins>
      <w:del w:author="Portlock, Theo" w:date="2021-11-22T13:30:00Z" w:id="823786880">
        <w:r w:rsidDel="2E6EF70B">
          <w:delText>enable</w:delText>
        </w:r>
      </w:del>
      <w:r w:rsidRPr="00495800" w:rsidR="006B4200">
        <w:rPr/>
        <w:t xml:space="preserve"> comparative analysis across different cohorts</w:t>
      </w:r>
      <w:r w:rsidRPr="00495800" w:rsidR="00C34A76">
        <w:rPr/>
        <w:t xml:space="preserve">. </w:t>
      </w:r>
      <w:r w:rsidRPr="00495800" w:rsidR="00CB7D3B">
        <w:rPr/>
        <w:t>We created the Human Gut Microbiome Atlas (HGMA) using quantitative analysis of shotgun metagenomics based on microbial genomes assembled using Metagenomic Species Pan-genomes (MSPs) (</w:t>
      </w:r>
      <w:r w:rsidRPr="00495800" w:rsidR="00CB7D3B">
        <w:rPr>
          <w:color w:val="FF0000"/>
        </w:rPr>
        <w:t>Fig. 1c</w:t>
      </w:r>
      <w:r w:rsidRPr="00495800" w:rsidR="00CB7D3B">
        <w:rPr/>
        <w:t>). The MSP number was increased</w:t>
      </w:r>
      <w:r w:rsidRPr="00495800" w:rsidR="00274D7A">
        <w:rPr/>
        <w:t xml:space="preserve"> from 1,661 (</w:t>
      </w:r>
      <w:r w:rsidRPr="00495800" w:rsidR="00CB7D3B">
        <w:rPr/>
        <w:t>previous release</w:t>
      </w:r>
      <w:customXmlInsRangeStart w:author="Portlock, Theo" w:date="2021-11-30T12:11:00Z" w:id="80"/>
      <w:sdt>
        <w:sdtPr>
          <w:rPr>
            <w:color w:val="000000"/>
            <w:rPrChange w:author="Portlock, Theo" w:date="2021-11-30T12:11:00Z" w:id="81">
              <w:rPr/>
            </w:rPrChange>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Content>
          <w:customXmlInsRangeEnd w:id="80"/>
          <w:r w:rsidRPr="00B55FD4" w:rsidR="00B55FD4">
            <w:rPr>
              <w:color w:val="000000"/>
            </w:rPr>
            <w:t>[5]</w:t>
          </w:r>
          <w:customXmlInsRangeStart w:author="Portlock, Theo" w:date="2021-11-30T12:11:00Z" w:id="82"/>
        </w:sdtContent>
        <w:sdtEndPr>
          <w:rPr>
            <w:color w:val="000000" w:themeColor="text1" w:themeTint="FF" w:themeShade="FF"/>
          </w:rPr>
        </w:sdtEndPr>
      </w:sdt>
      <w:customXmlInsRangeEnd w:id="82"/>
      <w:r w:rsidRPr="00495800" w:rsidR="00274D7A">
        <w:rPr/>
        <w:t>)</w:t>
      </w:r>
      <w:r w:rsidRPr="00495800" w:rsidR="00CB7D3B">
        <w:rPr/>
        <w:t xml:space="preserve"> to </w:t>
      </w:r>
      <w:commentRangeStart w:id="83"/>
      <w:r w:rsidRPr="00495800" w:rsidR="00CB7D3B">
        <w:rPr/>
        <w:t xml:space="preserve">1,989 </w:t>
      </w:r>
      <w:commentRangeEnd w:id="83"/>
      <w:r w:rsidR="00BE204A">
        <w:rPr>
          <w:rStyle w:val="CommentReference"/>
          <w:rFonts w:eastAsiaTheme="minorEastAsia"/>
          <w:lang w:val="en-US" w:eastAsia="ko-KR"/>
        </w:rPr>
        <w:commentReference w:id="83"/>
      </w:r>
      <w:r w:rsidRPr="00495800" w:rsidR="00CB7D3B">
        <w:rPr/>
        <w:t>(average number of genes 1,894 ± 1,616) (</w:t>
      </w:r>
      <w:r w:rsidRPr="00495800" w:rsidR="00CB7D3B">
        <w:rPr>
          <w:color w:val="FF0000"/>
        </w:rPr>
        <w:t>Methods</w:t>
      </w:r>
      <w:r w:rsidRPr="00495800" w:rsidR="00CB7D3B">
        <w:rPr/>
        <w:t>), and their taxonomy was updated. We generated gene counts and MSP abundances for all the samples using the 10.4 million gene catalogue</w:t>
      </w:r>
      <w:customXmlInsRangeStart w:author="Portlock, Theo" w:date="2021-11-30T12:11:00Z" w:id="84"/>
      <w:sdt>
        <w:sdtPr>
          <w:rPr>
            <w:color w:val="000000"/>
            <w:rPrChange w:author="Portlock, Theo" w:date="2021-11-30T12:11:00Z" w:id="85">
              <w:rPr/>
            </w:rPrChange>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1346012777"/>
          <w:placeholder>
            <w:docPart w:val="DefaultPlaceholder_-1854013440"/>
          </w:placeholder>
        </w:sdtPr>
        <w:sdtContent>
          <w:customXmlInsRangeEnd w:id="84"/>
          <w:r w:rsidRPr="00B55FD4" w:rsidR="00B55FD4">
            <w:rPr>
              <w:color w:val="000000"/>
            </w:rPr>
            <w:t>[14]</w:t>
          </w:r>
          <w:customXmlInsRangeStart w:author="Portlock, Theo" w:date="2021-11-30T12:11:00Z" w:id="86"/>
        </w:sdtContent>
        <w:sdtEndPr>
          <w:rPr>
            <w:color w:val="000000" w:themeColor="text1" w:themeTint="FF" w:themeShade="FF"/>
          </w:rPr>
        </w:sdtEndPr>
      </w:sdt>
      <w:customXmlInsRangeEnd w:id="86"/>
      <w:r w:rsidRPr="00495800" w:rsidR="00CB7D3B">
        <w:rPr/>
        <w:t xml:space="preserve">. </w:t>
      </w:r>
      <w:r w:rsidRPr="00495800" w:rsidR="006B4200">
        <w:rPr/>
        <w:t xml:space="preserve">We also characterized the functions and phenotype of the MSPs in 7 different categories (KO, PFAM, </w:t>
      </w:r>
      <w:proofErr w:type="spellStart"/>
      <w:r w:rsidRPr="00495800" w:rsidR="006B4200">
        <w:rPr/>
        <w:t>CAZyme</w:t>
      </w:r>
      <w:proofErr w:type="spellEnd"/>
      <w:r w:rsidRPr="00495800" w:rsidR="006B4200">
        <w:rPr/>
        <w:t xml:space="preserve">, Mustard, JGI-GOLD phenotype, PATRIC virulence factor, and </w:t>
      </w:r>
      <w:r w:rsidRPr="00495800" w:rsidR="006B4200">
        <w:rPr/>
        <w:t>antiSMASH</w:t>
      </w:r>
      <w:r w:rsidRPr="00495800" w:rsidR="006B4200">
        <w:rPr/>
        <w:t xml:space="preserve"> </w:t>
      </w:r>
      <w:r w:rsidRPr="00495800" w:rsidR="00907256">
        <w:rPr/>
        <w:t>biosynthetic gene clusters</w:t>
      </w:r>
      <w:r w:rsidRPr="00495800" w:rsidR="006B4200">
        <w:rPr/>
        <w:t>)</w:t>
      </w:r>
      <w:r w:rsidRPr="00495800" w:rsidR="006B4200">
        <w:rPr/>
        <w:t xml:space="preserve"> and identified co-conserved functional clusters across species (</w:t>
      </w:r>
      <w:commentRangeStart w:id="87"/>
      <w:r w:rsidRPr="00495800" w:rsidR="006B4200">
        <w:rPr/>
        <w:t xml:space="preserve">7,763 </w:t>
      </w:r>
      <w:commentRangeEnd w:id="87"/>
      <w:r w:rsidR="008F2CB4">
        <w:rPr>
          <w:rStyle w:val="CommentReference"/>
          <w:rFonts w:eastAsiaTheme="minorEastAsia"/>
          <w:lang w:val="en-US" w:eastAsia="ko-KR"/>
        </w:rPr>
        <w:commentReference w:id="87"/>
      </w:r>
      <w:r w:rsidRPr="00495800" w:rsidR="006B4200">
        <w:rPr/>
        <w:t>clusters)</w:t>
      </w:r>
      <w:r w:rsidRPr="2E6EF70B" w:rsidDel="006B4200" w:rsidR="006B4200">
        <w:rPr>
          <w:rStyle w:val="CommentReference"/>
          <w:rFonts w:eastAsia="맑은 고딕" w:eastAsiaTheme="minorEastAsia"/>
          <w:lang w:val="en-US" w:eastAsia="ko-KR"/>
        </w:rPr>
        <w:t xml:space="preserve"> </w:t>
      </w:r>
      <w:r w:rsidRPr="00495800" w:rsidR="00CB7D3B">
        <w:rPr/>
        <w:t>(</w:t>
      </w:r>
      <w:r w:rsidRPr="00495800" w:rsidR="00CB7D3B">
        <w:rPr>
          <w:color w:val="FF0000"/>
        </w:rPr>
        <w:t>Methods</w:t>
      </w:r>
      <w:r w:rsidRPr="00495800" w:rsidR="00CB7D3B">
        <w:rPr/>
        <w:t xml:space="preserve">). </w:t>
      </w:r>
      <w:r w:rsidRPr="00495800" w:rsidR="00C34A76">
        <w:rPr/>
        <w:t>This information was completed with 344 newly sequenced longitudinal samples from 86 Swedish individuals, described in detail in a subsequent section</w:t>
      </w:r>
      <w:r w:rsidRPr="2E6EF70B" w:rsidR="00C34A76">
        <w:rPr>
          <w:b w:val="1"/>
          <w:bCs w:val="1"/>
        </w:rPr>
        <w:t xml:space="preserve"> </w:t>
      </w:r>
      <w:r w:rsidRPr="00495800" w:rsidR="00C34A76">
        <w:rPr/>
        <w:t>(</w:t>
      </w:r>
      <w:r w:rsidRPr="00495800" w:rsidR="00C34A76">
        <w:rPr>
          <w:color w:val="FF0000"/>
        </w:rPr>
        <w:t>Fig. 1</w:t>
      </w:r>
      <w:r w:rsidRPr="00495800" w:rsidR="00CB7D3B">
        <w:rPr>
          <w:color w:val="FF0000"/>
        </w:rPr>
        <w:t>d</w:t>
      </w:r>
      <w:r w:rsidRPr="00495800" w:rsidR="00C54ACC">
        <w:rPr>
          <w:color w:val="FF0000"/>
        </w:rPr>
        <w:t>)</w:t>
      </w:r>
      <w:r w:rsidRPr="00495800" w:rsidR="00C34A76">
        <w:rPr/>
        <w:t xml:space="preserve">. </w:t>
      </w:r>
      <w:r w:rsidRPr="00495800" w:rsidR="00206484">
        <w:rPr/>
        <w:t>All the data are freely available in the HGMA, without restrictions, in the public open access database (www.microbiomeatlas.</w:t>
      </w:r>
      <w:r w:rsidR="00557855">
        <w:rPr/>
        <w:t>org</w:t>
      </w:r>
      <w:r w:rsidRPr="00495800" w:rsidR="00206484">
        <w:rPr/>
        <w:t>) that is part of the Human Protein Atlas program (</w:t>
      </w:r>
      <w:hyperlink w:history="1" r:id="Rd08cb3dc5f3b4ef3">
        <w:r w:rsidRPr="00495800" w:rsidR="00206484">
          <w:rPr>
            <w:rStyle w:val="Hyperlink"/>
          </w:rPr>
          <w:t>https://www.proteinatlas.org</w:t>
        </w:r>
      </w:hyperlink>
      <w:r w:rsidRPr="00495800" w:rsidR="00206484">
        <w:rPr/>
        <w:t xml:space="preserve">). </w:t>
      </w:r>
      <w:r w:rsidRPr="00495800" w:rsidR="00CB7D3B">
        <w:rPr/>
        <w:t xml:space="preserve">All MSPs and functions are highlighted together with the </w:t>
      </w:r>
      <w:commentRangeStart w:id="88"/>
      <w:r w:rsidRPr="00495800" w:rsidR="00CB7D3B">
        <w:rPr/>
        <w:t xml:space="preserve">5,224 </w:t>
      </w:r>
      <w:commentRangeEnd w:id="88"/>
      <w:r w:rsidR="008F2CB4">
        <w:rPr>
          <w:rStyle w:val="CommentReference"/>
          <w:rFonts w:eastAsiaTheme="minorEastAsia"/>
          <w:lang w:val="en-US" w:eastAsia="ko-KR"/>
        </w:rPr>
        <w:commentReference w:id="88"/>
      </w:r>
      <w:r w:rsidRPr="00495800" w:rsidR="00CB7D3B">
        <w:rPr/>
        <w:t xml:space="preserve">samples across 19 countries with disease and healthy cohorts. </w:t>
      </w:r>
    </w:p>
    <w:p w:rsidRPr="00495800" w:rsidR="006D2A45" w:rsidDel="007C78B3" w:rsidP="00277605" w:rsidRDefault="00C34A76" w14:paraId="2B77EFF0" w14:textId="5BE180D5">
      <w:pPr>
        <w:ind w:firstLine="720"/>
        <w:rPr>
          <w:del w:author="Portlock, Theo" w:date="2021-11-22T13:55:00Z" w:id="1845726670"/>
        </w:rPr>
      </w:pPr>
      <w:r w:rsidRPr="00495800">
        <w:rPr/>
        <w:t xml:space="preserve">Using the </w:t>
      </w:r>
      <w:commentRangeStart w:id="90"/>
      <w:r w:rsidRPr="00495800" w:rsidR="006B4200">
        <w:rPr/>
        <w:t xml:space="preserve">3,039 </w:t>
      </w:r>
      <w:commentRangeEnd w:id="90"/>
      <w:r w:rsidR="008F2CB4">
        <w:rPr>
          <w:rStyle w:val="CommentReference"/>
          <w:rFonts w:eastAsiaTheme="minorEastAsia"/>
          <w:lang w:val="en-US" w:eastAsia="ko-KR"/>
        </w:rPr>
        <w:commentReference w:id="90"/>
      </w:r>
      <w:r w:rsidRPr="00495800">
        <w:rPr/>
        <w:t xml:space="preserve">samples obtained from healthy individuals across 18 countries, including westernized and non-westernized regions, we uncovered the geographical distribution of the </w:t>
      </w:r>
      <w:r w:rsidRPr="00495800" w:rsidR="00274D7A">
        <w:rPr/>
        <w:t xml:space="preserve">healthy </w:t>
      </w:r>
      <w:r w:rsidRPr="00495800">
        <w:rPr/>
        <w:t xml:space="preserve">gut microbiome. </w:t>
      </w:r>
      <w:r w:rsidRPr="00495800" w:rsidR="00274D7A">
        <w:rPr/>
        <w:t>To this end, w</w:t>
      </w:r>
      <w:r w:rsidRPr="00495800">
        <w:rPr/>
        <w:t xml:space="preserve">e applied the unsupervised clustering method, </w:t>
      </w:r>
      <w:r w:rsidRPr="2E6EF70B">
        <w:rPr>
          <w:i w:val="1"/>
          <w:iCs w:val="1"/>
        </w:rPr>
        <w:t>monocle</w:t>
      </w:r>
      <w:r w:rsidRPr="00495800">
        <w:rPr/>
        <w:t>, to MSP abundance profiles</w:t>
      </w:r>
      <w:r w:rsidRPr="00495800" w:rsidR="00274D7A">
        <w:rPr/>
        <w:t xml:space="preserve"> of the </w:t>
      </w:r>
      <w:r w:rsidRPr="008F2CB4" w:rsidR="007C5E5F">
        <w:rPr>
          <w:highlight w:val="yellow"/>
          <w:rPrChange w:author="Portlock, Theo" w:date="2021-11-25T14:17:00Z" w:id="147583087">
            <w:rPr>
              <w:bCs w:val="0"/>
            </w:rPr>
          </w:rPrChange>
        </w:rPr>
        <w:t>3,039</w:t>
      </w:r>
      <w:r w:rsidRPr="00495800" w:rsidR="007C5E5F">
        <w:rPr/>
        <w:t xml:space="preserve"> </w:t>
      </w:r>
      <w:r w:rsidRPr="00495800" w:rsidR="00274D7A">
        <w:rPr/>
        <w:t>samples</w:t>
      </w:r>
      <w:r w:rsidRPr="00495800">
        <w:rPr/>
        <w:t xml:space="preserve"> (</w:t>
      </w:r>
      <w:r w:rsidRPr="00495800">
        <w:rPr>
          <w:color w:val="FF0000"/>
        </w:rPr>
        <w:t>Method</w:t>
      </w:r>
      <w:r w:rsidRPr="00495800" w:rsidR="00206484">
        <w:rPr>
          <w:color w:val="FF0000"/>
        </w:rPr>
        <w:t>s</w:t>
      </w:r>
      <w:r w:rsidRPr="00495800">
        <w:rPr/>
        <w:t>)</w:t>
      </w:r>
      <w:customXmlInsRangeStart w:author="Portlock, Theo" w:date="2021-11-30T12:13:00Z" w:id="92"/>
      <w:sdt>
        <w:sdtPr>
          <w:rPr>
            <w:color w:val="000000"/>
            <w:rPrChange w:author="Portlock, Theo" w:date="2021-11-30T12:13:00Z" w:id="93">
              <w:rPr/>
            </w:rPrChange>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
          <w:id w:val="-896284188"/>
          <w:placeholder>
            <w:docPart w:val="DefaultPlaceholder_-1854013440"/>
          </w:placeholder>
        </w:sdtPr>
        <w:sdtContent>
          <w:customXmlInsRangeEnd w:id="92"/>
          <w:r w:rsidRPr="00B55FD4" w:rsidR="00B55FD4">
            <w:rPr>
              <w:color w:val="000000"/>
            </w:rPr>
            <w:t>[15], [16]</w:t>
          </w:r>
          <w:customXmlInsRangeStart w:author="Portlock, Theo" w:date="2021-11-30T12:13:00Z" w:id="94"/>
        </w:sdtContent>
        <w:sdtEndPr>
          <w:rPr>
            <w:color w:val="000000" w:themeColor="text1" w:themeTint="FF" w:themeShade="FF"/>
          </w:rPr>
        </w:sdtEndPr>
      </w:sdt>
      <w:customXmlInsRangeEnd w:id="94"/>
      <w:r w:rsidRPr="00495800">
        <w:rPr/>
        <w:t xml:space="preserve">. We observed that there were two distinct ordinations of </w:t>
      </w:r>
      <w:commentRangeStart w:id="95"/>
      <w:r w:rsidRPr="00495800">
        <w:rPr/>
        <w:t>non-westernized and European samples</w:t>
      </w:r>
      <w:r w:rsidRPr="00495800" w:rsidR="00274D7A">
        <w:rPr/>
        <w:t xml:space="preserve"> of healthy subjects</w:t>
      </w:r>
      <w:r w:rsidRPr="00495800">
        <w:rPr/>
        <w:t xml:space="preserve"> </w:t>
      </w:r>
      <w:commentRangeEnd w:id="95"/>
      <w:r w:rsidR="008F2CB4">
        <w:rPr>
          <w:rStyle w:val="CommentReference"/>
          <w:rFonts w:eastAsiaTheme="minorEastAsia"/>
          <w:lang w:val="en-US" w:eastAsia="ko-KR"/>
        </w:rPr>
        <w:commentReference w:id="95"/>
      </w:r>
      <w:r w:rsidRPr="00495800">
        <w:rPr/>
        <w:t>(</w:t>
      </w:r>
      <w:r w:rsidRPr="00495800">
        <w:rPr>
          <w:color w:val="FF0000"/>
        </w:rPr>
        <w:t xml:space="preserve">Fig. </w:t>
      </w:r>
      <w:r w:rsidRPr="00495800" w:rsidR="00C54ACC">
        <w:rPr>
          <w:color w:val="FF0000"/>
        </w:rPr>
        <w:t xml:space="preserve">1e </w:t>
      </w:r>
      <w:r w:rsidRPr="00495800">
        <w:rPr>
          <w:color w:val="FF0000"/>
        </w:rPr>
        <w:t>and Supplementary Fig. 1</w:t>
      </w:r>
      <w:r w:rsidR="00AE2277">
        <w:rPr>
          <w:color w:val="FF0000"/>
        </w:rPr>
        <w:t>)</w:t>
      </w:r>
      <w:r w:rsidRPr="00495800">
        <w:rPr/>
        <w:t xml:space="preserve">. </w:t>
      </w:r>
      <w:r w:rsidRPr="00495800" w:rsidR="00900F7B">
        <w:rPr/>
        <w:t xml:space="preserve">Based on comparative analysis across different regions, we also identified </w:t>
      </w:r>
      <w:commentRangeStart w:id="96"/>
      <w:r w:rsidRPr="00495800" w:rsidR="00900F7B">
        <w:rPr/>
        <w:lastRenderedPageBreak/>
        <w:t xml:space="preserve">783 </w:t>
      </w:r>
      <w:commentRangeEnd w:id="96"/>
      <w:r w:rsidR="008F2CB4">
        <w:rPr>
          <w:rStyle w:val="CommentReference"/>
          <w:rFonts w:eastAsiaTheme="minorEastAsia"/>
          <w:lang w:val="en-US" w:eastAsia="ko-KR"/>
        </w:rPr>
        <w:commentReference w:id="96"/>
      </w:r>
      <w:r w:rsidRPr="00495800" w:rsidR="00900F7B">
        <w:rPr/>
        <w:t>MSPs specifically enriched in certain countries (</w:t>
      </w:r>
      <w:r w:rsidRPr="00495800" w:rsidR="00900F7B">
        <w:rPr>
          <w:color w:val="FF0000"/>
        </w:rPr>
        <w:t xml:space="preserve">See Methods, Extended </w:t>
      </w:r>
      <w:r w:rsidR="005948DB">
        <w:rPr>
          <w:color w:val="FF0000"/>
        </w:rPr>
        <w:t xml:space="preserve">Fig </w:t>
      </w:r>
      <w:r w:rsidRPr="00495800" w:rsidR="00900F7B">
        <w:rPr>
          <w:color w:val="FF0000"/>
        </w:rPr>
        <w:t>1a-d</w:t>
      </w:r>
      <w:r w:rsidR="00567AE7">
        <w:rPr>
          <w:color w:val="FF0000"/>
        </w:rPr>
        <w:t xml:space="preserve">, </w:t>
      </w:r>
      <w:r w:rsidRPr="00495800" w:rsidR="00567AE7">
        <w:rPr>
          <w:color w:val="FF0000"/>
        </w:rPr>
        <w:t xml:space="preserve">Supplementary Fig. </w:t>
      </w:r>
      <w:r w:rsidR="00567AE7">
        <w:rPr>
          <w:color w:val="FF0000"/>
        </w:rPr>
        <w:t>2</w:t>
      </w:r>
      <w:ins w:author="Portlock, Theo" w:date="2021-11-22T13:30:00Z" w:id="351191333">
        <w:r w:rsidRPr="2E6EF70B" w:rsidR="2E6EF70B">
          <w:rPr>
            <w:color w:val="FF0000"/>
          </w:rPr>
          <w:t>,</w:t>
        </w:r>
      </w:ins>
      <w:r w:rsidRPr="00495800" w:rsidR="00900F7B">
        <w:rPr>
          <w:color w:val="FF0000"/>
        </w:rPr>
        <w:t xml:space="preserve"> and </w:t>
      </w:r>
      <w:r w:rsidRPr="00495800" w:rsidR="00784997">
        <w:rPr>
          <w:color w:val="FF0000"/>
        </w:rPr>
        <w:t xml:space="preserve">Supplementary </w:t>
      </w:r>
      <w:r w:rsidRPr="00495800" w:rsidR="00900F7B">
        <w:rPr>
          <w:color w:val="FF0000"/>
        </w:rPr>
        <w:t xml:space="preserve">Table S2). </w:t>
      </w:r>
      <w:r w:rsidR="00721D49">
        <w:rPr>
          <w:color w:val="000000" w:themeColor="text1"/>
        </w:rPr>
        <w:t>F</w:t>
      </w:r>
      <w:r w:rsidRPr="00495800" w:rsidR="00C54ACC">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Pr="00495800" w:rsidR="00C54ACC">
        <w:rPr>
          <w:color w:val="000000" w:themeColor="text1"/>
        </w:rPr>
        <w:t xml:space="preserve"> geographical clusters</w:t>
      </w:r>
      <w:del w:author="Portlock, Theo" w:date="2021-11-22T13:31:00Z" w:id="1118891270">
        <w:r w:rsidRPr="2E6EF70B" w:rsidDel="2E6EF70B">
          <w:rPr>
            <w:color w:val="000000" w:themeColor="text1" w:themeTint="FF" w:themeShade="FF"/>
          </w:rPr>
          <w:delText>,</w:delText>
        </w:r>
      </w:del>
      <w:r w:rsidRPr="00495800" w:rsidR="00C54ACC">
        <w:rPr>
          <w:color w:val="000000" w:themeColor="text1"/>
        </w:rPr>
        <w:t xml:space="preserve"> </w:t>
      </w:r>
      <w:r w:rsidR="00721D49">
        <w:rPr>
          <w:color w:val="000000" w:themeColor="text1"/>
        </w:rPr>
        <w:t xml:space="preserve">revealed </w:t>
      </w:r>
      <w:del w:author="Portlock, Theo" w:date="2021-11-22T13:31:00Z" w:id="1224484284">
        <w:r w:rsidRPr="2E6EF70B" w:rsidDel="2E6EF70B">
          <w:rPr>
            <w:color w:val="000000" w:themeColor="text1" w:themeTint="FF" w:themeShade="FF"/>
          </w:rPr>
          <w:delText xml:space="preserve">an </w:delText>
        </w:r>
      </w:del>
      <w:r w:rsidRPr="00495800" w:rsidR="00C54ACC">
        <w:rPr>
          <w:color w:val="000000" w:themeColor="text1"/>
        </w:rPr>
        <w:t xml:space="preserve">enrichment </w:t>
      </w:r>
      <w:r w:rsidR="00721D49">
        <w:rPr>
          <w:color w:val="000000" w:themeColor="text1"/>
        </w:rPr>
        <w:t>of</w:t>
      </w:r>
      <w:r w:rsidRPr="00495800" w:rsidR="00721D49">
        <w:rPr>
          <w:color w:val="000000" w:themeColor="text1"/>
        </w:rPr>
        <w:t xml:space="preserve"> </w:t>
      </w:r>
      <w:proofErr w:type="spellStart"/>
      <w:r w:rsidRPr="00495800" w:rsidR="00C54ACC">
        <w:rPr>
          <w:color w:val="000000" w:themeColor="text1"/>
        </w:rPr>
        <w:t>CAZymes</w:t>
      </w:r>
      <w:proofErr w:type="spellEnd"/>
      <w:r w:rsidRPr="00495800" w:rsidR="00C54ACC">
        <w:rPr>
          <w:color w:val="000000" w:themeColor="text1"/>
        </w:rPr>
        <w:t xml:space="preserve"> for </w:t>
      </w:r>
      <w:commentRangeStart w:id="100"/>
      <w:r w:rsidRPr="00495800" w:rsidR="00C54ACC">
        <w:rPr>
          <w:color w:val="000000" w:themeColor="text1"/>
        </w:rPr>
        <w:t>degrading host mucins and storage carbohydrates</w:t>
      </w:r>
      <w:r w:rsidR="0056696D">
        <w:rPr>
          <w:color w:val="000000" w:themeColor="text1"/>
        </w:rPr>
        <w:t xml:space="preserve"> in</w:t>
      </w:r>
      <w:r w:rsidRPr="00495800" w:rsidR="00C54ACC">
        <w:rPr>
          <w:color w:val="000000" w:themeColor="text1"/>
        </w:rPr>
        <w:t xml:space="preserve"> westernized </w:t>
      </w:r>
      <w:ins w:author="Portlock, Theo" w:date="2021-11-22T13:31:00Z" w:id="818445104">
        <w:r w:rsidRPr="2E6EF70B" w:rsidR="2E6EF70B">
          <w:rPr>
            <w:color w:val="000000" w:themeColor="text1" w:themeTint="FF" w:themeShade="FF"/>
          </w:rPr>
          <w:t>populations</w:t>
        </w:r>
      </w:ins>
      <w:del w:author="Portlock, Theo" w:date="2021-11-22T13:31:00Z" w:id="911350946">
        <w:r w:rsidRPr="2E6EF70B" w:rsidDel="2E6EF70B">
          <w:rPr>
            <w:color w:val="000000" w:themeColor="text1" w:themeTint="FF" w:themeShade="FF"/>
          </w:rPr>
          <w:delText>population</w:delText>
        </w:r>
      </w:del>
      <w:r w:rsidRPr="00495800" w:rsidR="00C54ACC">
        <w:rPr>
          <w:color w:val="000000" w:themeColor="text1"/>
        </w:rPr>
        <w:t xml:space="preserve">, </w:t>
      </w:r>
      <w:r w:rsidR="00721D49">
        <w:rPr>
          <w:color w:val="000000" w:themeColor="text1"/>
        </w:rPr>
        <w:t xml:space="preserve">where </w:t>
      </w:r>
      <w:r w:rsidR="00FC75CB">
        <w:rPr>
          <w:color w:val="000000" w:themeColor="text1"/>
        </w:rPr>
        <w:t>antimicrobial resistance (AMR)</w:t>
      </w:r>
      <w:r w:rsidRPr="00495800" w:rsidR="00C54ACC">
        <w:rPr>
          <w:color w:val="000000" w:themeColor="text1"/>
        </w:rPr>
        <w:t xml:space="preserve"> and </w:t>
      </w:r>
      <w:r w:rsidRPr="00495800" w:rsidR="00B1393C">
        <w:rPr>
          <w:color w:val="000000" w:themeColor="text1"/>
        </w:rPr>
        <w:t>virulence</w:t>
      </w:r>
      <w:r w:rsidRPr="00495800" w:rsidR="00C54ACC">
        <w:rPr>
          <w:color w:val="000000" w:themeColor="text1"/>
        </w:rPr>
        <w:t xml:space="preserve"> factor</w:t>
      </w:r>
      <w:r w:rsidRPr="00495800" w:rsidR="00B1393C">
        <w:rPr>
          <w:color w:val="000000" w:themeColor="text1"/>
        </w:rPr>
        <w:t>s</w:t>
      </w:r>
      <w:r w:rsidRPr="00495800" w:rsidR="00C54ACC">
        <w:rPr>
          <w:color w:val="000000" w:themeColor="text1"/>
        </w:rPr>
        <w:t xml:space="preserve"> </w:t>
      </w:r>
      <w:r w:rsidRPr="00495800" w:rsidR="00B1393C">
        <w:rPr>
          <w:color w:val="000000" w:themeColor="text1"/>
        </w:rPr>
        <w:t>were</w:t>
      </w:r>
      <w:r w:rsidRPr="00495800" w:rsidR="00C54ACC">
        <w:rPr>
          <w:color w:val="000000" w:themeColor="text1"/>
        </w:rPr>
        <w:t xml:space="preserve"> also </w:t>
      </w:r>
      <w:r w:rsidRPr="00495800" w:rsidR="00B1393C">
        <w:rPr>
          <w:color w:val="000000" w:themeColor="text1"/>
        </w:rPr>
        <w:t>more prevalent</w:t>
      </w:r>
      <w:r w:rsidRPr="00495800" w:rsidR="00B55775">
        <w:rPr>
          <w:color w:val="000000" w:themeColor="text1"/>
        </w:rPr>
        <w:t xml:space="preserve"> (</w:t>
      </w:r>
      <w:r w:rsidRPr="00495800" w:rsidR="0032793C">
        <w:rPr>
          <w:color w:val="FF0000"/>
        </w:rPr>
        <w:t>Fig. 1f</w:t>
      </w:r>
      <w:r w:rsidRPr="00495800" w:rsidR="00B55775">
        <w:rPr>
          <w:color w:val="000000" w:themeColor="text1"/>
        </w:rPr>
        <w:t>)</w:t>
      </w:r>
      <w:r w:rsidRPr="00495800" w:rsidR="00B1393C">
        <w:rPr>
          <w:color w:val="000000" w:themeColor="text1"/>
        </w:rPr>
        <w:t xml:space="preserve">. </w:t>
      </w:r>
      <w:r w:rsidRPr="00495800" w:rsidR="006D2A45">
        <w:rPr/>
        <w:t xml:space="preserve">Comparison of functions of </w:t>
      </w:r>
      <w:r w:rsidRPr="00495800" w:rsidR="006D2A45">
        <w:rPr/>
        <w:t>region-enriched</w:t>
      </w:r>
      <w:r w:rsidRPr="00495800" w:rsidR="006D2A45">
        <w:rPr/>
        <w:t xml:space="preserve"> MSPs in European countries and </w:t>
      </w:r>
      <w:del w:author="Portlock, Theo" w:date="2021-11-22T13:31:00Z" w:id="1222482449">
        <w:r w:rsidDel="2E6EF70B">
          <w:delText xml:space="preserve">in </w:delText>
        </w:r>
      </w:del>
      <w:r w:rsidRPr="00495800" w:rsidR="006D2A45">
        <w:rPr/>
        <w:t xml:space="preserve">US/China/Japan revealed that </w:t>
      </w:r>
      <w:commentRangeStart w:id="104"/>
      <w:proofErr w:type="spellStart"/>
      <w:r w:rsidRPr="00495800" w:rsidR="006D2A45">
        <w:rPr/>
        <w:t>fosfomycin</w:t>
      </w:r>
      <w:proofErr w:type="spellEnd"/>
      <w:commentRangeEnd w:id="104"/>
      <w:r w:rsidR="006C5D62">
        <w:rPr>
          <w:rStyle w:val="CommentReference"/>
          <w:rFonts w:eastAsiaTheme="minorEastAsia"/>
          <w:lang w:val="en-US" w:eastAsia="ko-KR"/>
        </w:rPr>
        <w:commentReference w:id="104"/>
      </w:r>
      <w:r w:rsidRPr="00495800" w:rsidR="006D2A45">
        <w:rPr/>
        <w:t xml:space="preserve"> and aminoglycoside resistance were the significant </w:t>
      </w:r>
      <w:r w:rsidR="00FC75CB">
        <w:rPr/>
        <w:t>AMR</w:t>
      </w:r>
      <w:r w:rsidRPr="00495800" w:rsidR="006D2A45">
        <w:rPr/>
        <w:t>, as deduced from the explained variances of ANOVA (</w:t>
      </w:r>
      <w:r w:rsidRPr="00495800" w:rsidR="006D2A45">
        <w:rPr>
          <w:color w:val="FF0000"/>
        </w:rPr>
        <w:t>Methods</w:t>
      </w:r>
      <w:r w:rsidRPr="00495800" w:rsidR="006D2A45">
        <w:rPr/>
        <w:t xml:space="preserve">). </w:t>
      </w:r>
      <w:commentRangeStart w:id="1588705086"/>
      <w:del w:author="JOSE FERNANDO GARCIA GUEVARA" w:date="2021-12-02T23:08:21.37Z" w:id="557298456">
        <w:r w:rsidDel="2E6EF70B">
          <w:delText>Among the biosynthetic genes encoding the production of secondary metabolites, resorcinol, lanthipeptide, bacteriocin</w:delText>
        </w:r>
      </w:del>
      <w:ins w:author="Portlock, Theo" w:date="2021-11-22T13:31:00Z" w:id="61985627">
        <w:del w:author="JOSE FERNANDO GARCIA GUEVARA" w:date="2021-12-02T23:08:21.37Z" w:id="553905978">
          <w:r w:rsidDel="2E6EF70B">
            <w:delText>,</w:delText>
          </w:r>
        </w:del>
      </w:ins>
      <w:del w:author="JOSE FERNANDO GARCIA GUEVARA" w:date="2021-12-02T23:08:21.37Z" w:id="123515605">
        <w:r w:rsidDel="2E6EF70B">
          <w:delText xml:space="preserve"> and homoserine lactone were enriched in the European and US/China/Japan populations. These secondary </w:delText>
        </w:r>
        <w:r w:rsidDel="2E6EF70B">
          <w:delText>metabolites</w:delText>
        </w:r>
        <w:r w:rsidDel="2E6EF70B">
          <w:delText>, together with AMR, appeared to be the key feature in the westernized countries</w:delText>
        </w:r>
      </w:del>
      <w:commentRangeEnd w:id="1588705086"/>
      <w:r>
        <w:rPr>
          <w:rStyle w:val="CommentReference"/>
        </w:rPr>
        <w:commentReference w:id="1588705086"/>
      </w:r>
      <w:r w:rsidRPr="00495800" w:rsidR="006D2A45">
        <w:rPr/>
        <w:t>.</w:t>
      </w:r>
      <w:del w:author="Portlock, Theo" w:date="2021-11-22T13:55:00Z" w:id="1158533121">
        <w:r>
          <w:tab/>
        </w:r>
      </w:del>
      <w:commentRangeEnd w:id="100"/>
      <w:r w:rsidR="008F2CB4">
        <w:rPr>
          <w:rStyle w:val="CommentReference"/>
          <w:rFonts w:eastAsiaTheme="minorEastAsia"/>
          <w:lang w:val="en-US" w:eastAsia="ko-KR"/>
        </w:rPr>
        <w:commentReference w:id="100"/>
      </w:r>
    </w:p>
    <w:p w:rsidRPr="00495800" w:rsidR="00C34A76" w:rsidP="00277605" w:rsidRDefault="00C34A76" w14:paraId="7286B1B0" w14:textId="333C9EA2">
      <w:pPr>
        <w:ind w:firstLine="720"/>
      </w:pPr>
    </w:p>
    <w:p w:rsidR="00F62C29" w:rsidP="2E6EF70B" w:rsidRDefault="00F62C29" w14:paraId="124EFDAC" w14:textId="786472AF">
      <w:pPr>
        <w:pStyle w:val="Heading1"/>
        <w:spacing w:before="360"/>
        <w:contextualSpacing w:val="0"/>
        <w:rPr>
          <w:ins w:author="Portlock, Theo" w:date="2021-11-29T11:40:00Z" w:id="1075281370"/>
          <w:del w:author="JOSE FERNANDO GARCIA GUEVARA" w:date="2021-12-02T23:09:11.591Z" w:id="20316689"/>
        </w:rPr>
        <w:pPrChange w:author="Portlock, Theo" w:date="2021-11-30T11:04:00Z" w:id="108">
          <w:pPr>
            <w:pStyle w:val="Heading1"/>
          </w:pPr>
        </w:pPrChange>
      </w:pPr>
      <w:ins w:author="JOSE FERNANDO GARCIA GUEVARA" w:date="2021-12-02T23:09:59.429Z" w:id="1364468861">
        <w:r w:rsidR="2E6EF70B">
          <w:t>Association study b</w:t>
        </w:r>
      </w:ins>
      <w:ins w:author="JOSE FERNANDO GARCIA GUEVARA" w:date="2021-12-02T23:10:09.076Z" w:id="1342479681">
        <w:r w:rsidR="2E6EF70B">
          <w:t>etween MSPs and diseases</w:t>
        </w:r>
      </w:ins>
      <w:ins w:author="Portlock, Theo" w:date="2021-11-29T11:40:00Z" w:id="1019246394">
        <w:del w:author="JOSE FERNANDO GARCIA GUEVARA" w:date="2021-12-02T23:09:11.593Z" w:id="177171298">
          <w:r w:rsidDel="2E6EF70B">
            <w:delText>K</w:delText>
          </w:r>
        </w:del>
      </w:ins>
      <w:ins w:author="Portlock, Theo" w:date="2021-11-29T11:41:00Z" w:id="614322086">
        <w:del w:author="JOSE FERNANDO GARCIA GUEVARA" w:date="2021-12-02T23:09:11.593Z" w:id="179140544">
          <w:r w:rsidDel="2E6EF70B">
            <w:delText xml:space="preserve">ey </w:delText>
          </w:r>
        </w:del>
      </w:ins>
      <w:del w:author="JOSE FERNANDO GARCIA GUEVARA" w:date="2021-12-02T23:09:11.594Z" w:id="1253927805">
        <w:r w:rsidDel="2E6EF70B">
          <w:delText xml:space="preserve">disease </w:delText>
        </w:r>
      </w:del>
      <w:ins w:author="Portlock, Theo" w:date="2021-11-29T11:41:00Z" w:id="1046343957">
        <w:del w:author="JOSE FERNANDO GARCIA GUEVARA" w:date="2021-12-02T23:09:11.594Z" w:id="1240287284">
          <w:r w:rsidDel="2E6EF70B">
            <w:delText>e</w:delText>
          </w:r>
        </w:del>
      </w:ins>
      <w:ins w:author="Portlock, Theo" w:date="2021-11-29T11:40:00Z" w:id="81223496">
        <w:del w:author="JOSE FERNANDO GARCIA GUEVARA" w:date="2021-12-02T23:09:11.594Z" w:id="540888236">
          <w:r w:rsidDel="2E6EF70B">
            <w:delText>nriched</w:delText>
          </w:r>
        </w:del>
      </w:ins>
      <w:ins w:author="Portlock, Theo" w:date="2021-11-29T11:41:00Z" w:id="498409583">
        <w:del w:author="JOSE FERNANDO GARCIA GUEVARA" w:date="2021-12-02T23:09:11.594Z" w:id="1755475542">
          <w:r w:rsidDel="2E6EF70B">
            <w:delText xml:space="preserve"> metagenome species share enrichment between countries and diseases </w:delText>
          </w:r>
        </w:del>
      </w:ins>
    </w:p>
    <w:p w:rsidR="00043BB8" w:rsidP="007838A6" w:rsidRDefault="00043BB8" w14:paraId="7C4639C3" w14:textId="090D44F7">
      <w:pPr>
        <w:ind w:firstLine="720"/>
        <w:rPr>
          <w:ins w:author="Portlock, Theo" w:date="2021-11-29T17:47:00Z" w:id="114"/>
        </w:rPr>
        <w:pPrChange w:author="Portlock, Theo" w:date="2021-11-30T09:59:00Z" w:id="115">
          <w:pPr/>
        </w:pPrChange>
      </w:pPr>
      <w:ins w:author="Portlock, Theo" w:date="2021-11-29T17:47:00Z" w:id="116">
        <w:r>
          <w:t xml:space="preserve">To distinguish diseased and healthy microbiomes from multiple cohorts, </w:t>
        </w:r>
      </w:ins>
      <w:r w:rsidR="00A70789">
        <w:t>w</w:t>
      </w:r>
      <w:ins w:author="Portlock, Theo" w:date="2021-11-29T17:47:00Z" w:id="117">
        <w:r>
          <w:t>e performed a pan-metagenomics association study (Pan-MGAS) of multiple disease cohorts (23 diseases across 43 cohorts from 14 countries). We determined the enriched and depleted species within disease cohorts compared to healthy samples from the same country, showing an effect size greater than 0.3 (Fig. 1g and Supplementary Table S3).</w:t>
        </w:r>
      </w:ins>
      <w:r w:rsidR="007838A6">
        <w:t xml:space="preserve"> </w:t>
      </w:r>
      <w:ins w:author="Portlock, Theo" w:date="2021-11-29T17:47:00Z" w:id="118">
        <w:r>
          <w:t xml:space="preserve">In some cohorts a clear unbalance in the flora accompanies the disease, some cohorts show an intensive decrease of multiple species (i.e.  NSCLC:FRA,  RCC:FR, adenoma ITA figure a). At the same time, in some diseases </w:t>
        </w:r>
      </w:ins>
      <w:r w:rsidR="00B55FD4">
        <w:t>several</w:t>
      </w:r>
      <w:ins w:author="Portlock, Theo" w:date="2021-11-29T17:47:00Z" w:id="119">
        <w:r>
          <w:t xml:space="preserve"> species increase their relative abundance, as we can see for most CRC cohorts. We also notice some cohorts with not very pronounced changes in the microbiome composition, for example, adenoma cohorts.</w:t>
        </w:r>
      </w:ins>
    </w:p>
    <w:p w:rsidR="00043BB8" w:rsidRDefault="00043BB8" w14:paraId="319CBBF4" w14:textId="10976361">
      <w:pPr>
        <w:ind w:firstLine="720"/>
        <w:rPr>
          <w:ins w:author="Portlock, Theo" w:date="2021-11-29T17:47:00Z" w:id="120"/>
        </w:rPr>
        <w:pPrChange w:author="Portlock, Theo" w:date="2021-11-30T09:59:00Z" w:id="121">
          <w:pPr/>
        </w:pPrChange>
      </w:pPr>
      <w:ins w:author="Portlock, Theo" w:date="2021-11-29T17:47:00Z" w:id="122">
        <w:r>
          <w:lastRenderedPageBreak/>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ins>
      <w:r w:rsidR="000F7207">
        <w:rPr>
          <w:i/>
          <w:iCs/>
        </w:rPr>
        <w:t>,</w:t>
      </w:r>
      <w:ins w:author="Portlock, Theo" w:date="2021-11-29T17:47:00Z" w:id="123">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proofErr w:type="gramStart"/>
        <w:r>
          <w:t>most commonly depleted</w:t>
        </w:r>
        <w:proofErr w:type="gramEnd"/>
        <w:r>
          <w:t xml:space="preserve"> species,</w:t>
        </w:r>
        <w:r>
          <w:rPr>
            <w:i/>
            <w:iCs/>
          </w:rPr>
          <w:t xml:space="preserve"> </w:t>
        </w:r>
        <w:r>
          <w:t>all of them found depleted in at least 6 different cohorts (</w:t>
        </w:r>
      </w:ins>
      <w:r w:rsidR="007838A6">
        <w:t>Figure 2C</w:t>
      </w:r>
      <w:ins w:author="Portlock, Theo" w:date="2021-11-29T17:47:00Z" w:id="124">
        <w:r>
          <w:t xml:space="preserve">, </w:t>
        </w:r>
      </w:ins>
      <w:r w:rsidR="007838A6">
        <w:t>Figure S1</w:t>
      </w:r>
      <w:ins w:author="Portlock, Theo" w:date="2021-11-29T17:47:00Z" w:id="125">
        <w:r>
          <w:t>)</w:t>
        </w:r>
        <w:r>
          <w:rPr>
            <w:i/>
            <w:iCs/>
          </w:rPr>
          <w:t xml:space="preserve">. </w:t>
        </w:r>
        <w:r>
          <w:t>The first</w:t>
        </w:r>
        <w:r>
          <w:rPr>
            <w:i/>
            <w:iCs/>
          </w:rPr>
          <w:t xml:space="preserve"> </w:t>
        </w:r>
        <w:r>
          <w:t>two of them have been described as butyrate producers and dominant species isolated from the healthy human colon</w:t>
        </w:r>
      </w:ins>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
          <w:id w:val="-148602649"/>
          <w:placeholder>
            <w:docPart w:val="DefaultPlaceholder_-1854013440"/>
          </w:placeholder>
        </w:sdtPr>
        <w:sdtContent>
          <w:r w:rsidRPr="00B55FD4" w:rsidR="00B55FD4">
            <w:rPr>
              <w:color w:val="000000"/>
            </w:rPr>
            <w:t>[17]</w:t>
          </w:r>
          <w:proofErr w:type="gramStart"/>
          <w:r w:rsidRPr="00B55FD4" w:rsidR="00B55FD4">
            <w:rPr>
              <w:color w:val="000000"/>
            </w:rPr>
            <w:t>–[</w:t>
          </w:r>
          <w:proofErr w:type="gramEnd"/>
          <w:r w:rsidRPr="00B55FD4" w:rsidR="00B55FD4">
            <w:rPr>
              <w:color w:val="000000"/>
            </w:rPr>
            <w:t>19]</w:t>
          </w:r>
        </w:sdtContent>
      </w:sdt>
      <w:ins w:author="Portlock, Theo" w:date="2021-11-29T17:47:00Z" w:id="126">
        <w:r>
          <w:t xml:space="preserve">, and the third one has been associated </w:t>
        </w:r>
        <w:r>
          <w:rPr>
            <w:rFonts w:ascii="Roboto" w:hAnsi="Roboto"/>
            <w:color w:val="111111"/>
            <w:sz w:val="21"/>
            <w:szCs w:val="21"/>
            <w:shd w:val="clear" w:color="auto" w:fill="FFFFFF"/>
          </w:rPr>
          <w:t>with the gut microbiota recovery after cholera infection and with the normal maturation of the infant gut microbiota</w:t>
        </w:r>
      </w:ins>
      <w:sdt>
        <w:sdtPr>
          <w:rPr>
            <w:rFonts w:ascii="Roboto" w:hAnsi="Roboto"/>
            <w:color w:val="000000"/>
            <w:sz w:val="21"/>
            <w:szCs w:val="21"/>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
          <w:id w:val="1994067054"/>
          <w:placeholder>
            <w:docPart w:val="DefaultPlaceholder_-1854013440"/>
          </w:placeholder>
        </w:sdtPr>
        <w:sdtContent>
          <w:r w:rsidRPr="00B55FD4" w:rsidR="00B55FD4">
            <w:rPr>
              <w:rFonts w:ascii="Roboto" w:hAnsi="Roboto"/>
              <w:color w:val="000000"/>
              <w:sz w:val="21"/>
              <w:szCs w:val="21"/>
              <w:shd w:val="clear" w:color="auto" w:fill="FFFFFF"/>
            </w:rPr>
            <w:t>[20]</w:t>
          </w:r>
        </w:sdtContent>
      </w:sdt>
      <w:r w:rsidR="007838A6">
        <w:rPr>
          <w:rFonts w:ascii="Roboto" w:hAnsi="Roboto"/>
          <w:color w:val="000000"/>
          <w:sz w:val="21"/>
          <w:szCs w:val="21"/>
          <w:shd w:val="clear" w:color="auto" w:fill="FFFFFF"/>
        </w:rPr>
        <w:t>.</w:t>
      </w:r>
    </w:p>
    <w:p w:rsidR="00043BB8" w:rsidP="2E6EF70B" w:rsidRDefault="00043BB8" w14:paraId="22B6375F" w14:textId="45E70C7D">
      <w:pPr>
        <w:ind w:firstLine="720"/>
        <w:rPr>
          <w:ins w:author="Portlock, Theo" w:date="2021-11-29T17:47:00Z" w:id="1756244380"/>
        </w:rPr>
        <w:pPrChange w:author="Portlock, Theo" w:date="2021-11-30T09:59:00Z" w:id="128">
          <w:pPr/>
        </w:pPrChange>
      </w:pPr>
      <w:ins w:author="Portlock, Theo" w:date="2021-11-29T17:47:00Z" w:id="971193183">
        <w:r w:rsidR="2E6EF70B">
          <w:t xml:space="preserve">Between the species found enriched in at least 6 different cohorts we find </w:t>
        </w:r>
        <w:r w:rsidRPr="2E6EF70B" w:rsidR="2E6EF70B">
          <w:rPr>
            <w:i w:val="1"/>
            <w:iCs w:val="1"/>
          </w:rPr>
          <w:t xml:space="preserve">Fusobacterium </w:t>
        </w:r>
        <w:r w:rsidRPr="2E6EF70B" w:rsidR="2E6EF70B">
          <w:rPr>
            <w:i w:val="1"/>
            <w:iCs w:val="1"/>
          </w:rPr>
          <w:t>nucleatum</w:t>
        </w:r>
        <w:r w:rsidRPr="2E6EF70B" w:rsidR="2E6EF70B">
          <w:rPr>
            <w:i w:val="1"/>
            <w:iCs w:val="1"/>
          </w:rPr>
          <w:t xml:space="preserve">, Clostridium </w:t>
        </w:r>
        <w:r w:rsidRPr="2E6EF70B" w:rsidR="2E6EF70B">
          <w:rPr>
            <w:i w:val="1"/>
            <w:iCs w:val="1"/>
          </w:rPr>
          <w:t>bolteae</w:t>
        </w:r>
        <w:r w:rsidRPr="2E6EF70B" w:rsidR="2E6EF70B">
          <w:rPr>
            <w:i w:val="1"/>
            <w:iCs w:val="1"/>
          </w:rPr>
          <w:t xml:space="preserve">, clostridium </w:t>
        </w:r>
        <w:r w:rsidRPr="2E6EF70B" w:rsidR="2E6EF70B">
          <w:rPr>
            <w:i w:val="1"/>
            <w:iCs w:val="1"/>
          </w:rPr>
          <w:t>clostridioforme</w:t>
        </w:r>
        <w:r w:rsidRPr="2E6EF70B" w:rsidR="2E6EF70B">
          <w:rPr>
            <w:i w:val="1"/>
            <w:iCs w:val="1"/>
          </w:rPr>
          <w:t xml:space="preserve">, </w:t>
        </w:r>
        <w:r w:rsidRPr="2E6EF70B" w:rsidR="2E6EF70B">
          <w:rPr>
            <w:i w:val="1"/>
            <w:iCs w:val="1"/>
          </w:rPr>
          <w:t>Clostriduium</w:t>
        </w:r>
        <w:r w:rsidRPr="2E6EF70B" w:rsidR="2E6EF70B">
          <w:rPr>
            <w:i w:val="1"/>
            <w:iCs w:val="1"/>
          </w:rPr>
          <w:t xml:space="preserve"> </w:t>
        </w:r>
      </w:ins>
      <w:proofErr w:type="spellStart"/>
      <w:r w:rsidRPr="2E6EF70B" w:rsidR="2E6EF70B">
        <w:rPr>
          <w:i w:val="1"/>
          <w:iCs w:val="1"/>
        </w:rPr>
        <w:t>symbiosum</w:t>
      </w:r>
      <w:proofErr w:type="spellEnd"/>
      <w:r w:rsidRPr="2E6EF70B" w:rsidR="2E6EF70B">
        <w:rPr>
          <w:i w:val="1"/>
          <w:iCs w:val="1"/>
        </w:rPr>
        <w:t xml:space="preserve">, </w:t>
      </w:r>
      <w:proofErr w:type="spellStart"/>
      <w:r w:rsidRPr="2E6EF70B" w:rsidR="2E6EF70B">
        <w:rPr>
          <w:i w:val="1"/>
          <w:iCs w:val="1"/>
        </w:rPr>
        <w:t>Peptostreptococcus</w:t>
      </w:r>
      <w:proofErr w:type="spellEnd"/>
      <w:ins w:author="Portlock, Theo" w:date="2021-11-29T17:47:00Z" w:id="121541758">
        <w:r w:rsidRPr="2E6EF70B" w:rsidR="2E6EF70B">
          <w:rPr>
            <w:i w:val="1"/>
            <w:iCs w:val="1"/>
          </w:rPr>
          <w:t xml:space="preserve"> </w:t>
        </w:r>
        <w:r w:rsidRPr="2E6EF70B" w:rsidR="2E6EF70B">
          <w:rPr>
            <w:i w:val="1"/>
            <w:iCs w:val="1"/>
          </w:rPr>
          <w:t>stomatis</w:t>
        </w:r>
        <w:r w:rsidRPr="2E6EF70B" w:rsidR="2E6EF70B">
          <w:rPr>
            <w:i w:val="1"/>
            <w:iCs w:val="1"/>
          </w:rPr>
          <w:t xml:space="preserve">, </w:t>
        </w:r>
        <w:r w:rsidRPr="2E6EF70B" w:rsidR="2E6EF70B">
          <w:rPr>
            <w:i w:val="1"/>
            <w:iCs w:val="1"/>
          </w:rPr>
          <w:t>Flavonifractor</w:t>
        </w:r>
        <w:r w:rsidRPr="2E6EF70B" w:rsidR="2E6EF70B">
          <w:rPr>
            <w:i w:val="1"/>
            <w:iCs w:val="1"/>
          </w:rPr>
          <w:t xml:space="preserve"> </w:t>
        </w:r>
        <w:r w:rsidRPr="2E6EF70B" w:rsidR="2E6EF70B">
          <w:rPr>
            <w:i w:val="1"/>
            <w:iCs w:val="1"/>
          </w:rPr>
          <w:t>plautii</w:t>
        </w:r>
        <w:r w:rsidRPr="2E6EF70B" w:rsidR="2E6EF70B">
          <w:rPr>
            <w:i w:val="1"/>
            <w:iCs w:val="1"/>
          </w:rPr>
          <w:t xml:space="preserve">,  </w:t>
        </w:r>
        <w:r w:rsidRPr="2E6EF70B" w:rsidR="2E6EF70B">
          <w:rPr>
            <w:i w:val="1"/>
            <w:iCs w:val="1"/>
          </w:rPr>
          <w:t>Parvimonas</w:t>
        </w:r>
        <w:r w:rsidRPr="2E6EF70B" w:rsidR="2E6EF70B">
          <w:rPr>
            <w:i w:val="1"/>
            <w:iCs w:val="1"/>
          </w:rPr>
          <w:t xml:space="preserve"> micra</w:t>
        </w:r>
        <w:r w:rsidR="2E6EF70B">
          <w:t>, among others (</w:t>
        </w:r>
      </w:ins>
      <w:r w:rsidR="2E6EF70B">
        <w:rPr/>
        <w:t>Figure</w:t>
      </w:r>
      <w:ins w:author="Portlock, Theo" w:date="2021-11-29T17:47:00Z" w:id="1952024133">
        <w:r w:rsidR="2E6EF70B">
          <w:t xml:space="preserve"> </w:t>
        </w:r>
      </w:ins>
      <w:r w:rsidR="2E6EF70B">
        <w:rPr/>
        <w:t>2C</w:t>
      </w:r>
      <w:ins w:author="Portlock, Theo" w:date="2021-11-29T17:47:00Z" w:id="940268346">
        <w:r w:rsidR="2E6EF70B">
          <w:t xml:space="preserve">). </w:t>
        </w:r>
      </w:ins>
      <w:r w:rsidR="2E6EF70B">
        <w:rPr/>
        <w:t>Several of</w:t>
      </w:r>
      <w:ins w:author="Portlock, Theo" w:date="2021-11-29T17:47:00Z" w:id="1452331023">
        <w:r w:rsidR="2E6EF70B">
          <w:t xml:space="preserve"> them also have been isolated from oral samples (</w:t>
        </w:r>
        <w:r w:rsidRPr="2E6EF70B" w:rsidR="2E6EF70B">
          <w:rPr>
            <w:i w:val="1"/>
            <w:iCs w:val="1"/>
          </w:rPr>
          <w:t xml:space="preserve">Fusobacterium </w:t>
        </w:r>
        <w:r w:rsidRPr="2E6EF70B" w:rsidR="2E6EF70B">
          <w:rPr>
            <w:i w:val="1"/>
            <w:iCs w:val="1"/>
          </w:rPr>
          <w:t>nucleatum</w:t>
        </w:r>
      </w:ins>
      <w:sdt>
        <w:sdtPr>
          <w:id w:val="591752385"/>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
          <w:placeholder>
            <w:docPart w:val="DefaultPlaceholder_-1854013440"/>
          </w:placeholder>
          <w:rPr>
            <w:color w:val="000000" w:themeColor="text1" w:themeTint="FF" w:themeShade="FF"/>
          </w:rPr>
        </w:sdtPr>
        <w:sdtContent>
          <w:r w:rsidRPr="2E6EF70B" w:rsidR="2E6EF70B">
            <w:rPr>
              <w:color w:val="000000" w:themeColor="text1" w:themeTint="FF" w:themeShade="FF"/>
            </w:rPr>
            <w:t>[21]</w:t>
          </w:r>
        </w:sdtContent>
        <w:sdtEndPr>
          <w:rPr>
            <w:color w:val="000000" w:themeColor="text1" w:themeTint="FF" w:themeShade="FF"/>
          </w:rPr>
        </w:sdtEndPr>
      </w:sdt>
      <w:r w:rsidRPr="2E6EF70B" w:rsidR="2E6EF70B">
        <w:rPr>
          <w:color w:val="000000" w:themeColor="text1" w:themeTint="FF" w:themeShade="FF"/>
        </w:rPr>
        <w:t xml:space="preserve">, </w:t>
      </w:r>
      <w:ins w:author="Portlock, Theo" w:date="2021-11-29T17:47:00Z" w:id="941719972">
        <w:r w:rsidRPr="2E6EF70B" w:rsidR="2E6EF70B">
          <w:rPr>
            <w:i w:val="1"/>
            <w:iCs w:val="1"/>
          </w:rPr>
          <w:t>Peptostreptococcus</w:t>
        </w:r>
        <w:r w:rsidRPr="2E6EF70B" w:rsidR="2E6EF70B">
          <w:rPr>
            <w:i w:val="1"/>
            <w:iCs w:val="1"/>
          </w:rPr>
          <w:t xml:space="preserve"> </w:t>
        </w:r>
        <w:r w:rsidRPr="2E6EF70B" w:rsidR="2E6EF70B">
          <w:rPr>
            <w:i w:val="1"/>
            <w:iCs w:val="1"/>
          </w:rPr>
          <w:t>stomatis</w:t>
        </w:r>
      </w:ins>
      <w:sdt>
        <w:sdtPr>
          <w:id w:val="1362280313"/>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
          <w:placeholder>
            <w:docPart w:val="DefaultPlaceholder_-1854013440"/>
          </w:placeholder>
          <w:rPr>
            <w:color w:val="000000" w:themeColor="text1" w:themeTint="FF" w:themeShade="FF"/>
          </w:rPr>
        </w:sdtPr>
        <w:sdtContent>
          <w:r w:rsidRPr="2E6EF70B" w:rsidR="2E6EF70B">
            <w:rPr>
              <w:color w:val="000000" w:themeColor="text1" w:themeTint="FF" w:themeShade="FF"/>
            </w:rPr>
            <w:t>[22]</w:t>
          </w:r>
        </w:sdtContent>
        <w:sdtEndPr>
          <w:rPr>
            <w:color w:val="000000" w:themeColor="text1" w:themeTint="FF" w:themeShade="FF"/>
          </w:rPr>
        </w:sdtEndPr>
      </w:sdt>
      <w:ins w:author="Portlock, Theo" w:date="2021-11-29T17:47:00Z" w:id="2129678812">
        <w:r w:rsidR="2E6EF70B">
          <w:t xml:space="preserve">, </w:t>
        </w:r>
        <w:r w:rsidRPr="2E6EF70B" w:rsidR="2E6EF70B">
          <w:rPr>
            <w:i w:val="1"/>
            <w:iCs w:val="1"/>
          </w:rPr>
          <w:t>Parvimonas</w:t>
        </w:r>
        <w:r w:rsidRPr="2E6EF70B" w:rsidR="2E6EF70B">
          <w:rPr>
            <w:i w:val="1"/>
            <w:iCs w:val="1"/>
          </w:rPr>
          <w:t xml:space="preserve"> micra</w:t>
        </w:r>
      </w:ins>
      <w:sdt>
        <w:sdtPr>
          <w:id w:val="1040725356"/>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
          <w:placeholder>
            <w:docPart w:val="DefaultPlaceholder_-1854013440"/>
          </w:placeholder>
          <w:rPr>
            <w:color w:val="000000" w:themeColor="text1" w:themeTint="FF" w:themeShade="FF"/>
          </w:rPr>
        </w:sdtPr>
        <w:sdtContent>
          <w:r w:rsidRPr="2E6EF70B" w:rsidR="2E6EF70B">
            <w:rPr>
              <w:color w:val="000000" w:themeColor="text1" w:themeTint="FF" w:themeShade="FF"/>
            </w:rPr>
            <w:t>[23]</w:t>
          </w:r>
        </w:sdtContent>
        <w:sdtEndPr>
          <w:rPr>
            <w:color w:val="000000" w:themeColor="text1" w:themeTint="FF" w:themeShade="FF"/>
          </w:rPr>
        </w:sdtEndPr>
      </w:sdt>
      <w:ins w:author="Portlock, Theo" w:date="2021-11-29T17:47:00Z" w:id="1195717882">
        <w:r w:rsidR="2E6EF70B">
          <w:t xml:space="preserve">) and </w:t>
        </w:r>
      </w:ins>
      <w:r w:rsidR="2E6EF70B">
        <w:rPr/>
        <w:t>some of</w:t>
      </w:r>
      <w:ins w:author="Portlock, Theo" w:date="2021-11-29T17:47:00Z" w:id="1542544821">
        <w:r w:rsidR="2E6EF70B">
          <w:t xml:space="preserve"> them have been identified infections including </w:t>
        </w:r>
        <w:r w:rsidR="2E6EF70B">
          <w:t>bacteremia</w:t>
        </w:r>
      </w:ins>
      <w:r w:rsidR="2E6EF70B">
        <w:rPr/>
        <w:t xml:space="preserve"> </w:t>
      </w:r>
      <w:ins w:author="Portlock, Theo" w:date="2021-11-29T17:47:00Z" w:id="187339938">
        <w:r w:rsidR="2E6EF70B">
          <w:t>(</w:t>
        </w:r>
        <w:r w:rsidRPr="2E6EF70B" w:rsidR="2E6EF70B">
          <w:rPr>
            <w:i w:val="1"/>
            <w:iCs w:val="1"/>
          </w:rPr>
          <w:t xml:space="preserve">Clostridium </w:t>
        </w:r>
        <w:r w:rsidRPr="2E6EF70B" w:rsidR="2E6EF70B">
          <w:rPr>
            <w:i w:val="1"/>
            <w:iCs w:val="1"/>
          </w:rPr>
          <w:t>bolteae</w:t>
        </w:r>
      </w:ins>
      <w:sdt>
        <w:sdtPr>
          <w:id w:val="1996614909"/>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
          <w:placeholder>
            <w:docPart w:val="DefaultPlaceholder_-1854013440"/>
          </w:placeholder>
          <w:rPr>
            <w:color w:val="000000" w:themeColor="text1" w:themeTint="FF" w:themeShade="FF"/>
          </w:rPr>
        </w:sdtPr>
        <w:sdtContent>
          <w:r w:rsidRPr="2E6EF70B" w:rsidR="2E6EF70B">
            <w:rPr>
              <w:color w:val="000000" w:themeColor="text1" w:themeTint="FF" w:themeShade="FF"/>
            </w:rPr>
            <w:t>[24]</w:t>
          </w:r>
        </w:sdtContent>
        <w:sdtEndPr>
          <w:rPr>
            <w:color w:val="000000" w:themeColor="text1" w:themeTint="FF" w:themeShade="FF"/>
          </w:rPr>
        </w:sdtEndPr>
      </w:sdt>
      <w:ins w:author="Portlock, Theo" w:date="2021-11-29T17:47:00Z" w:id="1917136898">
        <w:r w:rsidR="2E6EF70B">
          <w:t>,</w:t>
        </w:r>
      </w:ins>
      <w:r w:rsidR="2E6EF70B">
        <w:rPr/>
        <w:t xml:space="preserve"> </w:t>
      </w:r>
      <w:r w:rsidRPr="2E6EF70B" w:rsidR="2E6EF70B">
        <w:rPr>
          <w:i w:val="1"/>
          <w:iCs w:val="1"/>
        </w:rPr>
        <w:t>C</w:t>
      </w:r>
      <w:ins w:author="Portlock, Theo" w:date="2021-11-29T17:47:00Z" w:id="1102955776">
        <w:r w:rsidRPr="2E6EF70B" w:rsidR="2E6EF70B">
          <w:rPr>
            <w:i w:val="1"/>
            <w:iCs w:val="1"/>
          </w:rPr>
          <w:t xml:space="preserve">lostridium </w:t>
        </w:r>
        <w:r w:rsidRPr="2E6EF70B" w:rsidR="2E6EF70B">
          <w:rPr>
            <w:i w:val="1"/>
            <w:iCs w:val="1"/>
          </w:rPr>
          <w:t>clostridioforme</w:t>
        </w:r>
      </w:ins>
      <w:sdt>
        <w:sdtPr>
          <w:id w:val="1801511641"/>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
          <w:placeholder>
            <w:docPart w:val="DefaultPlaceholder_-1854013440"/>
          </w:placeholder>
          <w:rPr>
            <w:color w:val="000000" w:themeColor="text1" w:themeTint="FF" w:themeShade="FF"/>
          </w:rPr>
        </w:sdtPr>
        <w:sdtContent>
          <w:r w:rsidRPr="2E6EF70B" w:rsidR="2E6EF70B">
            <w:rPr>
              <w:color w:val="000000" w:themeColor="text1" w:themeTint="FF" w:themeShade="FF"/>
            </w:rPr>
            <w:t>[25]</w:t>
          </w:r>
        </w:sdtContent>
        <w:sdtEndPr>
          <w:rPr>
            <w:color w:val="000000" w:themeColor="text1" w:themeTint="FF" w:themeShade="FF"/>
          </w:rPr>
        </w:sdtEndPr>
      </w:sdt>
      <w:ins w:author="Portlock, Theo" w:date="2021-11-29T17:47:00Z" w:id="1240003539">
        <w:r w:rsidR="2E6EF70B">
          <w:t xml:space="preserve">, </w:t>
        </w:r>
        <w:r w:rsidRPr="2E6EF70B" w:rsidR="2E6EF70B">
          <w:rPr>
            <w:i w:val="1"/>
            <w:iCs w:val="1"/>
          </w:rPr>
          <w:t>Parvimonas</w:t>
        </w:r>
        <w:r w:rsidRPr="2E6EF70B" w:rsidR="2E6EF70B">
          <w:rPr>
            <w:i w:val="1"/>
            <w:iCs w:val="1"/>
          </w:rPr>
          <w:t xml:space="preserve"> micra</w:t>
        </w:r>
      </w:ins>
      <w:sdt>
        <w:sdtPr>
          <w:id w:val="1664362780"/>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
          <w:placeholder>
            <w:docPart w:val="DefaultPlaceholder_-1854013440"/>
          </w:placeholder>
          <w:rPr>
            <w:color w:val="000000" w:themeColor="text1" w:themeTint="FF" w:themeShade="FF"/>
          </w:rPr>
        </w:sdtPr>
        <w:sdtContent>
          <w:r w:rsidRPr="2E6EF70B" w:rsidR="2E6EF70B">
            <w:rPr>
              <w:color w:val="000000" w:themeColor="text1" w:themeTint="FF" w:themeShade="FF"/>
            </w:rPr>
            <w:t>[26]</w:t>
          </w:r>
        </w:sdtContent>
        <w:sdtEndPr>
          <w:rPr>
            <w:color w:val="000000" w:themeColor="text1" w:themeTint="FF" w:themeShade="FF"/>
          </w:rPr>
        </w:sdtEndPr>
      </w:sdt>
      <w:ins w:author="Portlock, Theo" w:date="2021-11-29T17:47:00Z" w:id="1513246404">
        <w:r w:rsidR="2E6EF70B">
          <w:t xml:space="preserve">). Besides </w:t>
        </w:r>
        <w:r w:rsidRPr="2E6EF70B" w:rsidR="2E6EF70B">
          <w:rPr>
            <w:i w:val="1"/>
            <w:iCs w:val="1"/>
          </w:rPr>
          <w:t xml:space="preserve">Fusobacterium </w:t>
        </w:r>
        <w:r w:rsidRPr="2E6EF70B" w:rsidR="2E6EF70B">
          <w:rPr>
            <w:i w:val="1"/>
            <w:iCs w:val="1"/>
          </w:rPr>
          <w:t>nucleatum</w:t>
        </w:r>
        <w:r w:rsidRPr="2E6EF70B" w:rsidR="2E6EF70B">
          <w:rPr>
            <w:i w:val="1"/>
            <w:iCs w:val="1"/>
          </w:rPr>
          <w:t xml:space="preserve"> </w:t>
        </w:r>
        <w:r w:rsidR="2E6EF70B">
          <w:t xml:space="preserve">and </w:t>
        </w:r>
        <w:r w:rsidRPr="2E6EF70B" w:rsidR="2E6EF70B">
          <w:rPr>
            <w:i w:val="1"/>
            <w:iCs w:val="1"/>
          </w:rPr>
          <w:t xml:space="preserve">Clostridium </w:t>
        </w:r>
        <w:r w:rsidRPr="2E6EF70B" w:rsidR="2E6EF70B">
          <w:rPr>
            <w:i w:val="1"/>
            <w:iCs w:val="1"/>
          </w:rPr>
          <w:t>symbiosum</w:t>
        </w:r>
        <w:r w:rsidRPr="2E6EF70B" w:rsidR="2E6EF70B">
          <w:rPr>
            <w:i w:val="1"/>
            <w:iCs w:val="1"/>
          </w:rPr>
          <w:t xml:space="preserve">, </w:t>
        </w:r>
        <w:r w:rsidR="2E6EF70B">
          <w:t>which</w:t>
        </w:r>
        <w:r w:rsidRPr="2E6EF70B" w:rsidR="2E6EF70B">
          <w:rPr>
            <w:i w:val="1"/>
            <w:iCs w:val="1"/>
          </w:rPr>
          <w:t xml:space="preserve"> </w:t>
        </w:r>
        <w:r w:rsidR="2E6EF70B">
          <w:t>has been previously linked with CRC</w:t>
        </w:r>
      </w:ins>
      <w:sdt>
        <w:sdtPr>
          <w:id w:val="1850664708"/>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
          <w:placeholder>
            <w:docPart w:val="DefaultPlaceholder_-1854013440"/>
          </w:placeholder>
          <w:rPr>
            <w:color w:val="000000" w:themeColor="text1" w:themeTint="FF" w:themeShade="FF"/>
          </w:rPr>
        </w:sdtPr>
        <w:sdtContent>
          <w:r w:rsidRPr="2E6EF70B" w:rsidR="2E6EF70B">
            <w:rPr>
              <w:color w:val="000000" w:themeColor="text1" w:themeTint="FF" w:themeShade="FF"/>
            </w:rPr>
            <w:t>[27]</w:t>
          </w:r>
          <w:proofErr w:type="gramStart"/>
          <w:r w:rsidRPr="2E6EF70B" w:rsidR="2E6EF70B">
            <w:rPr>
              <w:color w:val="000000" w:themeColor="text1" w:themeTint="FF" w:themeShade="FF"/>
            </w:rPr>
            <w:t>–[</w:t>
          </w:r>
          <w:proofErr w:type="gramEnd"/>
          <w:r w:rsidRPr="2E6EF70B" w:rsidR="2E6EF70B">
            <w:rPr>
              <w:color w:val="000000" w:themeColor="text1" w:themeTint="FF" w:themeShade="FF"/>
            </w:rPr>
            <w:t>29]</w:t>
          </w:r>
        </w:sdtContent>
        <w:sdtEndPr>
          <w:rPr>
            <w:color w:val="000000" w:themeColor="text1" w:themeTint="FF" w:themeShade="FF"/>
          </w:rPr>
        </w:sdtEndPr>
      </w:sdt>
      <w:ins w:author="Portlock, Theo" w:date="2021-11-29T17:47:00Z" w:id="264124731">
        <w:r w:rsidR="2E6EF70B">
          <w:t xml:space="preserve">, we also identify </w:t>
        </w:r>
        <w:r w:rsidRPr="2E6EF70B" w:rsidR="2E6EF70B">
          <w:rPr>
            <w:i w:val="1"/>
            <w:iCs w:val="1"/>
          </w:rPr>
          <w:t>Parvimonas</w:t>
        </w:r>
        <w:r w:rsidRPr="2E6EF70B" w:rsidR="2E6EF70B">
          <w:rPr>
            <w:i w:val="1"/>
            <w:iCs w:val="1"/>
          </w:rPr>
          <w:t xml:space="preserve"> micra </w:t>
        </w:r>
        <w:r w:rsidR="2E6EF70B">
          <w:t xml:space="preserve">enriched several times in CRC and </w:t>
        </w:r>
        <w:r w:rsidRPr="2E6EF70B" w:rsidR="2E6EF70B">
          <w:rPr>
            <w:i w:val="1"/>
            <w:iCs w:val="1"/>
          </w:rPr>
          <w:t>Peptostreptococcus</w:t>
        </w:r>
        <w:r w:rsidRPr="2E6EF70B" w:rsidR="2E6EF70B">
          <w:rPr>
            <w:i w:val="1"/>
            <w:iCs w:val="1"/>
          </w:rPr>
          <w:t xml:space="preserve"> </w:t>
        </w:r>
        <w:r w:rsidRPr="2E6EF70B" w:rsidR="2E6EF70B">
          <w:rPr>
            <w:i w:val="1"/>
            <w:iCs w:val="1"/>
          </w:rPr>
          <w:t>stomatis</w:t>
        </w:r>
        <w:r w:rsidRPr="2E6EF70B" w:rsidR="2E6EF70B">
          <w:rPr>
            <w:i w:val="1"/>
            <w:iCs w:val="1"/>
          </w:rPr>
          <w:t xml:space="preserve"> </w:t>
        </w:r>
        <w:r w:rsidR="2E6EF70B">
          <w:t>enriched several times only in cancer</w:t>
        </w:r>
      </w:ins>
      <w:r w:rsidR="2E6EF70B">
        <w:rPr/>
        <w:t xml:space="preserve"> </w:t>
      </w:r>
      <w:ins w:author="Portlock, Theo" w:date="2021-11-29T17:47:00Z" w:id="1425800463">
        <w:r w:rsidR="2E6EF70B">
          <w:t>(</w:t>
        </w:r>
      </w:ins>
      <w:r w:rsidR="2E6EF70B">
        <w:rPr/>
        <w:t>tumour</w:t>
      </w:r>
      <w:ins w:author="Portlock, Theo" w:date="2021-11-29T17:47:00Z" w:id="734667117">
        <w:r w:rsidR="2E6EF70B">
          <w:t xml:space="preserve">) studies (Supplementary table S4 </w:t>
        </w:r>
        <w:del w:author="JOSE FERNANDO GARCIA GUEVARA" w:date="2021-12-02T23:12:22.122Z" w:id="414755667">
          <w:r w:rsidDel="2E6EF70B">
            <w:delText>(all diseases)</w:delText>
          </w:r>
        </w:del>
        <w:r w:rsidR="2E6EF70B">
          <w:t>, supplementary figure)</w:t>
        </w:r>
      </w:ins>
      <w:ins w:author="Portlock, Theo" w:date="2021-11-30T09:59:00Z" w:id="1587409281">
        <w:r w:rsidR="2E6EF70B">
          <w:t>.</w:t>
        </w:r>
      </w:ins>
      <w:proofErr w:type="gramStart"/>
      <w:proofErr w:type="gramEnd"/>
    </w:p>
    <w:p w:rsidR="00442D0B" w:rsidP="000F7207" w:rsidRDefault="00043BB8" w14:paraId="1610A4EC" w14:textId="136DA5DB">
      <w:pPr>
        <w:ind w:firstLine="720"/>
      </w:pPr>
      <w:ins w:author="Portlock, Theo" w:date="2021-11-29T17:47:00Z" w:id="147">
        <w:r>
          <w:t>Three different species belonging to the Streptococcus genus  (</w:t>
        </w:r>
        <w:r w:rsidRPr="00BD1536">
          <w:rPr>
            <w:i/>
            <w:iCs/>
          </w:rPr>
          <w:t>Streptococcus anginosus</w:t>
        </w:r>
        <w:r>
          <w:t>-msp_1127,</w:t>
        </w:r>
      </w:ins>
      <w:ins w:author="Portlock, Theo" w:date="2021-11-30T09:59:00Z" w:id="148">
        <w:r w:rsidR="00CB0911">
          <w:t xml:space="preserve"> </w:t>
        </w:r>
      </w:ins>
      <w:ins w:author="Portlock, Theo" w:date="2021-11-29T17:47:00Z" w:id="149">
        <w:r w:rsidRPr="00BD1536">
          <w:rPr>
            <w:i/>
            <w:iCs/>
          </w:rPr>
          <w:t>Streptococcus parasanguinis</w:t>
        </w:r>
        <w:r>
          <w:t>-msp_0742,</w:t>
        </w:r>
      </w:ins>
      <w:ins w:author="Portlock, Theo" w:date="2021-11-30T09:59:00Z" w:id="150">
        <w:r w:rsidR="00CB0911">
          <w:t xml:space="preserve"> </w:t>
        </w:r>
      </w:ins>
      <w:ins w:author="Portlock, Theo" w:date="2021-11-29T17:47:00Z" w:id="151">
        <w:r w:rsidRPr="00BD1536">
          <w:rPr>
            <w:i/>
            <w:iCs/>
          </w:rPr>
          <w:t>Streptococcus vestibularis</w:t>
        </w:r>
      </w:ins>
      <w:r w:rsidR="000F7207">
        <w:t>-</w:t>
      </w:r>
      <w:ins w:author="Portlock, Theo" w:date="2021-11-29T17:47:00Z" w:id="152">
        <w:r>
          <w:t xml:space="preserve">msp_1453) and three more species from the </w:t>
        </w:r>
        <w:proofErr w:type="spellStart"/>
        <w:r w:rsidRPr="00BD1536">
          <w:rPr>
            <w:i/>
            <w:iCs/>
          </w:rPr>
          <w:t>Veillonella</w:t>
        </w:r>
        <w:proofErr w:type="spellEnd"/>
        <w:r>
          <w:t xml:space="preserve"> genus (</w:t>
        </w:r>
        <w:proofErr w:type="spellStart"/>
        <w:r w:rsidRPr="00BD1536">
          <w:rPr>
            <w:i/>
            <w:iCs/>
          </w:rPr>
          <w:t>Veillonella</w:t>
        </w:r>
        <w:proofErr w:type="spellEnd"/>
        <w:r w:rsidRPr="00BD1536">
          <w:rPr>
            <w:i/>
            <w:iCs/>
          </w:rPr>
          <w:t xml:space="preserve"> atypica</w:t>
        </w:r>
        <w:r>
          <w:t xml:space="preserve">-msp_0884, </w:t>
        </w:r>
        <w:proofErr w:type="spellStart"/>
        <w:r w:rsidRPr="00BD1536">
          <w:rPr>
            <w:i/>
            <w:iCs/>
          </w:rPr>
          <w:t>Veillonella</w:t>
        </w:r>
        <w:proofErr w:type="spellEnd"/>
        <w:r w:rsidRPr="00BD1536">
          <w:rPr>
            <w:i/>
            <w:iCs/>
          </w:rPr>
          <w:t xml:space="preserve"> dispar</w:t>
        </w:r>
        <w:r>
          <w:t xml:space="preserve">-msp_0148c, </w:t>
        </w:r>
        <w:proofErr w:type="spellStart"/>
        <w:r w:rsidRPr="00BD1536">
          <w:rPr>
            <w:i/>
            <w:iCs/>
          </w:rPr>
          <w:t>Veillonella</w:t>
        </w:r>
        <w:proofErr w:type="spellEnd"/>
        <w:r w:rsidRPr="00BD1536">
          <w:rPr>
            <w:i/>
            <w:iCs/>
          </w:rPr>
          <w:t xml:space="preserve"> parvula</w:t>
        </w:r>
        <w:r>
          <w:t>-msp_0313)) were found enriched in two different liver disease cohorts, all of them commonly inhabit the oral cavity (Updated Supplementary table S4 (liver diseases))</w:t>
        </w:r>
      </w:ins>
      <w:ins w:author="Portlock, Theo" w:date="2021-11-30T10:00:00Z" w:id="153">
        <w:r w:rsidR="005871F6">
          <w:t>.</w:t>
        </w:r>
      </w:ins>
      <w:del w:author="Portlock, Theo" w:date="2021-11-29T17:47:00Z" w:id="154">
        <w:r w:rsidRPr="00495800" w:rsidDel="00043BB8" w:rsidR="00274D7A">
          <w:delText xml:space="preserve">To </w:delText>
        </w:r>
        <w:r w:rsidRPr="00495800" w:rsidDel="00043BB8" w:rsidR="004F3FE7">
          <w:delText>distinguish</w:delText>
        </w:r>
        <w:r w:rsidRPr="00495800" w:rsidDel="00043BB8" w:rsidR="00274D7A">
          <w:delText xml:space="preserve"> disease</w:delText>
        </w:r>
        <w:r w:rsidRPr="00495800" w:rsidDel="00043BB8" w:rsidR="004F3FE7">
          <w:delText>d</w:delText>
        </w:r>
        <w:r w:rsidRPr="00495800" w:rsidDel="00043BB8" w:rsidR="00274D7A">
          <w:delText xml:space="preserve"> </w:delText>
        </w:r>
        <w:r w:rsidRPr="00495800" w:rsidDel="00043BB8" w:rsidR="004F3FE7">
          <w:delText xml:space="preserve">and healthy </w:delText>
        </w:r>
        <w:r w:rsidRPr="00495800" w:rsidDel="00043BB8" w:rsidR="00274D7A">
          <w:delText>microbiome from multiple cohorts, w</w:delText>
        </w:r>
        <w:r w:rsidRPr="00495800" w:rsidDel="00043BB8" w:rsidR="00C34A76">
          <w:delText xml:space="preserve">e performed a pan-metagenomics association study (Pan-MGAS) of multiple disease cohorts (18 diseases across 28 cohorts from 11 westernized countries). </w:delText>
        </w:r>
        <w:commentRangeStart w:id="155"/>
        <w:r w:rsidRPr="00495800" w:rsidDel="00043BB8" w:rsidR="00C34A76">
          <w:delText xml:space="preserve">We determined the enriched and depleted species </w:delText>
        </w:r>
        <w:r w:rsidRPr="00495800" w:rsidDel="00043BB8" w:rsidR="00034561">
          <w:delText>in disease</w:delText>
        </w:r>
        <w:r w:rsidDel="00043BB8" w:rsidR="00447AC9">
          <w:delText>d</w:delText>
        </w:r>
        <w:r w:rsidRPr="00495800" w:rsidDel="00043BB8" w:rsidR="00034561">
          <w:delText xml:space="preserve"> </w:delText>
        </w:r>
        <w:r w:rsidRPr="00495800" w:rsidDel="00043BB8" w:rsidR="00C34A76">
          <w:delText xml:space="preserve">compared to </w:delText>
        </w:r>
        <w:r w:rsidRPr="00495800" w:rsidDel="00043BB8" w:rsidR="00950ADD">
          <w:delText xml:space="preserve">healthy </w:delText>
        </w:r>
        <w:r w:rsidRPr="00495800" w:rsidDel="00043BB8" w:rsidR="00C34A76">
          <w:delText xml:space="preserve">control samples, with an effect size &gt; 0.3 </w:delText>
        </w:r>
        <w:commentRangeEnd w:id="155"/>
        <w:r w:rsidDel="00043BB8" w:rsidR="008F2CB4">
          <w:rPr>
            <w:rStyle w:val="CommentReference"/>
            <w:rFonts w:eastAsiaTheme="minorEastAsia"/>
            <w:lang w:val="en-US" w:eastAsia="ko-KR"/>
          </w:rPr>
          <w:commentReference w:id="155"/>
        </w:r>
        <w:r w:rsidRPr="00495800" w:rsidDel="00043BB8" w:rsidR="00C34A76">
          <w:delText>(</w:delText>
        </w:r>
        <w:r w:rsidRPr="00495800" w:rsidDel="00043BB8" w:rsidR="00C34A76">
          <w:rPr>
            <w:color w:val="FF0000"/>
          </w:rPr>
          <w:delText xml:space="preserve">Fig. </w:delText>
        </w:r>
        <w:r w:rsidRPr="00495800" w:rsidDel="00043BB8" w:rsidR="004918AD">
          <w:rPr>
            <w:color w:val="FF0000"/>
          </w:rPr>
          <w:delText>1g</w:delText>
        </w:r>
        <w:r w:rsidRPr="00495800" w:rsidDel="00043BB8" w:rsidR="00C34A76">
          <w:rPr>
            <w:color w:val="FF0000"/>
          </w:rPr>
          <w:delText xml:space="preserve"> and </w:delText>
        </w:r>
        <w:r w:rsidRPr="00495800" w:rsidDel="00043BB8" w:rsidR="00784997">
          <w:rPr>
            <w:color w:val="FF0000"/>
          </w:rPr>
          <w:delText xml:space="preserve">Supplementary </w:delText>
        </w:r>
        <w:r w:rsidRPr="00495800" w:rsidDel="00043BB8" w:rsidR="00C34A76">
          <w:rPr>
            <w:color w:val="FF0000"/>
          </w:rPr>
          <w:delText xml:space="preserve">Table </w:delText>
        </w:r>
        <w:r w:rsidRPr="00495800" w:rsidDel="00043BB8" w:rsidR="00ED3305">
          <w:rPr>
            <w:color w:val="FF0000"/>
          </w:rPr>
          <w:delText>S</w:delText>
        </w:r>
        <w:r w:rsidRPr="00495800" w:rsidDel="00043BB8" w:rsidR="007C66E9">
          <w:rPr>
            <w:color w:val="FF0000"/>
          </w:rPr>
          <w:delText>3</w:delText>
        </w:r>
        <w:r w:rsidRPr="00495800" w:rsidDel="00043BB8" w:rsidR="00C34A76">
          <w:delText>). Specific species were either enriched or depleted in a certain disease</w:delText>
        </w:r>
        <w:r w:rsidDel="00043BB8" w:rsidR="00721D49">
          <w:delText>(s)</w:delText>
        </w:r>
        <w:r w:rsidRPr="00495800" w:rsidDel="00043BB8" w:rsidR="00C34A76">
          <w:delText>, regardless of geographical differences. For instance, in individuals with fatty liver disease,</w:delText>
        </w:r>
        <w:r w:rsidRPr="00495800" w:rsidDel="00043BB8" w:rsidR="00C34A76">
          <w:rPr>
            <w:i/>
            <w:iCs/>
          </w:rPr>
          <w:delText xml:space="preserve"> </w:delText>
        </w:r>
        <w:commentRangeStart w:id="156"/>
        <w:r w:rsidRPr="00495800" w:rsidDel="00043BB8" w:rsidR="00C34A76">
          <w:rPr>
            <w:i/>
            <w:iCs/>
          </w:rPr>
          <w:delText xml:space="preserve">Gordonibacter urolithinfaciens </w:delText>
        </w:r>
        <w:r w:rsidRPr="00495800" w:rsidDel="00043BB8" w:rsidR="00C34A76">
          <w:delText xml:space="preserve">and </w:delText>
        </w:r>
        <w:r w:rsidRPr="00495800" w:rsidDel="00043BB8" w:rsidR="00C34A76">
          <w:rPr>
            <w:i/>
            <w:iCs/>
          </w:rPr>
          <w:delText>Allisonella histaminifomans</w:delText>
        </w:r>
        <w:r w:rsidRPr="00495800" w:rsidDel="00043BB8" w:rsidR="00C34A76">
          <w:delText xml:space="preserve"> were depleted and enriched, respectively</w:delText>
        </w:r>
        <w:commentRangeEnd w:id="156"/>
        <w:r w:rsidDel="00043BB8" w:rsidR="000511EC">
          <w:rPr>
            <w:rStyle w:val="CommentReference"/>
            <w:rFonts w:eastAsiaTheme="minorEastAsia"/>
            <w:lang w:val="en-US" w:eastAsia="ko-KR"/>
          </w:rPr>
          <w:commentReference w:id="156"/>
        </w:r>
        <w:r w:rsidRPr="00495800" w:rsidDel="00043BB8" w:rsidR="00C34A76">
          <w:delText xml:space="preserve">. </w:delText>
        </w:r>
        <w:r w:rsidRPr="00495800" w:rsidDel="00043BB8" w:rsidR="00900F7B">
          <w:delText xml:space="preserve">We also </w:delText>
        </w:r>
        <w:r w:rsidDel="00043BB8" w:rsidR="00C36715">
          <w:delText>found</w:delText>
        </w:r>
        <w:r w:rsidRPr="00495800" w:rsidDel="00043BB8" w:rsidR="00C36715">
          <w:delText xml:space="preserve"> </w:delText>
        </w:r>
        <w:r w:rsidRPr="00495800" w:rsidDel="00043BB8" w:rsidR="00900F7B">
          <w:delText>that species associated with low gene richness</w:delText>
        </w:r>
        <w:r w:rsidRPr="00495800" w:rsidDel="00043BB8" w:rsidR="00FA61EE">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Pr="00495800" w:rsidDel="00043BB8" w:rsidR="00FA61EE">
          <w:delInstrText xml:space="preserve"> ADDIN EN.CITE </w:delInstrText>
        </w:r>
        <w:r w:rsidRPr="00495800" w:rsidDel="00043BB8" w:rsidR="00FA61EE">
          <w:fldChar w:fldCharType="begin">
            <w:fldData xml:space="preserve">PEVuZE5vdGU+PENpdGU+PEF1dGhvcj5MZSBDaGF0ZWxpZXI8L0F1dGhvcj48WWVhcj4yMDEzPC9Z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==
</w:fldData>
          </w:fldChar>
        </w:r>
        <w:r w:rsidRPr="00495800" w:rsidDel="00043BB8" w:rsidR="00FA61EE">
          <w:delInstrText xml:space="preserve"> ADDIN EN.CITE.DATA </w:delInstrText>
        </w:r>
        <w:r w:rsidRPr="00495800" w:rsidDel="00043BB8" w:rsidR="00FA61EE">
          <w:fldChar w:fldCharType="end"/>
        </w:r>
        <w:r w:rsidRPr="00495800" w:rsidDel="00043BB8" w:rsidR="00FA61EE">
          <w:fldChar w:fldCharType="separate"/>
        </w:r>
        <w:r w:rsidRPr="00495800" w:rsidDel="00043BB8" w:rsidR="00FA61EE">
          <w:rPr>
            <w:noProof/>
            <w:vertAlign w:val="superscript"/>
          </w:rPr>
          <w:delText>18</w:delText>
        </w:r>
        <w:r w:rsidRPr="00495800" w:rsidDel="00043BB8" w:rsidR="00FA61EE">
          <w:fldChar w:fldCharType="end"/>
        </w:r>
        <w:r w:rsidDel="00043BB8" w:rsidR="00C36715">
          <w:delText xml:space="preserve">, </w:delText>
        </w:r>
        <w:r w:rsidRPr="00495800" w:rsidDel="00043BB8" w:rsidR="00C36715">
          <w:delText xml:space="preserve">such as </w:delText>
        </w:r>
        <w:r w:rsidRPr="00495800" w:rsidDel="00043BB8" w:rsidR="00C36715">
          <w:rPr>
            <w:i/>
            <w:iCs/>
          </w:rPr>
          <w:delText>Clostridium bolteae</w:delText>
        </w:r>
        <w:r w:rsidDel="00043BB8" w:rsidR="00C36715">
          <w:rPr>
            <w:i/>
            <w:iCs/>
          </w:rPr>
          <w:delText>,</w:delText>
        </w:r>
        <w:r w:rsidRPr="00495800" w:rsidDel="00043BB8" w:rsidR="00FA61EE">
          <w:delText xml:space="preserve"> </w:delText>
        </w:r>
        <w:r w:rsidRPr="00495800" w:rsidDel="00043BB8" w:rsidR="00900F7B">
          <w:delText xml:space="preserve">were enriched </w:delText>
        </w:r>
        <w:r w:rsidDel="00043BB8" w:rsidR="00C36715">
          <w:delText>in</w:delText>
        </w:r>
        <w:r w:rsidRPr="00495800" w:rsidDel="00043BB8" w:rsidR="00C36715">
          <w:delText xml:space="preserve"> </w:delText>
        </w:r>
        <w:r w:rsidRPr="00495800" w:rsidDel="00043BB8" w:rsidR="00900F7B">
          <w:delText>several diseases</w:delText>
        </w:r>
        <w:r w:rsidRPr="00495800" w:rsidDel="00043BB8" w:rsidR="00ED3305">
          <w:rPr>
            <w:i/>
            <w:iCs/>
          </w:rPr>
          <w:delText>.</w:delText>
        </w:r>
        <w:r w:rsidRPr="00495800" w:rsidDel="00043BB8" w:rsidR="00C34A76">
          <w:delText xml:space="preserve"> </w:delText>
        </w:r>
        <w:r w:rsidDel="00043BB8" w:rsidR="00C36715">
          <w:delText>Similarly,</w:delText>
        </w:r>
        <w:r w:rsidRPr="00495800" w:rsidDel="00043BB8" w:rsidR="0034210C">
          <w:delText xml:space="preserve"> </w:delText>
        </w:r>
        <w:r w:rsidRPr="00495800" w:rsidDel="00043BB8" w:rsidR="00C34A76">
          <w:rPr>
            <w:i/>
            <w:iCs/>
          </w:rPr>
          <w:delText xml:space="preserve">Parvimonas micra </w:delText>
        </w:r>
        <w:r w:rsidRPr="00495800" w:rsidDel="00043BB8" w:rsidR="00C34A76">
          <w:delText>was enriched in colorectal cancers</w:delText>
        </w:r>
        <w:r w:rsidDel="00043BB8" w:rsidR="00C36715">
          <w:delText>,</w:delText>
        </w:r>
        <w:r w:rsidRPr="00495800" w:rsidDel="00043BB8" w:rsidR="00C34A76">
          <w:delText xml:space="preserve"> regardless of geographical differences. </w:delText>
        </w:r>
        <w:r w:rsidDel="00043BB8" w:rsidR="00C36715">
          <w:delText>Furthermore</w:delText>
        </w:r>
        <w:r w:rsidRPr="00495800" w:rsidDel="00043BB8" w:rsidR="00C34A76">
          <w:delText xml:space="preserve">, </w:delText>
        </w:r>
        <w:r w:rsidRPr="00495800" w:rsidDel="00043BB8" w:rsidR="00C34A76">
          <w:rPr>
            <w:i/>
            <w:iCs/>
          </w:rPr>
          <w:delText>Akkermansia muciniphila</w:delText>
        </w:r>
        <w:r w:rsidRPr="00495800" w:rsidDel="00043BB8" w:rsidR="00C34A76">
          <w:delText xml:space="preserve"> was often depleted </w:delText>
        </w:r>
        <w:r w:rsidDel="00043BB8" w:rsidR="00C36715">
          <w:delText>in</w:delText>
        </w:r>
        <w:r w:rsidRPr="00495800" w:rsidDel="00043BB8" w:rsidR="00C36715">
          <w:delText xml:space="preserve"> </w:delText>
        </w:r>
        <w:r w:rsidRPr="00495800" w:rsidDel="00043BB8" w:rsidR="00C34A76">
          <w:delText>several diseases</w:delText>
        </w:r>
        <w:r w:rsidRPr="00495800" w:rsidDel="00043BB8" w:rsidR="00ED3305">
          <w:delText xml:space="preserve">. </w:delText>
        </w:r>
        <w:r w:rsidRPr="00495800" w:rsidDel="00043BB8" w:rsidR="00C34A76">
          <w:rPr>
            <w:i/>
            <w:iCs/>
          </w:rPr>
          <w:delText>A. muciniphila</w:delText>
        </w:r>
        <w:r w:rsidRPr="00495800" w:rsidDel="00043BB8" w:rsidR="00C34A76">
          <w:delText xml:space="preserve"> is associated with improved intestinal barrier function and its depletion </w:delText>
        </w:r>
        <w:r w:rsidDel="00043BB8" w:rsidR="00C36715">
          <w:delText xml:space="preserve">suggests </w:delText>
        </w:r>
        <w:r w:rsidRPr="00495800" w:rsidDel="00043BB8" w:rsidR="00C34A76">
          <w:delText>intestinal barrier disruption in these different diseases</w:delText>
        </w:r>
        <w:r w:rsidRPr="00495800" w:rsidDel="00043BB8" w:rsidR="00C34A76">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Pr="00495800" w:rsidDel="00043BB8" w:rsidR="00FA61EE">
          <w:delInstrText xml:space="preserve"> ADDIN EN.CITE </w:delInstrText>
        </w:r>
        <w:r w:rsidRPr="00495800" w:rsidDel="00043BB8" w:rsidR="00FA61EE">
          <w:fldChar w:fldCharType="begin">
            <w:fldData xml:space="preserve">PEVuZE5vdGU+PENpdGU+PEF1dGhvcj5TaGluPC9BdXRob3I+PFllYXI+MjAxOTwvWWVhcj48UmVj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</w:fldData>
          </w:fldChar>
        </w:r>
        <w:r w:rsidRPr="00495800" w:rsidDel="00043BB8" w:rsidR="00FA61EE">
          <w:delInstrText xml:space="preserve"> ADDIN EN.CITE.DATA </w:delInstrText>
        </w:r>
        <w:r w:rsidRPr="00495800" w:rsidDel="00043BB8" w:rsidR="00FA61EE">
          <w:fldChar w:fldCharType="end"/>
        </w:r>
        <w:r w:rsidRPr="00495800" w:rsidDel="00043BB8" w:rsidR="00C34A76">
          <w:fldChar w:fldCharType="separate"/>
        </w:r>
        <w:r w:rsidRPr="00495800" w:rsidDel="00043BB8" w:rsidR="00FA61EE">
          <w:rPr>
            <w:noProof/>
            <w:vertAlign w:val="superscript"/>
          </w:rPr>
          <w:delText>19</w:delText>
        </w:r>
        <w:r w:rsidRPr="00495800" w:rsidDel="00043BB8" w:rsidR="00C34A76">
          <w:fldChar w:fldCharType="end"/>
        </w:r>
        <w:r w:rsidRPr="00495800" w:rsidDel="00043BB8" w:rsidR="00C34A76">
          <w:delText>.</w:delText>
        </w:r>
        <w:r w:rsidRPr="00495800" w:rsidDel="00043BB8" w:rsidR="005437DE">
          <w:delText xml:space="preserve"> The analysis of the frequency of the enriched/depleted MSPs among disease</w:delText>
        </w:r>
        <w:r w:rsidDel="00043BB8" w:rsidR="00447AC9">
          <w:delText>d</w:delText>
        </w:r>
        <w:r w:rsidRPr="00495800" w:rsidDel="00043BB8" w:rsidR="005437DE">
          <w:delText xml:space="preserve"> cohorts showed that there were common species that could initially disrupt the microbiome balance and cause gut dysbiosis</w:delText>
        </w:r>
        <w:r w:rsidRPr="00495800" w:rsidDel="00043BB8" w:rsidR="009C0783">
          <w:delText xml:space="preserve"> or foster microbial symbiosis that promotes health </w:delText>
        </w:r>
        <w:r w:rsidRPr="00495800" w:rsidDel="00043BB8" w:rsidR="005437DE">
          <w:delText>(top-left and top-right boxes in</w:delText>
        </w:r>
        <w:r w:rsidRPr="00495800" w:rsidDel="00043BB8" w:rsidR="005437DE">
          <w:rPr>
            <w:color w:val="FF0000"/>
          </w:rPr>
          <w:delText xml:space="preserve"> Fig. 1h, Supplementary Table </w:delText>
        </w:r>
        <w:r w:rsidRPr="00495800" w:rsidDel="00043BB8" w:rsidR="00E85685">
          <w:rPr>
            <w:color w:val="FF0000"/>
          </w:rPr>
          <w:delText>S4</w:delText>
        </w:r>
        <w:r w:rsidRPr="00495800" w:rsidDel="00043BB8" w:rsidR="005437DE">
          <w:delText>).</w:delText>
        </w:r>
      </w:del>
    </w:p>
    <w:p w:rsidRPr="00495800" w:rsidR="00142DFE" w:rsidP="00142DFE" w:rsidRDefault="004A19A5" w14:paraId="59F10703" w14:textId="48E23BF7">
      <w:pPr>
        <w:pStyle w:val="Heading1"/>
      </w:pPr>
      <w:r>
        <w:lastRenderedPageBreak/>
        <w:t>Disease</w:t>
      </w:r>
      <w:r w:rsidRPr="00495800" w:rsidR="00142DFE">
        <w:t xml:space="preserve"> enriched-functional clusters showed distinct links to gut microbiome dysbiosis</w:t>
      </w:r>
    </w:p>
    <w:p w:rsidRPr="00495800" w:rsidR="00142DFE" w:rsidP="00142DFE" w:rsidRDefault="00142DFE" w14:paraId="0EA6D59C" w14:textId="3A082E53">
      <w:pPr/>
      <w:r w:rsidRPr="00495800">
        <w:tab/>
      </w:r>
      <w:r>
        <w:rPr/>
        <w:t>We</w:t>
      </w:r>
      <w:r w:rsidRPr="00495800">
        <w:rPr/>
        <w:t xml:space="preserve"> identified co-conserved functional clusters of </w:t>
      </w:r>
      <w:proofErr w:type="gramStart"/>
      <w:r w:rsidRPr="00495800">
        <w:rPr/>
        <w:t>microbiome</w:t>
      </w:r>
      <w:proofErr w:type="gramEnd"/>
      <w:r w:rsidRPr="00495800">
        <w:rPr/>
        <w:t xml:space="preserve"> by applying an unsupervised clustering approach on MSPs (</w:t>
      </w:r>
      <w:r w:rsidRPr="001E5587">
        <w:rPr>
          <w:color w:val="FF0000"/>
        </w:rPr>
        <w:t xml:space="preserve">Fig. </w:t>
      </w:r>
      <w:ins w:author="JOSE FERNANDO GARCIA GUEVARA" w:date="2021-12-03T11:57:37.529Z" w:id="1159735960">
        <w:r w:rsidRPr="001E5587">
          <w:rPr>
            <w:color w:val="FF0000"/>
          </w:rPr>
          <w:t>3a</w:t>
        </w:r>
      </w:ins>
      <w:del w:author="JOSE FERNANDO GARCIA GUEVARA" w:date="2021-12-03T11:57:39.083Z" w:id="1566921277">
        <w:r w:rsidRPr="2E6EF70B" w:rsidDel="2E6EF70B">
          <w:rPr>
            <w:color w:val="FF0000"/>
          </w:rPr>
          <w:delText>4e</w:delText>
        </w:r>
      </w:del>
      <w:r w:rsidRPr="001E5587">
        <w:rPr>
          <w:color w:val="FF0000"/>
        </w:rPr>
        <w:t>,</w:t>
      </w:r>
      <w:r w:rsidRPr="00495800">
        <w:rPr>
          <w:color w:val="FF0000"/>
        </w:rPr>
        <w:t xml:space="preserve"> Extended Fig. 7</w:t>
      </w:r>
      <w:r w:rsidRPr="00495800">
        <w:rPr/>
        <w:t xml:space="preserve"> and </w:t>
      </w:r>
      <w:r w:rsidRPr="00B503DC">
        <w:rPr>
          <w:color w:val="FF0000"/>
        </w:rPr>
        <w:t>Methods</w:t>
      </w:r>
      <w:r w:rsidRPr="00495800">
        <w:rPr/>
        <w:t>). This analysis provided a better representation of microbial functions than single annotations or known pathway definitions (</w:t>
      </w:r>
      <w:proofErr w:type="gramStart"/>
      <w:r w:rsidRPr="00495800">
        <w:rPr/>
        <w:t>e.g.</w:t>
      </w:r>
      <w:proofErr w:type="gramEnd"/>
      <w:r w:rsidRPr="00495800">
        <w:rPr/>
        <w:t xml:space="preserve"> KEGG) (</w:t>
      </w:r>
      <w:r w:rsidRPr="00495800">
        <w:rPr>
          <w:color w:val="FF0000"/>
        </w:rPr>
        <w:t>Extended Fig. 8</w:t>
      </w:r>
      <w:r w:rsidRPr="00495800">
        <w:rPr/>
        <w:t>). From the community detection algorithm, we identified 7,763 functional clusters, 6,297 singletons, and 591 representative clusters (</w:t>
      </w:r>
      <w:r w:rsidRPr="00495800">
        <w:rPr>
          <w:color w:val="FF0000"/>
        </w:rPr>
        <w:t>Methods</w:t>
      </w:r>
      <w:r w:rsidRPr="00495800">
        <w:rPr/>
        <w:t xml:space="preserve">, </w:t>
      </w:r>
      <w:r w:rsidRPr="00495800">
        <w:rPr>
          <w:color w:val="FF0000"/>
        </w:rPr>
        <w:t>Supplementary Table 13</w:t>
      </w:r>
      <w:r w:rsidRPr="00495800">
        <w:rPr/>
        <w:t xml:space="preserve">). For example, </w:t>
      </w:r>
      <w:r>
        <w:rPr/>
        <w:t xml:space="preserve">antimicrobial </w:t>
      </w:r>
      <w:r w:rsidRPr="00495800">
        <w:rPr/>
        <w:t xml:space="preserve">resistance and secondary biosynthetic genes were found to be singletons and not co-conserved with other functional genes. After excluding singletons and unreliable functional clusters detected in less than three species, we </w:t>
      </w:r>
      <w:r>
        <w:rPr/>
        <w:t>retained</w:t>
      </w:r>
      <w:r w:rsidRPr="00495800">
        <w:rPr/>
        <w:t xml:space="preserve"> 591 representative clusters </w:t>
      </w:r>
      <w:r>
        <w:rPr/>
        <w:t>of</w:t>
      </w:r>
      <w:r w:rsidRPr="00495800">
        <w:rPr/>
        <w:t xml:space="preserve"> microbial functions. One of the two largest clusters (CL-12 in </w:t>
      </w:r>
      <w:r w:rsidRPr="00495800">
        <w:rPr>
          <w:color w:val="FF0000"/>
        </w:rPr>
        <w:t>Supplementary Table 13</w:t>
      </w:r>
      <w:r w:rsidRPr="00495800">
        <w:rPr/>
        <w:t>, named “</w:t>
      </w:r>
      <w:r w:rsidRPr="2E6EF70B">
        <w:rPr>
          <w:i w:val="1"/>
          <w:iCs w:val="1"/>
        </w:rPr>
        <w:t>comm-cluster</w:t>
      </w:r>
      <w:r w:rsidRPr="00495800">
        <w:rPr/>
        <w:t>” herewith) was over-represented among many commensal species, while the other (CL-10, named “</w:t>
      </w:r>
      <w:proofErr w:type="spellStart"/>
      <w:r w:rsidRPr="2E6EF70B">
        <w:rPr>
          <w:i w:val="1"/>
          <w:iCs w:val="1"/>
        </w:rPr>
        <w:t>patho</w:t>
      </w:r>
      <w:proofErr w:type="spellEnd"/>
      <w:r w:rsidRPr="2E6EF70B">
        <w:rPr>
          <w:i w:val="1"/>
          <w:iCs w:val="1"/>
        </w:rPr>
        <w:t>-cluster</w:t>
      </w:r>
      <w:r w:rsidRPr="00495800">
        <w:rPr/>
        <w:t xml:space="preserve">”) was enriched in a few pathobionts, such as </w:t>
      </w:r>
      <w:r w:rsidRPr="2E6EF70B">
        <w:rPr>
          <w:i w:val="1"/>
          <w:iCs w:val="1"/>
        </w:rPr>
        <w:t>Klebsiella</w:t>
      </w:r>
      <w:r w:rsidRPr="00495800">
        <w:rPr/>
        <w:t xml:space="preserve"> spp., </w:t>
      </w:r>
      <w:r w:rsidRPr="2E6EF70B">
        <w:rPr>
          <w:i w:val="1"/>
          <w:iCs w:val="1"/>
        </w:rPr>
        <w:t>Enterobacter</w:t>
      </w:r>
      <w:r w:rsidRPr="00495800">
        <w:rPr/>
        <w:t xml:space="preserve"> spp., and </w:t>
      </w:r>
      <w:r w:rsidRPr="2E6EF70B">
        <w:rPr>
          <w:i w:val="1"/>
          <w:iCs w:val="1"/>
        </w:rPr>
        <w:t>E. coli</w:t>
      </w:r>
      <w:r w:rsidRPr="00495800">
        <w:rPr/>
        <w:t xml:space="preserve">. Interestingly, the </w:t>
      </w:r>
      <w:r w:rsidRPr="2E6EF70B">
        <w:rPr>
          <w:i w:val="1"/>
          <w:iCs w:val="1"/>
        </w:rPr>
        <w:t>comm-cluster</w:t>
      </w:r>
      <w:r w:rsidRPr="00495800">
        <w:rPr/>
        <w:t xml:space="preserve"> was enriched with genes involved in the biosynthesis of amino acids indicative of functions. In contrast, the </w:t>
      </w:r>
      <w:proofErr w:type="spellStart"/>
      <w:r w:rsidRPr="2E6EF70B">
        <w:rPr>
          <w:i w:val="1"/>
          <w:iCs w:val="1"/>
        </w:rPr>
        <w:t>patho</w:t>
      </w:r>
      <w:proofErr w:type="spellEnd"/>
      <w:r w:rsidRPr="2E6EF70B">
        <w:rPr>
          <w:i w:val="1"/>
          <w:iCs w:val="1"/>
        </w:rPr>
        <w:t>-cluster</w:t>
      </w:r>
      <w:r w:rsidRPr="00495800">
        <w:rPr/>
        <w:t xml:space="preserve"> was enriched in functions associated with </w:t>
      </w:r>
      <w:r>
        <w:rPr/>
        <w:t xml:space="preserve">the uptake of </w:t>
      </w:r>
      <w:r w:rsidRPr="00495800">
        <w:rPr/>
        <w:t>several substrate</w:t>
      </w:r>
      <w:r>
        <w:rPr/>
        <w:t>s</w:t>
      </w:r>
      <w:r w:rsidRPr="00495800">
        <w:rPr/>
        <w:t>. These included siderophore, ion, amino acid, and vitamin transport, thus competing with 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Pr="00495800">
        <w:rPr/>
        <w:t>cas</w:t>
      </w:r>
      <w:proofErr w:type="spellEnd"/>
      <w:r w:rsidRPr="00495800">
        <w:rPr/>
        <w:t xml:space="preserve"> system (</w:t>
      </w:r>
      <w:r w:rsidRPr="00495800">
        <w:rPr>
          <w:color w:val="FF0000"/>
        </w:rPr>
        <w:t>Fig. 4e</w:t>
      </w:r>
      <w:r w:rsidRPr="00495800">
        <w:rPr/>
        <w:t>); a number of these were correlated with phylum-level taxonomy (</w:t>
      </w:r>
      <w:r w:rsidRPr="00495800">
        <w:rPr>
          <w:color w:val="FF0000"/>
        </w:rPr>
        <w:t xml:space="preserve">Extended </w:t>
      </w:r>
      <w:r w:rsidRPr="001E5587">
        <w:rPr>
          <w:color w:val="FF0000"/>
        </w:rPr>
        <w:t>Fig. 7c</w:t>
      </w:r>
      <w:r w:rsidRPr="00495800">
        <w:rPr/>
        <w:t>).</w:t>
      </w:r>
    </w:p>
    <w:p w:rsidR="00142DFE" w:rsidP="2E6EF70B" w:rsidRDefault="00142DFE" w14:paraId="6209728C" w14:textId="40504CBE">
      <w:pPr>
        <w:pStyle w:val="Normal"/>
        <w:ind w:firstLine="720"/>
      </w:pPr>
      <w:r w:rsidR="2E6EF70B">
        <w:rPr/>
        <w:t>We next projected the functional clusters on enriched/depleted MSPs in HGMA disease cohorts (</w:t>
      </w:r>
      <w:r w:rsidRPr="2E6EF70B" w:rsidR="2E6EF70B">
        <w:rPr>
          <w:color w:val="FF0000"/>
        </w:rPr>
        <w:t xml:space="preserve">Fig. </w:t>
      </w:r>
      <w:ins w:author="JOSE FERNANDO GARCIA GUEVARA" w:date="2021-12-02T23:20:06.201Z" w:id="1505717170">
        <w:r w:rsidRPr="2E6EF70B" w:rsidR="2E6EF70B">
          <w:rPr>
            <w:color w:val="FF0000"/>
          </w:rPr>
          <w:t>3</w:t>
        </w:r>
      </w:ins>
      <w:ins w:author="JOSE FERNANDO GARCIA GUEVARA" w:date="2021-12-03T11:01:58.856Z" w:id="605220934">
        <w:r w:rsidRPr="2E6EF70B" w:rsidR="2E6EF70B">
          <w:rPr>
            <w:color w:val="FF0000"/>
          </w:rPr>
          <w:t xml:space="preserve">d </w:t>
        </w:r>
      </w:ins>
      <w:del w:author="JOSE FERNANDO GARCIA GUEVARA" w:date="2021-12-03T11:02:00.239Z" w:id="1306777079">
        <w:r w:rsidRPr="2E6EF70B" w:rsidDel="2E6EF70B">
          <w:rPr>
            <w:color w:val="FF0000"/>
          </w:rPr>
          <w:delText>4f</w:delText>
        </w:r>
      </w:del>
      <w:r w:rsidRPr="2E6EF70B" w:rsidR="2E6EF70B">
        <w:rPr>
          <w:color w:val="FF0000"/>
        </w:rPr>
        <w:t xml:space="preserve"> </w:t>
      </w:r>
      <w:r w:rsidR="2E6EF70B">
        <w:rPr/>
        <w:t xml:space="preserve">and </w:t>
      </w:r>
      <w:r w:rsidRPr="2E6EF70B" w:rsidR="2E6EF70B">
        <w:rPr>
          <w:color w:val="FF0000"/>
        </w:rPr>
        <w:t>Supplementary Fig. 5</w:t>
      </w:r>
      <w:r w:rsidRPr="2E6EF70B" w:rsidR="2E6EF70B">
        <w:rPr>
          <w:color w:val="000000" w:themeColor="text1" w:themeTint="FF" w:themeShade="FF"/>
        </w:rPr>
        <w:t>:</w:t>
      </w:r>
      <w:r w:rsidRPr="2E6EF70B" w:rsidR="2E6EF70B">
        <w:rPr>
          <w:color w:val="FF0000"/>
        </w:rPr>
        <w:t xml:space="preserve"> </w:t>
      </w:r>
      <w:r w:rsidR="2E6EF70B">
        <w:rPr/>
        <w:t>hypergeometric tests, p-value &lt; 10</w:t>
      </w:r>
      <w:r w:rsidRPr="2E6EF70B" w:rsidR="2E6EF70B">
        <w:rPr>
          <w:vertAlign w:val="superscript"/>
        </w:rPr>
        <w:t>-3</w:t>
      </w:r>
      <w:r w:rsidR="2E6EF70B">
        <w:rPr/>
        <w:t>).</w:t>
      </w:r>
      <w:ins w:author="JOSE FERNANDO GARCIA GUEVARA" w:date="2021-12-02T23:26:46.591Z" w:id="1950674049">
        <w:r w:rsidR="2E6EF70B">
          <w:t xml:space="preserve"> </w:t>
        </w:r>
      </w:ins>
      <w:ins w:author="JOSE FERNANDO GARCIA GUEVARA" w:date="2021-12-03T11:14:27.296Z" w:id="1610984004">
        <w:r w:rsidR="2E6EF70B">
          <w:t>A</w:t>
        </w:r>
      </w:ins>
      <w:ins w:author="JOSE FERNANDO GARCIA GUEVARA" w:date="2021-12-03T11:08:59.889Z" w:id="1768156943">
        <w:r w:rsidR="2E6EF70B">
          <w:t>mong the functio</w:t>
        </w:r>
      </w:ins>
      <w:ins w:author="JOSE FERNANDO GARCIA GUEVARA" w:date="2021-12-03T11:13:11.204Z" w:id="2086568266">
        <w:r w:rsidR="2E6EF70B">
          <w:t>ns of the</w:t>
        </w:r>
      </w:ins>
      <w:ins w:author="JOSE FERNANDO GARCIA GUEVARA" w:date="2021-12-03T11:08:59.889Z" w:id="777539870">
        <w:r w:rsidR="2E6EF70B">
          <w:t xml:space="preserve"> clusters commonly </w:t>
        </w:r>
      </w:ins>
      <w:ins w:author="JOSE FERNANDO GARCIA GUEVARA" w:date="2021-12-03T11:14:42.492Z" w:id="351995513">
        <w:r w:rsidR="2E6EF70B">
          <w:t>associated with</w:t>
        </w:r>
      </w:ins>
      <w:ins w:author="JOSE FERNANDO GARCIA GUEVARA" w:date="2021-12-03T11:09:07.223Z" w:id="2000533072">
        <w:r w:rsidR="2E6EF70B">
          <w:t xml:space="preserve"> the </w:t>
        </w:r>
      </w:ins>
      <w:ins w:author="JOSE FERNANDO GARCIA GUEVARA" w:date="2021-12-02T23:29:57.329Z" w:id="1468298801">
        <w:r w:rsidR="2E6EF70B">
          <w:t>en</w:t>
        </w:r>
      </w:ins>
      <w:ins w:author="JOSE FERNANDO GARCIA GUEVARA" w:date="2021-12-02T23:30:03.027Z" w:id="1779867476">
        <w:r w:rsidR="2E6EF70B">
          <w:t>riche</w:t>
        </w:r>
      </w:ins>
      <w:ins w:author="JOSE FERNANDO GARCIA GUEVARA" w:date="2021-12-02T23:31:19.438Z" w:id="1615716720">
        <w:r w:rsidR="2E6EF70B">
          <w:t xml:space="preserve">d species </w:t>
        </w:r>
      </w:ins>
      <w:ins w:author="JOSE FERNANDO GARCIA GUEVARA" w:date="2021-12-03T11:09:40.585Z" w:id="812096512">
        <w:r w:rsidR="2E6EF70B">
          <w:t>in</w:t>
        </w:r>
      </w:ins>
      <w:ins w:author="JOSE FERNANDO GARCIA GUEVARA" w:date="2021-12-03T11:15:09.561Z" w:id="1799111487">
        <w:r w:rsidR="2E6EF70B">
          <w:t xml:space="preserve"> </w:t>
        </w:r>
      </w:ins>
      <w:ins w:author="JOSE FERNANDO GARCIA GUEVARA" w:date="2021-12-03T11:09:40.585Z" w:id="1104135490">
        <w:r w:rsidR="2E6EF70B">
          <w:t>disease</w:t>
        </w:r>
      </w:ins>
      <w:ins w:author="JOSE FERNANDO GARCIA GUEVARA" w:date="2021-12-03T11:14:57.739Z" w:id="417938426">
        <w:r w:rsidR="2E6EF70B">
          <w:t>s</w:t>
        </w:r>
      </w:ins>
      <w:ins w:author="JOSE FERNANDO GARCIA GUEVARA" w:date="2021-12-03T11:09:40.585Z" w:id="1531934033">
        <w:r w:rsidR="2E6EF70B">
          <w:t xml:space="preserve"> </w:t>
        </w:r>
      </w:ins>
      <w:ins w:author="JOSE FERNANDO GARCIA GUEVARA" w:date="2021-12-02T23:32:17.517Z" w:id="156415101">
        <w:r w:rsidR="2E6EF70B">
          <w:t>we f</w:t>
        </w:r>
      </w:ins>
      <w:ins w:author="JOSE FERNANDO GARCIA GUEVARA" w:date="2021-12-03T11:09:46.347Z" w:id="250036162">
        <w:r w:rsidR="2E6EF70B">
          <w:t>ound</w:t>
        </w:r>
      </w:ins>
      <w:ins w:author="JOSE FERNANDO GARCIA GUEVARA" w:date="2021-12-02T23:33:33.174Z" w:id="172157049">
        <w:r w:rsidR="2E6EF70B">
          <w:t xml:space="preserve"> </w:t>
        </w:r>
      </w:ins>
      <w:ins w:author="JOSE FERNANDO GARCIA GUEVARA" w:date="2021-12-03T12:00:43.955Z" w:id="260144198">
        <w:r w:rsidR="2E6EF70B">
          <w:t xml:space="preserve">some </w:t>
        </w:r>
      </w:ins>
      <w:ins w:author="JOSE FERNANDO GARCIA GUEVARA" w:date="2021-12-03T12:06:10.36Z" w:id="1680526362">
        <w:r w:rsidR="2E6EF70B">
          <w:t>of them were</w:t>
        </w:r>
      </w:ins>
      <w:ins w:author="JOSE FERNANDO GARCIA GUEVARA" w:date="2021-12-03T11:59:56.712Z" w:id="437830967">
        <w:r w:rsidR="2E6EF70B">
          <w:t xml:space="preserve"> </w:t>
        </w:r>
      </w:ins>
      <w:ins w:author="JOSE FERNANDO GARCIA GUEVARA" w:date="2021-12-03T12:00:23.915Z" w:id="794950538">
        <w:r w:rsidR="2E6EF70B">
          <w:t>associated with antibiotic resistance</w:t>
        </w:r>
      </w:ins>
      <w:ins w:author="JOSE FERNANDO GARCIA GUEVARA" w:date="2021-12-03T12:06:32.495Z" w:id="1792512676">
        <w:r w:rsidR="2E6EF70B">
          <w:t>,</w:t>
        </w:r>
      </w:ins>
      <w:ins w:author="JOSE FERNANDO GARCIA GUEVARA" w:date="2021-12-03T12:00:23.915Z" w:id="2041278234">
        <w:r w:rsidR="2E6EF70B">
          <w:t xml:space="preserve"> virulence regulation</w:t>
        </w:r>
      </w:ins>
      <w:ins w:author="JOSE FERNANDO GARCIA GUEVARA" w:date="2021-12-03T12:06:46.891Z" w:id="778579287">
        <w:r w:rsidR="2E6EF70B">
          <w:t xml:space="preserve"> and </w:t>
        </w:r>
      </w:ins>
      <w:ins w:author="JOSE FERNANDO GARCIA GUEVARA" w:date="2021-12-03T12:11:17.836Z" w:id="1033857862">
        <w:r w:rsidR="2E6EF70B">
          <w:t>seve</w:t>
        </w:r>
        <w:r w:rsidR="2E6EF70B">
          <w:t xml:space="preserve">ral </w:t>
        </w:r>
      </w:ins>
      <w:ins w:author="JOSE FERNANDO GARCIA GUEVARA" w:date="2021-12-03T12:06:46.891Z" w:id="1648744913">
        <w:r w:rsidR="2E6EF70B">
          <w:t>PTS systems</w:t>
        </w:r>
      </w:ins>
      <w:ins w:author="JOSE FERNANDO GARCIA GUEVARA" w:date="2021-12-03T11:11:42.674Z" w:id="1309772919">
        <w:r w:rsidR="2E6EF70B">
          <w:t>.</w:t>
        </w:r>
      </w:ins>
      <w:ins w:author="JOSE FERNANDO GARCIA GUEVARA" w:date="2021-12-03T11:15:31.462Z" w:id="416278579">
        <w:r w:rsidR="2E6EF70B">
          <w:t xml:space="preserve"> </w:t>
        </w:r>
      </w:ins>
      <w:ins w:author="JOSE FERNANDO GARCIA GUEVARA" w:date="2021-12-03T12:07:14.666Z" w:id="1501709779">
        <w:r w:rsidR="2E6EF70B">
          <w:t>W</w:t>
        </w:r>
      </w:ins>
      <w:ins w:author="JOSE FERNANDO GARCIA GUEVARA" w:date="2021-12-03T11:15:31.462Z" w:id="1932359725">
        <w:r w:rsidR="2E6EF70B">
          <w:t>e found</w:t>
        </w:r>
      </w:ins>
      <w:ins w:author="JOSE FERNANDO GARCIA GUEVARA" w:date="2021-12-03T11:16:01.225Z" w:id="1936052720">
        <w:r w:rsidR="2E6EF70B">
          <w:t xml:space="preserve"> t</w:t>
        </w:r>
      </w:ins>
      <w:ins w:author="JOSE FERNANDO GARCIA GUEVARA" w:date="2021-12-03T11:15:31.462Z" w:id="1633845105">
        <w:r w:rsidR="2E6EF70B">
          <w:t>he</w:t>
        </w:r>
      </w:ins>
      <w:ins w:author="JOSE FERNANDO GARCIA GUEVARA" w:date="2021-12-03T11:13:59.903Z" w:id="1321415993">
        <w:r w:rsidR="2E6EF70B">
          <w:t xml:space="preserve"> </w:t>
        </w:r>
      </w:ins>
      <w:ins w:author="JOSE FERNANDO GARCIA GUEVARA" w:date="2021-12-03T11:14:08.794Z" w:id="800624374">
        <w:r w:rsidR="2E6EF70B">
          <w:t>Common Cluster</w:t>
        </w:r>
      </w:ins>
      <w:ins w:author="JOSE FERNANDO GARCIA GUEVARA" w:date="2021-12-03T11:16:18.056Z" w:id="410251541">
        <w:r w:rsidR="2E6EF70B">
          <w:t xml:space="preserve"> Cl-12 (figure 3c</w:t>
        </w:r>
        <w:r w:rsidR="2E6EF70B">
          <w:t>)</w:t>
        </w:r>
      </w:ins>
      <w:ins w:author="JOSE FERNANDO GARCIA GUEVARA" w:date="2021-12-03T11:14:08.794Z" w:id="764375960">
        <w:r w:rsidR="2E6EF70B">
          <w:t xml:space="preserve"> </w:t>
        </w:r>
      </w:ins>
      <w:ins w:author="JOSE FERNANDO GARCIA GUEVARA" w:date="2021-12-03T12:02:09.512Z" w:id="1304997187">
        <w:r w:rsidR="2E6EF70B">
          <w:t xml:space="preserve">between </w:t>
        </w:r>
      </w:ins>
      <w:ins w:author="JOSE FERNANDO GARCIA GUEVARA" w:date="2021-12-03T12:07:35.432Z" w:id="1716863636">
        <w:r w:rsidR="2E6EF70B">
          <w:t>functions commonly</w:t>
        </w:r>
      </w:ins>
      <w:ins w:author="JOSE FERNANDO GARCIA GUEVARA" w:date="2021-12-03T11:17:49.952Z" w:id="619831923">
        <w:r w:rsidR="2E6EF70B">
          <w:t xml:space="preserve"> depleted</w:t>
        </w:r>
      </w:ins>
      <w:ins w:author="JOSE FERNANDO GARCIA GUEVARA" w:date="2021-12-03T12:08:57.142Z" w:id="812669172">
        <w:r w:rsidR="2E6EF70B">
          <w:t xml:space="preserve">, </w:t>
        </w:r>
      </w:ins>
      <w:ins w:author="JOSE FERNANDO GARCIA GUEVARA" w:date="2021-12-03T12:09:59.665Z" w:id="1227778027">
        <w:r w:rsidR="2E6EF70B">
          <w:t>as mentioned above this cluster is rela</w:t>
        </w:r>
        <w:r w:rsidR="2E6EF70B">
          <w:t xml:space="preserve">ted with commensal species. Interestingly we </w:t>
        </w:r>
      </w:ins>
      <w:ins w:author="JOSE FERNANDO GARCIA GUEVARA" w:date="2021-12-03T12:10:48.489Z" w:id="1083039277">
        <w:r w:rsidR="2E6EF70B">
          <w:t>also observed the Methicillin resistance cluster</w:t>
        </w:r>
      </w:ins>
      <w:ins w:author="JOSE FERNANDO GARCIA GUEVARA" w:date="2021-12-03T12:18:13.647Z" w:id="2116655680">
        <w:r w:rsidR="2E6EF70B">
          <w:t xml:space="preserve"> commonly</w:t>
        </w:r>
      </w:ins>
      <w:ins w:author="JOSE FERNANDO GARCIA GUEVARA" w:date="2021-12-03T12:11:59.901Z" w:id="1473829452">
        <w:r w:rsidR="2E6EF70B">
          <w:t xml:space="preserve"> </w:t>
        </w:r>
        <w:r w:rsidR="2E6EF70B">
          <w:t>found de</w:t>
        </w:r>
      </w:ins>
      <w:ins w:author="JOSE FERNANDO GARCIA GUEVARA" w:date="2021-12-03T12:12:01.091Z" w:id="258340566">
        <w:r w:rsidR="2E6EF70B">
          <w:t>pleted</w:t>
        </w:r>
      </w:ins>
      <w:ins w:author="JOSE FERNANDO GARCIA GUEVARA" w:date="2021-12-03T11:20:07.548Z" w:id="1506208218">
        <w:r w:rsidR="2E6EF70B">
          <w:t xml:space="preserve"> (figure 3d)</w:t>
        </w:r>
      </w:ins>
      <w:ins w:author="JOSE FERNANDO GARCIA GUEVARA" w:date="2021-12-03T11:11:29.835Z" w:id="987578911">
        <w:r w:rsidR="2E6EF70B">
          <w:t>.</w:t>
        </w:r>
      </w:ins>
      <w:del w:author="JOSE FERNANDO GARCIA GUEVARA" w:date="2021-12-03T11:11:35.11Z" w:id="1972674455">
        <w:r w:rsidDel="2E6EF70B">
          <w:delText xml:space="preserve"> </w:delText>
        </w:r>
      </w:del>
      <w:del w:author="JOSE FERNANDO GARCIA GUEVARA" w:date="2021-12-02T23:24:03.715Z" w:id="167389967">
        <w:r w:rsidDel="2E6EF70B">
          <w:delText>It has been previously shown that isoprenoid biosynthesis initiates the majority of secondary metabolism</w:delText>
        </w:r>
      </w:del>
      <w:r>
        <w:fldChar w:fldCharType="begin"/>
      </w:r>
      <w:r>
        <w:instrText xml:space="preserve"> ADDIN EN.CITE &lt;EndNote&gt;&lt;Cite&gt;&lt;Author&gt;Odom&lt;/Author&gt;&lt;Year&gt;2011&lt;/Year&gt;&lt;RecNum&gt;66&lt;/RecNum&gt;&lt;DisplayText&gt;&lt;style face="superscript"&gt;28&lt;/style&gt;&lt;/DisplayText&gt;&lt;record&gt;&lt;rec-number&gt;66&lt;/rec-number&gt;&lt;foreign-keys&gt;&lt;key app="EN" db-id="rzwx9fwsasx9v2e552ips2see0vsr2s295fz" timestamp="1583304381"&gt;66&lt;/key&gt;&lt;/foreign-keys&gt;&lt;ref-type name="Journal Article"&gt;17&lt;/ref-type&gt;&lt;contributors&gt;&lt;authors&gt;&lt;author&gt;Odom, A. R.&lt;/author&gt;&lt;/authors&gt;&lt;/contributors&gt;&lt;auth-address&gt;Departments of Pediatrics and Molecular Microbiology, Washington University School of Medicine, St. Louis, Missouri, United States of America. odom_a@kids.wustl.edu&lt;/auth-address&gt;&lt;titles&gt;&lt;title&gt;Five questions about non-mevalonate isoprenoid biosynthesis&lt;/title&gt;&lt;secondary-title&gt;PLoS Pathog.&lt;/secondary-title&gt;&lt;/titles&gt;&lt;periodical&gt;&lt;full-title&gt;PLoS Pathog.&lt;/full-title&gt;&lt;/periodical&gt;&lt;pages&gt;e1002323&lt;/pages&gt;&lt;volume&gt;7&lt;/volume&gt;&lt;number&gt;12&lt;/number&gt;&lt;edition&gt;2012/01/05&lt;/edition&gt;&lt;keywords&gt;&lt;keyword&gt;Bacteria/*metabolism&lt;/keyword&gt;&lt;keyword&gt;Mevalonic Acid/metabolism&lt;/keyword&gt;&lt;keyword&gt;Terpenes/*metabolism&lt;/keyword&gt;&lt;/keywords&gt;&lt;dates&gt;&lt;year&gt;2011&lt;/year&gt;&lt;pub-dates&gt;&lt;date&gt;Dec&lt;/date&gt;&lt;/pub-dates&gt;&lt;/dates&gt;&lt;isbn&gt;1553-7374 (Electronic)&amp;#xD;1553-7366 (Linking)&lt;/isbn&gt;&lt;accession-num&gt;22216001&lt;/accession-num&gt;&lt;urls&gt;&lt;related-urls&gt;&lt;url&gt;&lt;style face="underline" font="default" size="100%"&gt;https://www.ncbi.nlm.nih.gov/pubmed/22216001&lt;/style&gt;&lt;/url&gt;&lt;/related-urls&gt;&lt;/urls&gt;&lt;custom2&gt;PMC3245312&lt;/custom2&gt;&lt;electronic-resource-num&gt;10.1371/journal.ppat.1002323&lt;/electronic-resource-num&gt;&lt;/record&gt;&lt;/Cite&gt;&lt;/EndNote&gt;</w:instrText>
      </w:r>
      <w:r>
        <w:fldChar w:fldCharType="separate"/>
      </w:r>
      <w:del w:author="JOSE FERNANDO GARCIA GUEVARA" w:date="2021-12-02T23:24:03.715Z" w:id="1155723511">
        <w:r w:rsidRPr="2E6EF70B" w:rsidDel="2E6EF70B">
          <w:rPr>
            <w:noProof/>
            <w:vertAlign w:val="superscript"/>
          </w:rPr>
          <w:delText>28</w:delText>
        </w:r>
      </w:del>
      <w:r>
        <w:fldChar w:fldCharType="end"/>
      </w:r>
      <w:del w:author="JOSE FERNANDO GARCIA GUEVARA" w:date="2021-12-02T23:24:03.715Z" w:id="1965954975">
        <w:r w:rsidDel="2E6EF70B">
          <w:delText>. However, we found a few functional clusters associated with species depleted in diseases, such as the CRISPR-cas system (i.e., the bac</w:delText>
        </w:r>
        <w:r w:rsidDel="2E6EF70B">
          <w:delText>terial immune system) and teichoic acid transport.</w:delText>
        </w:r>
      </w:del>
    </w:p>
    <w:p w:rsidR="004A19A5" w:rsidP="004A19A5" w:rsidRDefault="004A19A5" w14:paraId="34AD7A74" w14:textId="1127BE58">
      <w:pPr>
        <w:pStyle w:val="Heading1"/>
      </w:pPr>
      <w:r>
        <w:t xml:space="preserve">Phylogenetic analysis of the function, region, and composition of disease enriched/depleted gut microbiome species. </w:t>
      </w:r>
    </w:p>
    <w:p w:rsidR="00C97B86" w:rsidP="004A19A5" w:rsidRDefault="008A4591" w14:paraId="05B8CCD1" w14:textId="425192CB">
      <w:pPr>
        <w:pStyle w:val="Heading1"/>
        <w:rPr>
          <w:b w:val="0"/>
          <w:bCs w:val="0"/>
        </w:rPr>
      </w:pPr>
      <w:r>
        <w:rPr>
          <w:b w:val="0"/>
          <w:bCs w:val="0"/>
        </w:rPr>
        <w:t>Correlation of per capita incidence rates of disease with enriched species in that region</w:t>
      </w:r>
      <w:del w:author="Portlock, Theo" w:date="2021-11-29T17:47:00Z" w:id="157">
        <w:r w:rsidRPr="00495800" w:rsidDel="00043BB8" w:rsidR="009C0783">
          <w:delText xml:space="preserve">Interestingly, </w:delText>
        </w:r>
        <w:r w:rsidRPr="00495800" w:rsidDel="00043BB8" w:rsidR="00A96946">
          <w:delText xml:space="preserve">we </w:delText>
        </w:r>
        <w:r w:rsidRPr="00495800" w:rsidDel="00043BB8" w:rsidR="009C0783">
          <w:delText xml:space="preserve">observed </w:delText>
        </w:r>
        <w:r w:rsidRPr="00495800" w:rsidDel="00043BB8" w:rsidR="00A96946">
          <w:delText xml:space="preserve">that MSPs </w:delText>
        </w:r>
        <w:r w:rsidRPr="00495800" w:rsidDel="00043BB8" w:rsidR="009C0783">
          <w:delText xml:space="preserve">commonly </w:delText>
        </w:r>
        <w:r w:rsidRPr="00495800" w:rsidDel="00043BB8" w:rsidR="00A96946">
          <w:delText xml:space="preserve">depleted in diseases were highly country-specific, while </w:delText>
        </w:r>
        <w:r w:rsidRPr="00495800" w:rsidDel="00043BB8" w:rsidR="00442D0B">
          <w:delText xml:space="preserve">commonly </w:delText>
        </w:r>
        <w:r w:rsidRPr="00495800" w:rsidDel="00043BB8" w:rsidR="00A96946">
          <w:delText xml:space="preserve">enriched MSPs were usually shared by several diseases and were less </w:delText>
        </w:r>
        <w:r w:rsidDel="00043BB8" w:rsidR="00C36715">
          <w:delText>related</w:delText>
        </w:r>
        <w:r w:rsidRPr="00495800" w:rsidDel="00043BB8" w:rsidR="00C36715">
          <w:delText xml:space="preserve"> </w:delText>
        </w:r>
        <w:r w:rsidRPr="00495800" w:rsidDel="00043BB8" w:rsidR="00A96946">
          <w:delText>to geographical origins (</w:delText>
        </w:r>
        <w:r w:rsidRPr="00495800" w:rsidDel="00043BB8" w:rsidR="00ED3305">
          <w:rPr>
            <w:color w:val="FF0000"/>
          </w:rPr>
          <w:delText xml:space="preserve">Extended Fig. </w:delText>
        </w:r>
        <w:r w:rsidRPr="00495800" w:rsidDel="00043BB8" w:rsidR="008043A8">
          <w:rPr>
            <w:color w:val="FF0000"/>
          </w:rPr>
          <w:delText>1e</w:delText>
        </w:r>
        <w:r w:rsidRPr="00495800" w:rsidDel="00043BB8" w:rsidR="00067CE0">
          <w:rPr>
            <w:color w:val="FF0000"/>
          </w:rPr>
          <w:delText>-i</w:delText>
        </w:r>
        <w:r w:rsidRPr="00495800" w:rsidDel="00043BB8" w:rsidR="00A96946">
          <w:rPr>
            <w:color w:val="FF0000"/>
          </w:rPr>
          <w:delText xml:space="preserve"> </w:delText>
        </w:r>
        <w:r w:rsidRPr="00495800" w:rsidDel="00043BB8" w:rsidR="00A96946">
          <w:delText xml:space="preserve">and </w:delText>
        </w:r>
        <w:r w:rsidRPr="00495800" w:rsidDel="00043BB8" w:rsidR="00A96946">
          <w:rPr>
            <w:color w:val="FF0000"/>
          </w:rPr>
          <w:delText>Supplementary</w:delText>
        </w:r>
        <w:r w:rsidRPr="00495800" w:rsidDel="00043BB8" w:rsidR="00067CE0">
          <w:rPr>
            <w:color w:val="FF0000"/>
          </w:rPr>
          <w:delText xml:space="preserve"> </w:delText>
        </w:r>
        <w:r w:rsidRPr="00495800" w:rsidDel="00043BB8" w:rsidR="00ED3305">
          <w:rPr>
            <w:color w:val="FF0000"/>
          </w:rPr>
          <w:delText>Table S4</w:delText>
        </w:r>
        <w:r w:rsidRPr="00495800" w:rsidDel="00043BB8" w:rsidR="00A96946">
          <w:delText>).</w:delText>
        </w:r>
        <w:r w:rsidRPr="00495800" w:rsidDel="00043BB8" w:rsidR="00FA61EE">
          <w:delText xml:space="preserve"> </w:delText>
        </w:r>
        <w:r w:rsidRPr="00495800" w:rsidDel="00043BB8" w:rsidR="00D4091E">
          <w:delText>Moreover, we observed that MSPs</w:delText>
        </w:r>
        <w:r w:rsidRPr="00495800" w:rsidDel="00043BB8" w:rsidR="00690C76">
          <w:delText xml:space="preserve"> commonly</w:delText>
        </w:r>
        <w:r w:rsidRPr="00495800" w:rsidDel="00043BB8" w:rsidR="00D4091E">
          <w:delText xml:space="preserve"> enriched or depleted in diseases were associated with different temporal behaviours among healthy individuals</w:delText>
        </w:r>
        <w:r w:rsidDel="00043BB8" w:rsidR="005A30A0">
          <w:delText>, as detailed in the following sections</w:delText>
        </w:r>
        <w:r w:rsidRPr="00495800" w:rsidDel="00043BB8" w:rsidR="00D4091E">
          <w:delText xml:space="preserve">. </w:delText>
        </w:r>
      </w:del>
    </w:p>
    <w:p w:rsidRPr="008A4591" w:rsidR="008A4591" w:rsidP="008A4591" w:rsidRDefault="00E00358" w14:paraId="4E795A99" w14:textId="3D32D902">
      <w:r>
        <w:t>Functional cluster naming system</w:t>
      </w:r>
    </w:p>
    <w:p w:rsidR="008A4591" w:rsidP="008A4591" w:rsidRDefault="008A4591" w14:paraId="706CB764" w14:textId="17CD6F44">
      <w:r>
        <w:t>Fusobacterium story – enriched in western countries, highly specific to only a few species</w:t>
      </w:r>
    </w:p>
    <w:p w:rsidRPr="008A4591" w:rsidR="008A4591" w:rsidDel="00CB0911" w:rsidP="008A4591" w:rsidRDefault="008A4591" w14:paraId="6103DE4D" w14:textId="3BA0B4BB">
      <w:pPr>
        <w:rPr>
          <w:del w:author="Portlock, Theo" w:date="2021-11-30T10:00:00Z" w:id="158"/>
        </w:rPr>
      </w:pPr>
      <w:r>
        <w:t xml:space="preserve">Streptococcus – change in commensalism? Country specific resolution? </w:t>
      </w:r>
    </w:p>
    <w:p w:rsidRPr="00495800" w:rsidR="00A96946" w:rsidDel="00BE4C58" w:rsidP="008A4591" w:rsidRDefault="00A96946" w14:paraId="11C045CD" w14:textId="77777777">
      <w:pPr>
        <w:rPr>
          <w:del w:author="Portlock, Theo" w:date="2021-11-25T15:00:00Z" w:id="159"/>
        </w:rPr>
      </w:pPr>
    </w:p>
    <w:p w:rsidRPr="00495800" w:rsidR="00065ECF" w:rsidDel="00BE4C58" w:rsidP="008A4591" w:rsidRDefault="00E34B31" w14:paraId="3EE1848F" w14:textId="7C75CC10">
      <w:pPr>
        <w:rPr>
          <w:del w:author="Portlock, Theo" w:date="2021-11-25T15:00:00Z" w:id="160"/>
        </w:rPr>
      </w:pPr>
      <w:del w:author="Portlock, Theo" w:date="2021-11-25T15:00:00Z" w:id="161">
        <w:r w:rsidRPr="00495800" w:rsidDel="00BE4C58">
          <w:delText>Dynamic changes of gut microbiome composition</w:delText>
        </w:r>
        <w:r w:rsidRPr="00495800" w:rsidDel="00BE4C58" w:rsidR="008043A8">
          <w:delText>;</w:delText>
        </w:r>
        <w:r w:rsidRPr="00495800" w:rsidDel="00BE4C58" w:rsidR="00065ECF">
          <w:delText xml:space="preserve"> inflow</w:delText>
        </w:r>
        <w:r w:rsidRPr="00495800" w:rsidDel="00BE4C58" w:rsidR="00F23DE1">
          <w:delText xml:space="preserve"> and </w:delText>
        </w:r>
        <w:r w:rsidRPr="00495800" w:rsidDel="00BE4C58" w:rsidR="00065ECF">
          <w:delText>outflow species</w:delText>
        </w:r>
      </w:del>
    </w:p>
    <w:p w:rsidRPr="00495800" w:rsidR="008C6590" w:rsidDel="00BE4C58" w:rsidP="008A4591" w:rsidRDefault="005A30A0" w14:paraId="11CF3919" w14:textId="71CD6073">
      <w:pPr>
        <w:rPr>
          <w:del w:author="Portlock, Theo" w:date="2021-11-25T15:00:00Z" w:id="162"/>
        </w:rPr>
        <w:pPrChange w:author="Portlock, Theo" w:date="2021-11-29T17:48:00Z" w:id="163">
          <w:pPr>
            <w:ind w:firstLine="720"/>
          </w:pPr>
        </w:pPrChange>
      </w:pPr>
      <w:del w:author="Portlock, Theo" w:date="2021-11-25T15:00:00Z" w:id="164">
        <w:r w:rsidDel="00BE4C58">
          <w:delText>W</w:delText>
        </w:r>
        <w:r w:rsidRPr="00495800" w:rsidDel="00BE4C58" w:rsidR="001C4E71">
          <w:delText>e investigated the temporal changes in microbiome composition at the individual level by applying Markov chain models (MCMs) to the MSPs identified in the longitudinal cohort of 86 healthy Swedes (</w:delText>
        </w:r>
        <w:r w:rsidRPr="00495800" w:rsidDel="00BE4C58" w:rsidR="001C4E71">
          <w:rPr>
            <w:color w:val="FF0000"/>
          </w:rPr>
          <w:delText>Methods</w:delText>
        </w:r>
        <w:r w:rsidRPr="00495800" w:rsidDel="00BE4C58" w:rsidR="001C4E71">
          <w:delText xml:space="preserve">). This analysis enabled us to estimate the transition probability of individual MSPs from presence to absence </w:delText>
        </w:r>
        <w:r w:rsidRPr="00495800" w:rsidDel="00BE4C58" w:rsidR="000E465D">
          <w:delText>(</w:delText>
        </w:r>
        <w:r w:rsidRPr="00495800" w:rsidDel="00BE4C58" w:rsidR="00236E14">
          <w:delText>outflow</w:delText>
        </w:r>
        <w:r w:rsidRPr="00495800" w:rsidDel="00BE4C58" w:rsidR="000E465D">
          <w:delText xml:space="preserve"> probability) </w:delText>
        </w:r>
        <w:r w:rsidRPr="00495800" w:rsidDel="00BE4C58" w:rsidR="001C4E71">
          <w:delText xml:space="preserve">and vice versa </w:delText>
        </w:r>
        <w:r w:rsidRPr="00495800" w:rsidDel="00BE4C58" w:rsidR="000E465D">
          <w:delText>(</w:delText>
        </w:r>
        <w:r w:rsidRPr="00495800" w:rsidDel="00BE4C58" w:rsidR="00236E14">
          <w:delText>inflow</w:delText>
        </w:r>
        <w:r w:rsidRPr="00495800" w:rsidDel="00BE4C58" w:rsidR="000E465D">
          <w:delText xml:space="preserve"> probability) </w:delText>
        </w:r>
        <w:r w:rsidRPr="00495800" w:rsidDel="00BE4C58" w:rsidR="001C4E71">
          <w:delText xml:space="preserve">across different sampling times. We identified two groups of MSPs </w:delText>
        </w:r>
        <w:r w:rsidDel="00BE4C58">
          <w:delText xml:space="preserve">preferably </w:delText>
        </w:r>
        <w:r w:rsidRPr="00495800" w:rsidDel="00BE4C58">
          <w:delText>transiti</w:delText>
        </w:r>
        <w:r w:rsidDel="00BE4C58">
          <w:delText>ng</w:delText>
        </w:r>
        <w:r w:rsidRPr="00495800" w:rsidDel="00BE4C58">
          <w:delText xml:space="preserve"> </w:delText>
        </w:r>
        <w:r w:rsidRPr="00495800" w:rsidDel="00BE4C58" w:rsidR="001C4E71">
          <w:delText xml:space="preserve">from presence to absence </w:delText>
        </w:r>
        <w:r w:rsidDel="00BE4C58">
          <w:delText>or</w:delText>
        </w:r>
        <w:r w:rsidRPr="00495800" w:rsidDel="00BE4C58">
          <w:delText xml:space="preserve"> </w:delText>
        </w:r>
        <w:r w:rsidRPr="00495800" w:rsidDel="00BE4C58" w:rsidR="001C4E71">
          <w:delText>from absence to presence; for brevity, we term them “outflow</w:delText>
        </w:r>
        <w:r w:rsidRPr="00495800" w:rsidDel="00BE4C58" w:rsidR="0031347B">
          <w:delText xml:space="preserve"> </w:delText>
        </w:r>
        <w:r w:rsidRPr="00495800" w:rsidDel="00BE4C58" w:rsidR="00FB0DCC">
          <w:delText xml:space="preserve">species </w:delText>
        </w:r>
        <w:r w:rsidRPr="00495800" w:rsidDel="00BE4C58" w:rsidR="0031347B">
          <w:delText>(OFS)</w:delText>
        </w:r>
        <w:r w:rsidRPr="00495800" w:rsidDel="00BE4C58" w:rsidR="001C4E71">
          <w:delText>” and “inflow</w:delText>
        </w:r>
        <w:r w:rsidRPr="00495800" w:rsidDel="00BE4C58" w:rsidR="0031347B">
          <w:delText xml:space="preserve"> </w:delText>
        </w:r>
        <w:r w:rsidRPr="00495800" w:rsidDel="00BE4C58" w:rsidR="00FB0DCC">
          <w:delText xml:space="preserve">species </w:delText>
        </w:r>
        <w:r w:rsidRPr="00495800" w:rsidDel="00BE4C58" w:rsidR="0031347B">
          <w:delText>(IFS)</w:delText>
        </w:r>
        <w:r w:rsidRPr="00495800" w:rsidDel="00BE4C58" w:rsidR="001C4E71">
          <w:delText>” respectively (</w:delText>
        </w:r>
        <w:r w:rsidRPr="00495800" w:rsidDel="00BE4C58" w:rsidR="000542A8">
          <w:rPr>
            <w:color w:val="FF0000"/>
          </w:rPr>
          <w:delText>Fig. 2a</w:delText>
        </w:r>
        <w:r w:rsidRPr="00495800" w:rsidDel="00BE4C58" w:rsidR="000542A8">
          <w:delText xml:space="preserve">, </w:delText>
        </w:r>
        <w:r w:rsidRPr="00495800" w:rsidDel="00BE4C58" w:rsidR="004F1777">
          <w:rPr>
            <w:color w:val="FF0000"/>
          </w:rPr>
          <w:delText xml:space="preserve">Extended Fig. </w:delText>
        </w:r>
        <w:r w:rsidRPr="00495800" w:rsidDel="00BE4C58" w:rsidR="00491CFC">
          <w:rPr>
            <w:color w:val="FF0000"/>
          </w:rPr>
          <w:delText>2</w:delText>
        </w:r>
        <w:r w:rsidRPr="00495800" w:rsidDel="00BE4C58" w:rsidR="004F1777">
          <w:rPr>
            <w:color w:val="FF0000"/>
          </w:rPr>
          <w:delText>a-</w:delText>
        </w:r>
        <w:r w:rsidRPr="00495800" w:rsidDel="00BE4C58" w:rsidR="00491CFC">
          <w:rPr>
            <w:color w:val="FF0000"/>
          </w:rPr>
          <w:delText xml:space="preserve">f, </w:delText>
        </w:r>
        <w:r w:rsidRPr="00495800" w:rsidDel="00BE4C58" w:rsidR="00C60B3B">
          <w:rPr>
            <w:color w:val="FF0000"/>
          </w:rPr>
          <w:delText xml:space="preserve">Supplementary </w:delText>
        </w:r>
        <w:r w:rsidRPr="00495800" w:rsidDel="00BE4C58" w:rsidR="0031347B">
          <w:rPr>
            <w:color w:val="FF0000"/>
          </w:rPr>
          <w:delText>Table S5</w:delText>
        </w:r>
        <w:r w:rsidRPr="00495800" w:rsidDel="00BE4C58" w:rsidR="001C4E71">
          <w:delText>). Clearly, declaring a species absent or present depends on the detection threshold, which is in turn determined by sequencing depth. We performed the analysis at three depth levels for 15, 10, and 5 million reads, and observed largely concordant results</w:delText>
        </w:r>
        <w:r w:rsidRPr="00495800" w:rsidDel="00BE4C58" w:rsidR="00092CFC">
          <w:delText xml:space="preserve"> (</w:delText>
        </w:r>
        <w:r w:rsidRPr="00495800" w:rsidDel="00BE4C58" w:rsidR="00470461">
          <w:rPr>
            <w:color w:val="FF0000"/>
          </w:rPr>
          <w:delText>Extended Fig. 3</w:delText>
        </w:r>
        <w:r w:rsidRPr="00495800" w:rsidDel="00BE4C58" w:rsidR="00092CFC">
          <w:delText xml:space="preserve">). </w:delText>
        </w:r>
        <w:r w:rsidRPr="00495800" w:rsidDel="00BE4C58" w:rsidR="008A7661">
          <w:delText xml:space="preserve">For instance, 35 </w:delText>
        </w:r>
        <w:r w:rsidDel="00BE4C58" w:rsidR="00552880">
          <w:delText>IFS</w:delText>
        </w:r>
        <w:r w:rsidRPr="00495800" w:rsidDel="00BE4C58" w:rsidR="008A7661">
          <w:delText xml:space="preserve"> (90%) were detected at both 10 and 15 million reads levels, while 4 and 6 species were detected only at former and latter, respectively. Similar results were observed for </w:delText>
        </w:r>
        <w:r w:rsidRPr="00495800" w:rsidDel="00BE4C58" w:rsidR="0031347B">
          <w:delText>OFS</w:delText>
        </w:r>
        <w:r w:rsidRPr="00495800" w:rsidDel="00BE4C58" w:rsidR="008A7661">
          <w:delText xml:space="preserve">: 447 (88%) were detected at both levels, while 62 and 27 species were detected at 10 and 15 million reads only. Overall, </w:delText>
        </w:r>
        <w:r w:rsidRPr="00495800" w:rsidDel="00BE4C58" w:rsidR="001B25B1">
          <w:delText xml:space="preserve">inflow </w:delText>
        </w:r>
        <w:r w:rsidRPr="00495800" w:rsidDel="00BE4C58" w:rsidR="008A7661">
          <w:delText xml:space="preserve">and </w:delText>
        </w:r>
        <w:r w:rsidRPr="00495800" w:rsidDel="00BE4C58" w:rsidR="001B25B1">
          <w:delText xml:space="preserve">outflow </w:delText>
        </w:r>
        <w:r w:rsidRPr="00495800" w:rsidDel="00BE4C58" w:rsidR="000415E7">
          <w:delText xml:space="preserve">probabilities </w:delText>
        </w:r>
        <w:r w:rsidRPr="00495800" w:rsidDel="00BE4C58" w:rsidR="008A7661">
          <w:delText>were highly correlated at three different depth levels, with a slight reduction for outflows at 5 million reads (</w:delText>
        </w:r>
        <w:r w:rsidRPr="00495800" w:rsidDel="00BE4C58" w:rsidR="008A7661">
          <w:rPr>
            <w:color w:val="FF0000"/>
          </w:rPr>
          <w:delText xml:space="preserve">Supplementary </w:delText>
        </w:r>
        <w:r w:rsidRPr="00495800" w:rsidDel="00BE4C58" w:rsidR="0031347B">
          <w:rPr>
            <w:color w:val="FF0000"/>
          </w:rPr>
          <w:delText>Table S5</w:delText>
        </w:r>
        <w:r w:rsidRPr="00495800" w:rsidDel="00BE4C58" w:rsidR="008A7661">
          <w:delText>).</w:delText>
        </w:r>
        <w:r w:rsidRPr="00495800" w:rsidDel="00BE4C58" w:rsidR="008C6590">
          <w:delText xml:space="preserve"> </w:delText>
        </w:r>
      </w:del>
    </w:p>
    <w:p w:rsidRPr="00495800" w:rsidR="008C6590" w:rsidDel="00BE4C58" w:rsidP="008A4591" w:rsidRDefault="008C6590" w14:paraId="64DD903E" w14:textId="6EFA2245">
      <w:pPr>
        <w:rPr>
          <w:del w:author="Portlock, Theo" w:date="2021-11-25T15:00:00Z" w:id="165"/>
        </w:rPr>
        <w:pPrChange w:author="Portlock, Theo" w:date="2021-11-29T17:48:00Z" w:id="166">
          <w:pPr>
            <w:ind w:firstLine="720"/>
          </w:pPr>
        </w:pPrChange>
      </w:pPr>
    </w:p>
    <w:p w:rsidRPr="00495800" w:rsidR="00C920DE" w:rsidDel="00BE4C58" w:rsidP="008A4591" w:rsidRDefault="008C6590" w14:paraId="5D72642C" w14:textId="772D2FBC">
      <w:pPr>
        <w:rPr>
          <w:del w:author="Portlock, Theo" w:date="2021-11-25T15:00:00Z" w:id="167"/>
          <w:color w:val="000000" w:themeColor="text1"/>
        </w:rPr>
      </w:pPr>
      <w:del w:author="Portlock, Theo" w:date="2021-11-25T15:00:00Z" w:id="168">
        <w:r w:rsidRPr="00495800" w:rsidDel="00BE4C58">
          <w:delText xml:space="preserve">To determine the robustness of these findings, we </w:delText>
        </w:r>
        <w:r w:rsidRPr="00495800" w:rsidDel="00BE4C58" w:rsidR="00A16878">
          <w:delText>compared species-retaining probability (</w:delText>
        </w:r>
        <w:r w:rsidRPr="00495800" w:rsidDel="00BE4C58">
          <w:delText xml:space="preserve">Kaplan-Meier </w:delText>
        </w:r>
        <w:r w:rsidRPr="00495800" w:rsidDel="00BE4C58" w:rsidR="00A16878">
          <w:delText xml:space="preserve">estimates) with </w:delText>
        </w:r>
        <w:r w:rsidRPr="00495800" w:rsidDel="00BE4C58">
          <w:delText>outflow probability</w:delText>
        </w:r>
        <w:r w:rsidRPr="00495800" w:rsidDel="00BE4C58" w:rsidR="00A16878">
          <w:delText>, expected to be inversely proportional</w:delText>
        </w:r>
        <w:r w:rsidRPr="00495800" w:rsidDel="00BE4C58" w:rsidR="00DB2E57">
          <w:delText xml:space="preserve"> </w:delText>
        </w:r>
        <w:r w:rsidRPr="00495800" w:rsidDel="00BE4C58">
          <w:delText>(</w:delText>
        </w:r>
        <w:r w:rsidRPr="00495800" w:rsidDel="00BE4C58">
          <w:rPr>
            <w:color w:val="FF0000"/>
          </w:rPr>
          <w:delText xml:space="preserve">Extended Fig. </w:delText>
        </w:r>
        <w:r w:rsidRPr="00495800" w:rsidDel="00BE4C58" w:rsidR="00321F7D">
          <w:rPr>
            <w:color w:val="FF0000"/>
          </w:rPr>
          <w:delText>4a</w:delText>
        </w:r>
        <w:r w:rsidRPr="00495800" w:rsidDel="00BE4C58" w:rsidR="00321F7D">
          <w:delText xml:space="preserve"> </w:delText>
        </w:r>
        <w:r w:rsidRPr="00495800" w:rsidDel="00BE4C58">
          <w:delText xml:space="preserve">and </w:delText>
        </w:r>
        <w:r w:rsidRPr="00495800" w:rsidDel="00BE4C58">
          <w:rPr>
            <w:color w:val="FF0000"/>
          </w:rPr>
          <w:delText>Method</w:delText>
        </w:r>
        <w:r w:rsidDel="00BE4C58" w:rsidR="0056696D">
          <w:rPr>
            <w:color w:val="FF0000"/>
          </w:rPr>
          <w:delText>s</w:delText>
        </w:r>
        <w:r w:rsidRPr="00495800" w:rsidDel="00BE4C58">
          <w:delText xml:space="preserve">). We observed that the species that had </w:delText>
        </w:r>
        <w:r w:rsidRPr="00495800" w:rsidDel="00BE4C58" w:rsidR="00FD6CD7">
          <w:delText xml:space="preserve">lower </w:delText>
        </w:r>
        <w:r w:rsidRPr="00495800" w:rsidDel="00BE4C58" w:rsidR="005F0955">
          <w:delText xml:space="preserve">outflow </w:delText>
        </w:r>
        <w:r w:rsidRPr="00495800" w:rsidDel="00BE4C58">
          <w:delText>probability, such as</w:delText>
        </w:r>
        <w:r w:rsidRPr="00495800" w:rsidDel="00BE4C58">
          <w:rPr>
            <w:i/>
            <w:iCs/>
          </w:rPr>
          <w:delText xml:space="preserve"> Bacteroides vulgatus </w:delText>
        </w:r>
        <w:r w:rsidRPr="00495800" w:rsidDel="00BE4C58">
          <w:delText xml:space="preserve">and </w:delText>
        </w:r>
        <w:r w:rsidRPr="00495800" w:rsidDel="00BE4C58">
          <w:rPr>
            <w:i/>
            <w:iCs/>
          </w:rPr>
          <w:delText>Prevotella copri,</w:delText>
        </w:r>
        <w:r w:rsidRPr="00495800" w:rsidDel="00BE4C58">
          <w:delText xml:space="preserve"> indeed had the highest retaining probability, whereas </w:delText>
        </w:r>
        <w:r w:rsidRPr="00495800" w:rsidDel="00BE4C58" w:rsidR="005A0978">
          <w:delText xml:space="preserve">those </w:delText>
        </w:r>
        <w:r w:rsidRPr="00495800" w:rsidDel="00BE4C58" w:rsidR="001A6102">
          <w:delText xml:space="preserve">of </w:delText>
        </w:r>
        <w:r w:rsidRPr="00495800" w:rsidDel="00BE4C58">
          <w:delText>high</w:delText>
        </w:r>
        <w:r w:rsidRPr="00495800" w:rsidDel="00BE4C58" w:rsidR="001A6102">
          <w:delText>er</w:delText>
        </w:r>
        <w:r w:rsidRPr="00495800" w:rsidDel="00BE4C58">
          <w:delText xml:space="preserve"> </w:delText>
        </w:r>
        <w:r w:rsidRPr="00495800" w:rsidDel="00BE4C58" w:rsidR="005F0955">
          <w:delText xml:space="preserve">outflow </w:delText>
        </w:r>
        <w:r w:rsidRPr="00495800" w:rsidDel="00BE4C58">
          <w:delText>probability (</w:delText>
        </w:r>
        <w:r w:rsidRPr="00495800" w:rsidDel="00BE4C58" w:rsidR="006C1FF3">
          <w:delText xml:space="preserve">e.g. </w:delText>
        </w:r>
        <w:r w:rsidRPr="00495800" w:rsidDel="00BE4C58">
          <w:rPr>
            <w:i/>
            <w:iCs/>
          </w:rPr>
          <w:delText xml:space="preserve">Veillonella infantium and Streptococcus parasanguinis) </w:delText>
        </w:r>
        <w:r w:rsidRPr="00495800" w:rsidDel="00BE4C58">
          <w:delText>had reduced retaining probability. The species retaining probabilities were correlated with their mean abundance (</w:delText>
        </w:r>
        <w:r w:rsidRPr="00495800" w:rsidDel="00BE4C58">
          <w:rPr>
            <w:color w:val="FF0000"/>
          </w:rPr>
          <w:delText xml:space="preserve">Extended Fig. </w:delText>
        </w:r>
        <w:r w:rsidRPr="00495800" w:rsidDel="00BE4C58" w:rsidR="00321F7D">
          <w:rPr>
            <w:color w:val="FF0000"/>
          </w:rPr>
          <w:delText>4b</w:delText>
        </w:r>
        <w:r w:rsidRPr="00495800" w:rsidDel="00BE4C58">
          <w:delText xml:space="preserve">), even if the associations did not appear significant for any individual species based on Cox regression (p-values &gt; 0.1, </w:delText>
        </w:r>
        <w:r w:rsidRPr="00495800" w:rsidDel="00BE4C58">
          <w:rPr>
            <w:color w:val="FF0000"/>
          </w:rPr>
          <w:delText xml:space="preserve">Extended Fig. </w:delText>
        </w:r>
        <w:r w:rsidRPr="00495800" w:rsidDel="00BE4C58" w:rsidR="00321F7D">
          <w:rPr>
            <w:color w:val="FF0000"/>
          </w:rPr>
          <w:delText>4c</w:delText>
        </w:r>
        <w:r w:rsidRPr="00495800" w:rsidDel="00BE4C58">
          <w:delText>).</w:delText>
        </w:r>
      </w:del>
    </w:p>
    <w:p w:rsidRPr="00495800" w:rsidR="008C6590" w:rsidDel="00BE4C58" w:rsidP="008A4591" w:rsidRDefault="008C6590" w14:paraId="587448D3" w14:textId="1B8D389C">
      <w:pPr>
        <w:rPr>
          <w:del w:author="Portlock, Theo" w:date="2021-11-25T15:00:00Z" w:id="169"/>
        </w:rPr>
      </w:pPr>
    </w:p>
    <w:p w:rsidRPr="00495800" w:rsidR="008C6590" w:rsidDel="00BE4C58" w:rsidP="008A4591" w:rsidRDefault="007F5CAB" w14:paraId="4C5CBD63" w14:textId="5CF7D2CB">
      <w:pPr>
        <w:rPr>
          <w:del w:author="Portlock, Theo" w:date="2021-11-25T15:00:00Z" w:id="170"/>
        </w:rPr>
      </w:pPr>
      <w:del w:author="Portlock, Theo" w:date="2021-11-25T15:00:00Z" w:id="171">
        <w:r w:rsidRPr="00495800" w:rsidDel="00BE4C58">
          <w:delText xml:space="preserve">We observed that the changes of </w:delText>
        </w:r>
        <w:r w:rsidRPr="00495800" w:rsidDel="00BE4C58" w:rsidR="0031347B">
          <w:delText>OFS</w:delText>
        </w:r>
        <w:r w:rsidRPr="00495800" w:rsidDel="00BE4C58">
          <w:delText xml:space="preserve"> abundances among 86 individuals (Δ</w:delText>
        </w:r>
        <w:r w:rsidRPr="00495800" w:rsidDel="00BE4C58" w:rsidR="00C7535F">
          <w:rPr>
            <w:vertAlign w:val="subscript"/>
          </w:rPr>
          <w:delText>OFS</w:delText>
        </w:r>
        <w:r w:rsidRPr="00495800" w:rsidDel="00BE4C58">
          <w:delText xml:space="preserve">) were inversely correlated with those of </w:delText>
        </w:r>
        <w:r w:rsidRPr="00495800" w:rsidDel="00BE4C58" w:rsidR="0031347B">
          <w:delText>IFS</w:delText>
        </w:r>
        <w:r w:rsidRPr="00495800" w:rsidDel="00BE4C58">
          <w:delText xml:space="preserve"> (Δ</w:delText>
        </w:r>
        <w:r w:rsidRPr="00495800" w:rsidDel="00BE4C58" w:rsidR="0031347B">
          <w:rPr>
            <w:vertAlign w:val="subscript"/>
          </w:rPr>
          <w:delText>IFS</w:delText>
        </w:r>
        <w:r w:rsidRPr="00495800" w:rsidDel="00BE4C58">
          <w:delText>)</w:delText>
        </w:r>
        <w:r w:rsidRPr="00495800" w:rsidDel="00BE4C58" w:rsidR="00FC133D">
          <w:delText xml:space="preserve">, </w:delText>
        </w:r>
        <w:r w:rsidRPr="00495800" w:rsidDel="00BE4C58" w:rsidR="008266E5">
          <w:delText>i.e.</w:delText>
        </w:r>
        <w:r w:rsidRPr="00495800" w:rsidDel="00BE4C58" w:rsidR="00FC133D">
          <w:delText xml:space="preserve"> </w:delText>
        </w:r>
        <w:r w:rsidDel="00BE4C58" w:rsidR="00C36715">
          <w:delText>suggesting</w:delText>
        </w:r>
        <w:r w:rsidRPr="00495800" w:rsidDel="00BE4C58" w:rsidR="00C36715">
          <w:delText xml:space="preserve"> </w:delText>
        </w:r>
        <w:r w:rsidDel="00BE4C58" w:rsidR="00C36715">
          <w:delText>competition</w:delText>
        </w:r>
        <w:r w:rsidRPr="00495800" w:rsidDel="00BE4C58" w:rsidR="00FC133D">
          <w:delText xml:space="preserve"> between </w:delText>
        </w:r>
        <w:r w:rsidRPr="00495800" w:rsidDel="00BE4C58" w:rsidR="0031347B">
          <w:delText>IFS</w:delText>
        </w:r>
        <w:r w:rsidRPr="00495800" w:rsidDel="00BE4C58" w:rsidR="00FC133D">
          <w:delText xml:space="preserve"> and </w:delText>
        </w:r>
        <w:r w:rsidRPr="00495800" w:rsidDel="00BE4C58" w:rsidR="0031347B">
          <w:delText xml:space="preserve">OFS </w:delText>
        </w:r>
        <w:r w:rsidRPr="00495800" w:rsidDel="00BE4C58">
          <w:delText>(Spearman’s correlation = -0.334, p-value = 4.6 × 10</w:delText>
        </w:r>
        <w:r w:rsidRPr="00495800" w:rsidDel="00BE4C58">
          <w:rPr>
            <w:vertAlign w:val="superscript"/>
          </w:rPr>
          <w:delText>-8</w:delText>
        </w:r>
        <w:r w:rsidRPr="00495800" w:rsidDel="00BE4C58">
          <w:delText xml:space="preserve">; </w:delText>
        </w:r>
        <w:r w:rsidRPr="00495800" w:rsidDel="00BE4C58" w:rsidR="00491CFC">
          <w:rPr>
            <w:color w:val="FF0000"/>
          </w:rPr>
          <w:delText>Fig. 2</w:delText>
        </w:r>
        <w:r w:rsidRPr="00495800" w:rsidDel="00BE4C58" w:rsidR="000542A8">
          <w:rPr>
            <w:color w:val="FF0000"/>
          </w:rPr>
          <w:delText>b-c</w:delText>
        </w:r>
        <w:r w:rsidDel="00BE4C58" w:rsidR="004C72A4">
          <w:rPr>
            <w:color w:val="FF0000"/>
          </w:rPr>
          <w:delText xml:space="preserve">, </w:delText>
        </w:r>
        <w:r w:rsidRPr="00495800" w:rsidDel="00BE4C58" w:rsidR="004C72A4">
          <w:rPr>
            <w:color w:val="FF0000"/>
          </w:rPr>
          <w:delText>Extended Fig. 2</w:delText>
        </w:r>
        <w:r w:rsidDel="00BE4C58" w:rsidR="004C72A4">
          <w:rPr>
            <w:color w:val="FF0000"/>
          </w:rPr>
          <w:delText>g</w:delText>
        </w:r>
        <w:r w:rsidRPr="00495800" w:rsidDel="00BE4C58">
          <w:delText>).</w:delText>
        </w:r>
        <w:r w:rsidRPr="00495800" w:rsidDel="00BE4C58" w:rsidR="00D631B8">
          <w:delText xml:space="preserve"> </w:delText>
        </w:r>
        <w:r w:rsidRPr="00495800" w:rsidDel="00BE4C58" w:rsidR="008C6590">
          <w:rPr>
            <w:color w:val="000000"/>
          </w:rPr>
          <w:delText>A higher</w:delText>
        </w:r>
        <w:r w:rsidRPr="00495800" w:rsidDel="00BE4C58" w:rsidR="008C6590">
          <w:delText xml:space="preserve"> abundance of </w:delText>
        </w:r>
        <w:r w:rsidRPr="00495800" w:rsidDel="00BE4C58" w:rsidR="007225DD">
          <w:delText xml:space="preserve">OFS </w:delText>
        </w:r>
        <w:r w:rsidRPr="00495800" w:rsidDel="00BE4C58" w:rsidR="008C6590">
          <w:delText xml:space="preserve">increased the gut microbiome imbalance between different visits, as the similarity of the gut microbiome compositions between the visits was decreased in 31 </w:delText>
        </w:r>
        <w:r w:rsidRPr="00495800" w:rsidDel="00BE4C58" w:rsidR="00FF52B7">
          <w:delText>OFS</w:delText>
        </w:r>
        <w:r w:rsidRPr="00495800" w:rsidDel="00BE4C58" w:rsidR="008C6590">
          <w:delText xml:space="preserve">-enriched individuals compared to 37 </w:delText>
        </w:r>
        <w:r w:rsidRPr="00495800" w:rsidDel="00BE4C58" w:rsidR="00FF52B7">
          <w:delText>OFS</w:delText>
        </w:r>
        <w:r w:rsidRPr="00495800" w:rsidDel="00BE4C58" w:rsidR="008C6590">
          <w:delText xml:space="preserve">-depleted individuals (Wilcoxon one-sided test p-value &lt; 0.01; </w:delText>
        </w:r>
        <w:r w:rsidRPr="00495800" w:rsidDel="00BE4C58" w:rsidR="008C6590">
          <w:rPr>
            <w:color w:val="FF0000"/>
          </w:rPr>
          <w:delText>Fig.</w:delText>
        </w:r>
        <w:r w:rsidRPr="00495800" w:rsidDel="00BE4C58" w:rsidR="00EC6F1A">
          <w:rPr>
            <w:color w:val="FF0000"/>
          </w:rPr>
          <w:delText xml:space="preserve"> 2d</w:delText>
        </w:r>
        <w:r w:rsidRPr="00495800" w:rsidDel="00BE4C58" w:rsidR="00EC6F1A">
          <w:delText>).</w:delText>
        </w:r>
        <w:r w:rsidRPr="00495800" w:rsidDel="00BE4C58" w:rsidR="008C6590">
          <w:delText xml:space="preserve"> </w:delText>
        </w:r>
        <w:r w:rsidRPr="00495800" w:rsidDel="00BE4C58" w:rsidR="006A53F3">
          <w:delText>IFS</w:delText>
        </w:r>
        <w:r w:rsidRPr="00495800" w:rsidDel="00BE4C58" w:rsidR="008C6590">
          <w:delText>-enriched individuals maintained their gut microbial composition such that it was similar between different time points (</w:delText>
        </w:r>
        <w:r w:rsidRPr="00495800" w:rsidDel="00BE4C58" w:rsidR="008C6590">
          <w:rPr>
            <w:color w:val="FF0000"/>
          </w:rPr>
          <w:delText>Extended Fig. 2h</w:delText>
        </w:r>
        <w:r w:rsidRPr="00495800" w:rsidDel="00BE4C58" w:rsidR="008C6590">
          <w:delText xml:space="preserve">). </w:delText>
        </w:r>
        <w:r w:rsidDel="00BE4C58" w:rsidR="00265119">
          <w:delText>Interestingly</w:delText>
        </w:r>
        <w:r w:rsidRPr="00495800" w:rsidDel="00BE4C58" w:rsidR="00EC6F1A">
          <w:delText xml:space="preserve">, increasing abundance of IFS was associated with increasing gene richness, </w:delText>
        </w:r>
        <w:r w:rsidDel="00BE4C58" w:rsidR="00056C6A">
          <w:delText>known to be related to better health</w:delText>
        </w:r>
        <w:r w:rsidRPr="00AC0405" w:rsidDel="00BE4C58" w:rsidR="00056C6A">
          <w:rPr>
            <w:vertAlign w:val="superscript"/>
          </w:rPr>
          <w:delText>18</w:delText>
        </w:r>
        <w:r w:rsidDel="00BE4C58" w:rsidR="00056C6A">
          <w:delText xml:space="preserve">, suggesting that IFS may be </w:delText>
        </w:r>
        <w:r w:rsidRPr="00495800" w:rsidDel="00BE4C58" w:rsidR="00EC6F1A">
          <w:delText xml:space="preserve">beneficial </w:delText>
        </w:r>
        <w:r w:rsidRPr="00495800" w:rsidDel="00BE4C58" w:rsidR="00B83ADC">
          <w:delText>(Spearman’s correlation = 0.206, p-value = 9.0 × 10</w:delText>
        </w:r>
        <w:r w:rsidRPr="00495800" w:rsidDel="00BE4C58" w:rsidR="00B83ADC">
          <w:rPr>
            <w:vertAlign w:val="superscript"/>
          </w:rPr>
          <w:delText>-4</w:delText>
        </w:r>
        <w:r w:rsidRPr="00495800" w:rsidDel="00BE4C58" w:rsidR="00B83ADC">
          <w:delText xml:space="preserve">; </w:delText>
        </w:r>
        <w:r w:rsidRPr="00495800" w:rsidDel="00BE4C58" w:rsidR="00B83ADC">
          <w:rPr>
            <w:color w:val="FF0000"/>
          </w:rPr>
          <w:delText xml:space="preserve">Fig. 2e </w:delText>
        </w:r>
        <w:r w:rsidRPr="00495800" w:rsidDel="00BE4C58" w:rsidR="00B83ADC">
          <w:delText xml:space="preserve">and </w:delText>
        </w:r>
        <w:r w:rsidRPr="00495800" w:rsidDel="00BE4C58" w:rsidR="00B83ADC">
          <w:rPr>
            <w:color w:val="FF0000"/>
          </w:rPr>
          <w:delText>Extended Fig. 2i</w:delText>
        </w:r>
        <w:r w:rsidRPr="00495800" w:rsidDel="00BE4C58" w:rsidR="00B83ADC">
          <w:delText>).</w:delText>
        </w:r>
      </w:del>
    </w:p>
    <w:p w:rsidRPr="00495800" w:rsidR="00DE5A08" w:rsidDel="00BE4C58" w:rsidP="008A4591" w:rsidRDefault="00DE5A08" w14:paraId="03CD4FDE" w14:textId="2A5E9163">
      <w:pPr>
        <w:rPr>
          <w:del w:author="Portlock, Theo" w:date="2021-11-25T15:00:00Z" w:id="172"/>
        </w:rPr>
      </w:pPr>
    </w:p>
    <w:p w:rsidRPr="00495800" w:rsidR="00AA0A89" w:rsidDel="00BE4C58" w:rsidP="008A4591" w:rsidRDefault="0067258E" w14:paraId="2DBCF69E" w14:textId="4C9AB3FB">
      <w:pPr>
        <w:rPr>
          <w:del w:author="Portlock, Theo" w:date="2021-11-25T15:00:00Z" w:id="173"/>
        </w:rPr>
      </w:pPr>
      <w:del w:author="Portlock, Theo" w:date="2021-11-25T15:00:00Z" w:id="174">
        <w:r w:rsidDel="00BE4C58">
          <w:delText xml:space="preserve">We hypothesised that </w:delText>
        </w:r>
        <w:r w:rsidRPr="00495800" w:rsidDel="00BE4C58" w:rsidR="003B6388">
          <w:delText xml:space="preserve">IFS </w:delText>
        </w:r>
        <w:r w:rsidRPr="00495800" w:rsidDel="00BE4C58" w:rsidR="009034AF">
          <w:delText xml:space="preserve">and </w:delText>
        </w:r>
        <w:r w:rsidRPr="00495800" w:rsidDel="00BE4C58" w:rsidR="003B6388">
          <w:delText>OFS</w:delText>
        </w:r>
        <w:r w:rsidDel="00BE4C58">
          <w:delText xml:space="preserve"> may differ in their growth rates</w:delText>
        </w:r>
        <w:r w:rsidRPr="00495800" w:rsidDel="00BE4C58" w:rsidR="009034AF">
          <w:delText xml:space="preserve">, </w:delText>
        </w:r>
        <w:r w:rsidDel="00BE4C58">
          <w:delText xml:space="preserve">the former </w:delText>
        </w:r>
        <w:r w:rsidDel="00BE4C58" w:rsidR="00027BBB">
          <w:delText xml:space="preserve">outgrowing </w:delText>
        </w:r>
        <w:r w:rsidDel="00BE4C58">
          <w:delText>the lat</w:delText>
        </w:r>
        <w:r w:rsidDel="00BE4C58" w:rsidR="00027BBB">
          <w:delText>t</w:delText>
        </w:r>
        <w:r w:rsidDel="00BE4C58">
          <w:delText>er</w:delText>
        </w:r>
        <w:r w:rsidDel="00BE4C58" w:rsidR="00027BBB">
          <w:delText>,</w:delText>
        </w:r>
        <w:r w:rsidDel="00BE4C58">
          <w:delText xml:space="preserve"> and tested this hypothesis in three ways. First, </w:delText>
        </w:r>
        <w:r w:rsidRPr="00495800" w:rsidDel="00BE4C58" w:rsidR="009034AF">
          <w:delText xml:space="preserve">we estimated </w:delText>
        </w:r>
        <w:r w:rsidDel="00BE4C58">
          <w:delText>species</w:delText>
        </w:r>
        <w:r w:rsidDel="00BE4C58" w:rsidR="00056C6A">
          <w:delText xml:space="preserve"> </w:delText>
        </w:r>
        <w:r w:rsidRPr="00495800" w:rsidDel="00BE4C58" w:rsidR="009034AF">
          <w:delText>growth rates from metagenomic samples by</w:delText>
        </w:r>
        <w:r w:rsidRPr="00495800" w:rsidDel="00BE4C58" w:rsidR="006460A3">
          <w:delText xml:space="preserve"> Growth Rate InDex (</w:delText>
        </w:r>
        <w:r w:rsidRPr="00495800" w:rsidDel="00BE4C58" w:rsidR="009034AF">
          <w:delText>GRiD</w:delText>
        </w:r>
        <w:r w:rsidRPr="00495800" w:rsidDel="00BE4C58" w:rsidR="006460A3">
          <w:delText>)</w:delText>
        </w:r>
        <w:r w:rsidRPr="00495800" w:rsidDel="00BE4C58" w:rsidR="009034AF">
          <w:delText xml:space="preserve"> analysis</w:delText>
        </w:r>
        <w:r w:rsidRPr="00495800" w:rsidDel="00BE4C58" w:rsidR="006460A3">
          <w:delText xml:space="preserve"> </w:delText>
        </w:r>
        <w:r w:rsidRPr="00495800" w:rsidDel="00BE4C58" w:rsidR="006460A3">
          <w:fldChar w:fldCharType="begin"/>
        </w:r>
        <w:r w:rsidRPr="00495800" w:rsidDel="00BE4C58" w:rsidR="00FA61EE">
          <w:delInstrText xml:space="preserve"> ADDIN EN.CITE &lt;EndNote&gt;&lt;Cite&gt;&lt;Author&gt;Emiola&lt;/Author&gt;&lt;Year&gt;2018&lt;/Year&gt;&lt;RecNum&gt;58&lt;/RecNum&gt;&lt;DisplayText&gt;&lt;style face="superscript"&gt;20&lt;/style&gt;&lt;/DisplayText&gt;&lt;record&gt;&lt;rec-number&gt;58&lt;/rec-number&gt;&lt;foreign-keys&gt;&lt;key app="EN" db-id="2p0f59f5hv5xeoepr2axwdpb2as0vw0tfre5" timestamp="1611487134"&gt;58&lt;/key&gt;&lt;/foreign-keys&gt;&lt;ref-type name="Journal Article"&gt;17&lt;/ref-type&gt;&lt;contributors&gt;&lt;authors&gt;&lt;author&gt;Emiola, A.&lt;/author&gt;&lt;author&gt;Oh, J.&lt;/author&gt;&lt;/authors&gt;&lt;/contributors&gt;&lt;auth-address&gt;The Jackson Laboratory for Genomic Medicine, Farmington, 06032, CT, USA.&amp;#xD;The Jackson Laboratory for Genomic Medicine, Farmington, 06032, CT, USA. Julia.Oh@jax.org.&lt;/auth-address&gt;&lt;titles&gt;&lt;title&gt;High throughput in situ metagenomic measurement of bacterial replication at ultra-low sequencing coverage&lt;/title&gt;&lt;secondary-title&gt;Nat Commun&lt;/secondary-title&gt;&lt;/titles&gt;&lt;periodical&gt;&lt;full-title&gt;Nat Commun&lt;/full-title&gt;&lt;/periodical&gt;&lt;pages&gt;4956&lt;/pages&gt;&lt;volume&gt;9&lt;/volume&gt;&lt;number&gt;1&lt;/number&gt;&lt;edition&gt;2018/11/25&lt;/edition&gt;&lt;keywords&gt;&lt;keyword&gt;Adolescent&lt;/keyword&gt;&lt;keyword&gt;Adult&lt;/keyword&gt;&lt;keyword&gt;Aged&lt;/keyword&gt;&lt;keyword&gt;Bacteria/classification/genetics/growth &amp;amp; development/*isolation &amp;amp; purification&lt;/keyword&gt;&lt;keyword&gt;Child, Preschool&lt;/keyword&gt;&lt;keyword&gt;DNA Replication&lt;/keyword&gt;&lt;keyword&gt;DNA, Bacterial/genetics&lt;/keyword&gt;&lt;keyword&gt;Female&lt;/keyword&gt;&lt;keyword&gt;High-Throughput Nucleotide Sequencing&lt;/keyword&gt;&lt;keyword&gt;Humans&lt;/keyword&gt;&lt;keyword&gt;Male&lt;/keyword&gt;&lt;keyword&gt;*Metagenomics&lt;/keyword&gt;&lt;keyword&gt;Middle Aged&lt;/keyword&gt;&lt;keyword&gt;Psoriasis/microbiology&lt;/keyword&gt;&lt;keyword&gt;Skin/microbiology&lt;/keyword&gt;&lt;keyword&gt;Young Adult&lt;/keyword&gt;&lt;/keywords&gt;&lt;dates&gt;&lt;year&gt;2018&lt;/year&gt;&lt;pub-dates&gt;&lt;date&gt;Nov 23&lt;/date&gt;&lt;/pub-dates&gt;&lt;/dates&gt;&lt;isbn&gt;2041-1723 (Electronic)&amp;#xD;2041-1723 (Linking)&lt;/isbn&gt;&lt;accession-num&gt;30470746&lt;/accession-num&gt;&lt;urls&gt;&lt;related-urls&gt;&lt;url&gt;https://www.ncbi.nlm.nih.gov/pubmed/30470746&lt;/url&gt;&lt;/related-urls&gt;&lt;/urls&gt;&lt;custom2&gt;PMC6251912&lt;/custom2&gt;&lt;electronic-resource-num&gt;10.1038/s41467-018-07240-8&lt;/electronic-resource-num&gt;&lt;/record&gt;&lt;/Cite&gt;&lt;/EndNote&gt;</w:delInstrText>
        </w:r>
        <w:r w:rsidRPr="00495800" w:rsidDel="00BE4C58" w:rsidR="006460A3">
          <w:fldChar w:fldCharType="separate"/>
        </w:r>
        <w:r w:rsidRPr="00495800" w:rsidDel="00BE4C58" w:rsidR="00FA61EE">
          <w:rPr>
            <w:noProof/>
            <w:vertAlign w:val="superscript"/>
          </w:rPr>
          <w:delText>20</w:delText>
        </w:r>
        <w:r w:rsidRPr="00495800" w:rsidDel="00BE4C58" w:rsidR="006460A3">
          <w:fldChar w:fldCharType="end"/>
        </w:r>
        <w:r w:rsidRPr="00495800" w:rsidDel="00BE4C58" w:rsidR="009034AF">
          <w:delText xml:space="preserve"> (</w:delText>
        </w:r>
        <w:r w:rsidRPr="00495800" w:rsidDel="00BE4C58" w:rsidR="009034AF">
          <w:rPr>
            <w:color w:val="FF0000"/>
          </w:rPr>
          <w:delText>Methods</w:delText>
        </w:r>
        <w:r w:rsidRPr="00495800" w:rsidDel="00BE4C58" w:rsidR="009034AF">
          <w:delText xml:space="preserve">). </w:delText>
        </w:r>
        <w:r w:rsidDel="00BE4C58" w:rsidR="00027BBB">
          <w:delText>For that, w</w:delText>
        </w:r>
        <w:r w:rsidDel="00BE4C58">
          <w:delText>e stratified individuals into groups, enriched in IFS or OFS and</w:delText>
        </w:r>
        <w:r w:rsidRPr="00495800" w:rsidDel="00BE4C58" w:rsidR="000A0DF1">
          <w:delText xml:space="preserve"> found that </w:delText>
        </w:r>
        <w:r w:rsidDel="00BE4C58">
          <w:delText xml:space="preserve">in both groups </w:delText>
        </w:r>
        <w:r w:rsidRPr="00495800" w:rsidDel="00BE4C58" w:rsidR="000A0DF1">
          <w:delText xml:space="preserve">GRiD scores of </w:delText>
        </w:r>
        <w:r w:rsidRPr="00495800" w:rsidDel="00BE4C58" w:rsidR="003B6388">
          <w:delText xml:space="preserve">IFS </w:delText>
        </w:r>
        <w:r w:rsidRPr="00495800" w:rsidDel="00BE4C58" w:rsidR="000A0DF1">
          <w:delText xml:space="preserve">were higher than </w:delText>
        </w:r>
        <w:r w:rsidRPr="00495800" w:rsidDel="00BE4C58" w:rsidR="003B6388">
          <w:delText>OFS</w:delText>
        </w:r>
        <w:r w:rsidDel="00BE4C58">
          <w:delText>; they were</w:delText>
        </w:r>
        <w:r w:rsidRPr="00495800" w:rsidDel="00BE4C58" w:rsidR="003B6388">
          <w:delText xml:space="preserve"> </w:delText>
        </w:r>
        <w:r w:rsidRPr="00495800" w:rsidDel="00BE4C58" w:rsidR="00AA0A89">
          <w:delText xml:space="preserve">the highest among </w:delText>
        </w:r>
        <w:r w:rsidRPr="00495800" w:rsidDel="00BE4C58" w:rsidR="00D562AB">
          <w:delText>IFS</w:delText>
        </w:r>
        <w:r w:rsidRPr="00495800" w:rsidDel="00BE4C58" w:rsidR="00AA0A89">
          <w:delText xml:space="preserve">-enriched </w:delText>
        </w:r>
        <w:r w:rsidRPr="00495800" w:rsidDel="00BE4C58" w:rsidR="00287238">
          <w:delText>group</w:delText>
        </w:r>
        <w:r w:rsidRPr="00495800" w:rsidDel="00BE4C58" w:rsidR="00AA0A89">
          <w:delText xml:space="preserve"> (</w:delText>
        </w:r>
        <w:r w:rsidRPr="00495800" w:rsidDel="00BE4C58" w:rsidR="00AA0A89">
          <w:rPr>
            <w:color w:val="FF0000"/>
          </w:rPr>
          <w:delText>Fig</w:delText>
        </w:r>
        <w:r w:rsidRPr="00495800" w:rsidDel="00BE4C58" w:rsidR="006460A3">
          <w:rPr>
            <w:color w:val="FF0000"/>
          </w:rPr>
          <w:delText>. 2</w:delText>
        </w:r>
        <w:r w:rsidRPr="00495800" w:rsidDel="00BE4C58" w:rsidR="008854D1">
          <w:rPr>
            <w:color w:val="FF0000"/>
          </w:rPr>
          <w:delText>f-g</w:delText>
        </w:r>
        <w:r w:rsidDel="00BE4C58">
          <w:delText>)</w:delText>
        </w:r>
        <w:r w:rsidRPr="00495800" w:rsidDel="00BE4C58" w:rsidR="005C7D3F">
          <w:delText xml:space="preserve">. </w:delText>
        </w:r>
        <w:r w:rsidDel="00BE4C58">
          <w:delText>Second, we</w:delText>
        </w:r>
        <w:r w:rsidRPr="00495800" w:rsidDel="00BE4C58" w:rsidR="00AA0A89">
          <w:delText xml:space="preserve"> </w:delText>
        </w:r>
        <w:r w:rsidDel="00BE4C58" w:rsidR="00C0648D">
          <w:delText xml:space="preserve">assessed species </w:delText>
        </w:r>
        <w:r w:rsidRPr="00495800" w:rsidDel="00BE4C58" w:rsidR="00AA0A89">
          <w:delText xml:space="preserve">growth </w:delText>
        </w:r>
        <w:r w:rsidRPr="00495800" w:rsidDel="00BE4C58" w:rsidR="005C7D3F">
          <w:delText xml:space="preserve">rates </w:delText>
        </w:r>
        <w:r w:rsidDel="00BE4C58" w:rsidR="00447AC9">
          <w:delText xml:space="preserve">in </w:delText>
        </w:r>
        <w:r w:rsidRPr="00495800" w:rsidDel="00BE4C58" w:rsidR="005C7D3F">
          <w:delText>bioreactor</w:delText>
        </w:r>
        <w:r w:rsidDel="00BE4C58" w:rsidR="00C0648D">
          <w:delText>s</w:delText>
        </w:r>
        <w:r w:rsidRPr="00495800" w:rsidDel="00BE4C58" w:rsidR="006460A3">
          <w:delText xml:space="preserve"> </w:delText>
        </w:r>
        <w:r w:rsidDel="00BE4C58" w:rsidR="000158D5">
          <w:delText xml:space="preserve">inoculated with </w:delText>
        </w:r>
        <w:r w:rsidRPr="00495800" w:rsidDel="00BE4C58" w:rsidR="006460A3">
          <w:delText>healthy</w:delText>
        </w:r>
        <w:r w:rsidRPr="00495800" w:rsidDel="00BE4C58" w:rsidR="00287238">
          <w:delText xml:space="preserve"> </w:delText>
        </w:r>
        <w:r w:rsidRPr="00495800" w:rsidDel="00BE4C58" w:rsidR="005C7D3F">
          <w:delText xml:space="preserve">human </w:delText>
        </w:r>
        <w:r w:rsidRPr="00495800" w:rsidDel="00BE4C58" w:rsidR="006460A3">
          <w:delText>stool samples</w:delText>
        </w:r>
        <w:r w:rsidDel="00BE4C58" w:rsidR="00C0648D">
          <w:delText>, via GR</w:delText>
        </w:r>
        <w:r w:rsidDel="00BE4C58" w:rsidR="00F41E01">
          <w:delText>i</w:delText>
        </w:r>
        <w:r w:rsidDel="00BE4C58" w:rsidR="00C0648D">
          <w:delText>D analysis</w:delText>
        </w:r>
        <w:r w:rsidRPr="00495800" w:rsidDel="00BE4C58" w:rsidR="00287238">
          <w:delText xml:space="preserve"> </w:delText>
        </w:r>
        <w:r w:rsidRPr="00495800" w:rsidDel="00BE4C58" w:rsidR="005C7D3F">
          <w:delText>(</w:delText>
        </w:r>
        <w:r w:rsidRPr="00495800" w:rsidDel="00BE4C58" w:rsidR="005C7D3F">
          <w:rPr>
            <w:color w:val="FF0000"/>
          </w:rPr>
          <w:delText>Fig</w:delText>
        </w:r>
        <w:r w:rsidRPr="00495800" w:rsidDel="00BE4C58" w:rsidR="006460A3">
          <w:rPr>
            <w:color w:val="FF0000"/>
          </w:rPr>
          <w:delText>. 2</w:delText>
        </w:r>
        <w:r w:rsidRPr="00495800" w:rsidDel="00BE4C58" w:rsidR="008854D1">
          <w:rPr>
            <w:color w:val="FF0000"/>
          </w:rPr>
          <w:delText>h-i</w:delText>
        </w:r>
        <w:r w:rsidRPr="00495800" w:rsidDel="00BE4C58" w:rsidR="006460A3">
          <w:rPr>
            <w:color w:val="FF0000"/>
          </w:rPr>
          <w:delText>, Methods</w:delText>
        </w:r>
        <w:r w:rsidRPr="00495800" w:rsidDel="00BE4C58" w:rsidR="005C7D3F">
          <w:delText xml:space="preserve">). We observed </w:delText>
        </w:r>
        <w:r w:rsidDel="00BE4C58" w:rsidR="00027BBB">
          <w:delText>that the</w:delText>
        </w:r>
        <w:r w:rsidDel="00BE4C58" w:rsidR="00AC0405">
          <w:delText xml:space="preserve"> </w:delText>
        </w:r>
        <w:r w:rsidRPr="00495800" w:rsidDel="00BE4C58" w:rsidR="00447AC9">
          <w:delText xml:space="preserve">growth </w:delText>
        </w:r>
        <w:r w:rsidDel="00BE4C58" w:rsidR="00447AC9">
          <w:delText xml:space="preserve">of </w:delText>
        </w:r>
        <w:r w:rsidRPr="00495800" w:rsidDel="00BE4C58" w:rsidR="00A86A33">
          <w:delText>IFS</w:delText>
        </w:r>
        <w:r w:rsidRPr="00495800" w:rsidDel="00BE4C58" w:rsidR="005C7D3F">
          <w:delText xml:space="preserve"> increased </w:delText>
        </w:r>
        <w:r w:rsidDel="00BE4C58" w:rsidR="00027BBB">
          <w:delText xml:space="preserve">significantly </w:delText>
        </w:r>
        <w:r w:rsidDel="00BE4C58" w:rsidR="00447AC9">
          <w:delText>over</w:delText>
        </w:r>
        <w:r w:rsidRPr="00495800" w:rsidDel="00BE4C58" w:rsidR="005C7D3F">
          <w:delText xml:space="preserve"> </w:delText>
        </w:r>
        <w:r w:rsidRPr="00495800" w:rsidDel="00BE4C58" w:rsidR="00330539">
          <w:delText>24 hours</w:delText>
        </w:r>
        <w:r w:rsidRPr="00495800" w:rsidDel="00BE4C58" w:rsidR="005C7D3F">
          <w:delText xml:space="preserve">, whereas </w:delText>
        </w:r>
        <w:r w:rsidDel="00BE4C58" w:rsidR="00027BBB">
          <w:delText xml:space="preserve">that of </w:delText>
        </w:r>
        <w:r w:rsidRPr="00495800" w:rsidDel="00BE4C58" w:rsidR="00A86A33">
          <w:delText xml:space="preserve">OFS </w:delText>
        </w:r>
        <w:r w:rsidDel="00BE4C58" w:rsidR="00027BBB">
          <w:delText>did not change, demonstrating that IFS could outgrow the OFS</w:delText>
        </w:r>
        <w:r w:rsidRPr="00495800" w:rsidDel="00BE4C58" w:rsidR="00AC1FCC">
          <w:delText xml:space="preserve">. </w:delText>
        </w:r>
        <w:r w:rsidDel="00BE4C58" w:rsidR="00C0648D">
          <w:delText>Third, we used genome scale modelling to simulate species growth rates</w:delText>
        </w:r>
        <w:r w:rsidRPr="00495800" w:rsidDel="00BE4C58" w:rsidR="00C0648D">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Del="00BE4C58" w:rsidR="003A4F1C">
          <w:delInstrText xml:space="preserve"> ADDIN EN.CITE </w:delInstrText>
        </w:r>
        <w:r w:rsidDel="00BE4C58" w:rsidR="003A4F1C">
          <w:fldChar w:fldCharType="begin">
            <w:fldData xml:space="preserve">PEVuZE5vdGU+PENpdGU+PEF1dGhvcj5TaG9haWU8L0F1dGhvcj48WWVhcj4yMDE1PC9ZZWFyPjxS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</w:fldData>
          </w:fldChar>
        </w:r>
        <w:r w:rsidDel="00BE4C58" w:rsidR="003A4F1C">
          <w:delInstrText xml:space="preserve"> ADDIN EN.CITE.DATA </w:delInstrText>
        </w:r>
        <w:r w:rsidDel="00BE4C58" w:rsidR="003A4F1C">
          <w:fldChar w:fldCharType="end"/>
        </w:r>
        <w:r w:rsidRPr="00495800" w:rsidDel="00BE4C58" w:rsidR="00C0648D">
          <w:fldChar w:fldCharType="separate"/>
        </w:r>
        <w:r w:rsidRPr="003A4F1C" w:rsidDel="00BE4C58" w:rsidR="003A4F1C">
          <w:rPr>
            <w:noProof/>
            <w:vertAlign w:val="superscript"/>
          </w:rPr>
          <w:delText>21-24</w:delText>
        </w:r>
        <w:r w:rsidRPr="00495800" w:rsidDel="00BE4C58" w:rsidR="00C0648D">
          <w:fldChar w:fldCharType="end"/>
        </w:r>
        <w:r w:rsidRPr="00495800" w:rsidDel="00BE4C58" w:rsidR="00C0648D">
          <w:delText xml:space="preserve"> (</w:delText>
        </w:r>
        <w:r w:rsidRPr="00495800" w:rsidDel="00BE4C58" w:rsidR="00C0648D">
          <w:rPr>
            <w:color w:val="FF0000"/>
          </w:rPr>
          <w:delText>Methods</w:delText>
        </w:r>
        <w:r w:rsidRPr="00495800" w:rsidDel="00BE4C58" w:rsidR="00C0648D">
          <w:delText>)</w:delText>
        </w:r>
        <w:r w:rsidDel="00BE4C58" w:rsidR="00C0648D">
          <w:delText xml:space="preserve"> on four different putative diets </w:delText>
        </w:r>
        <w:r w:rsidRPr="00495800" w:rsidDel="00BE4C58" w:rsidR="00C0648D">
          <w:delText>(high fibre and high protein for plant- and animal-based diets</w:delText>
        </w:r>
        <w:r w:rsidDel="00BE4C58" w:rsidR="00027BBB">
          <w:delText xml:space="preserve">) </w:delText>
        </w:r>
        <w:r w:rsidRPr="00495800" w:rsidDel="00BE4C58" w:rsidR="00720CE1">
          <w:delText xml:space="preserve">for highly prevalent 34 </w:delText>
        </w:r>
        <w:r w:rsidRPr="00495800" w:rsidDel="00BE4C58" w:rsidR="00726E22">
          <w:delText xml:space="preserve">OFS </w:delText>
        </w:r>
        <w:r w:rsidRPr="00495800" w:rsidDel="00BE4C58" w:rsidR="00720CE1">
          <w:delText xml:space="preserve">and 30 </w:delText>
        </w:r>
        <w:r w:rsidRPr="00495800" w:rsidDel="00BE4C58" w:rsidR="00726E22">
          <w:delText>IFS</w:delText>
        </w:r>
        <w:r w:rsidRPr="00495800" w:rsidDel="00BE4C58" w:rsidR="00720CE1">
          <w:delText xml:space="preserve">. The predicted growth rates of the </w:delText>
        </w:r>
        <w:r w:rsidRPr="00495800" w:rsidDel="00BE4C58" w:rsidR="00147FDE">
          <w:delText xml:space="preserve">IFS </w:delText>
        </w:r>
        <w:r w:rsidRPr="00495800" w:rsidDel="00BE4C58" w:rsidR="00720CE1">
          <w:delText xml:space="preserve">were significantly higher than of </w:delText>
        </w:r>
        <w:r w:rsidRPr="00495800" w:rsidDel="00BE4C58" w:rsidR="008241D1">
          <w:delText xml:space="preserve">OFS </w:delText>
        </w:r>
        <w:r w:rsidRPr="00495800" w:rsidDel="00BE4C58" w:rsidR="00720CE1">
          <w:delText>(</w:delText>
        </w:r>
        <w:r w:rsidRPr="00495800" w:rsidDel="00BE4C58" w:rsidR="00720CE1">
          <w:rPr>
            <w:color w:val="FF0000"/>
          </w:rPr>
          <w:delText>Fig. 2</w:delText>
        </w:r>
        <w:r w:rsidRPr="00495800" w:rsidDel="00BE4C58" w:rsidR="008854D1">
          <w:rPr>
            <w:color w:val="FF0000"/>
          </w:rPr>
          <w:delText>j-k</w:delText>
        </w:r>
        <w:r w:rsidRPr="00495800" w:rsidDel="00BE4C58" w:rsidR="00720CE1">
          <w:rPr>
            <w:color w:val="FF0000"/>
          </w:rPr>
          <w:delText>, Supplementary Table S6</w:delText>
        </w:r>
        <w:r w:rsidRPr="00495800" w:rsidDel="00BE4C58" w:rsidR="00720CE1">
          <w:delText xml:space="preserve">). </w:delText>
        </w:r>
        <w:r w:rsidDel="00BE4C58" w:rsidR="00027BBB">
          <w:delText xml:space="preserve">Furthermore, </w:delText>
        </w:r>
        <w:r w:rsidDel="00BE4C58" w:rsidR="00AC0405">
          <w:delText>t</w:delText>
        </w:r>
        <w:r w:rsidRPr="00495800" w:rsidDel="00BE4C58" w:rsidR="00720CE1">
          <w:delText xml:space="preserve">he reaction essentiality analysis </w:delText>
        </w:r>
        <w:r w:rsidDel="00BE4C58" w:rsidR="00027BBB">
          <w:delText>indicated that</w:delText>
        </w:r>
        <w:r w:rsidRPr="00495800" w:rsidDel="00BE4C58" w:rsidR="00027BBB">
          <w:delText xml:space="preserve"> </w:delText>
        </w:r>
        <w:r w:rsidRPr="00495800" w:rsidDel="00BE4C58" w:rsidR="00720CE1">
          <w:delText>the outflow GEMs were significantly dependent on the substrate, often displaying amino acid auxotrophy (</w:delText>
        </w:r>
        <w:r w:rsidRPr="00495800" w:rsidDel="00BE4C58" w:rsidR="00CC51CF">
          <w:rPr>
            <w:color w:val="FF0000"/>
          </w:rPr>
          <w:delText>Supplementary Figure 3 and 4</w:delText>
        </w:r>
        <w:r w:rsidRPr="00495800" w:rsidDel="00BE4C58" w:rsidR="00720CE1">
          <w:delText xml:space="preserve">). </w:delText>
        </w:r>
        <w:r w:rsidDel="00BE4C58" w:rsidR="00E5718C">
          <w:delText>We suggest that the differences in g</w:delText>
        </w:r>
        <w:r w:rsidRPr="00495800" w:rsidDel="00BE4C58" w:rsidR="00720CE1">
          <w:delText xml:space="preserve">rowth rates and substrate dependence between </w:delText>
        </w:r>
        <w:r w:rsidDel="00BE4C58" w:rsidR="00027BBB">
          <w:delText>IFS</w:delText>
        </w:r>
        <w:r w:rsidRPr="00495800" w:rsidDel="00BE4C58" w:rsidR="00027BBB">
          <w:delText xml:space="preserve"> </w:delText>
        </w:r>
        <w:r w:rsidRPr="00495800" w:rsidDel="00BE4C58" w:rsidR="00720CE1">
          <w:delText xml:space="preserve">and </w:delText>
        </w:r>
        <w:r w:rsidDel="00BE4C58" w:rsidR="00027BBB">
          <w:delText>OFS</w:delText>
        </w:r>
        <w:r w:rsidRPr="00495800" w:rsidDel="00BE4C58" w:rsidR="00027BBB">
          <w:delText xml:space="preserve"> </w:delText>
        </w:r>
        <w:r w:rsidRPr="00495800" w:rsidDel="00BE4C58" w:rsidR="00720CE1">
          <w:delText xml:space="preserve">could </w:delText>
        </w:r>
        <w:r w:rsidDel="00BE4C58" w:rsidR="00E5718C">
          <w:delText>underlie</w:delText>
        </w:r>
        <w:r w:rsidRPr="00495800" w:rsidDel="00BE4C58" w:rsidR="00720CE1">
          <w:delText xml:space="preserve"> the directionality of the gut microbiome dynamics we </w:delText>
        </w:r>
        <w:r w:rsidDel="00BE4C58" w:rsidR="00E5718C">
          <w:delText>report</w:delText>
        </w:r>
        <w:r w:rsidRPr="00495800" w:rsidDel="00BE4C58" w:rsidR="00720CE1">
          <w:delText>.</w:delText>
        </w:r>
        <w:r w:rsidDel="00BE4C58" w:rsidR="00056C6A">
          <w:delText xml:space="preserve"> </w:delText>
        </w:r>
      </w:del>
    </w:p>
    <w:p w:rsidRPr="00495800" w:rsidR="00524DB7" w:rsidDel="00BE4C58" w:rsidP="008A4591" w:rsidRDefault="00686FB3" w14:paraId="5B1D6579" w14:textId="03255FF0">
      <w:pPr>
        <w:rPr>
          <w:del w:author="Portlock, Theo" w:date="2021-11-25T15:00:00Z" w:id="175"/>
        </w:rPr>
      </w:pPr>
      <w:del w:author="Portlock, Theo" w:date="2021-11-25T15:00:00Z" w:id="176">
        <w:r w:rsidRPr="00495800" w:rsidDel="00BE4C58">
          <w:delText xml:space="preserve">To </w:delText>
        </w:r>
        <w:r w:rsidDel="00BE4C58" w:rsidR="00500BF5">
          <w:delText>test</w:delText>
        </w:r>
        <w:r w:rsidRPr="00495800" w:rsidDel="00BE4C58" w:rsidR="00500BF5">
          <w:delText xml:space="preserve"> </w:delText>
        </w:r>
        <w:r w:rsidRPr="00495800" w:rsidDel="00BE4C58">
          <w:delText xml:space="preserve">whether </w:delText>
        </w:r>
        <w:r w:rsidDel="00BE4C58" w:rsidR="00792A38">
          <w:delText>the inflow</w:delText>
        </w:r>
        <w:r w:rsidDel="00BE4C58" w:rsidR="00500BF5">
          <w:delText xml:space="preserve"> and outflow</w:delText>
        </w:r>
        <w:r w:rsidRPr="00495800" w:rsidDel="00BE4C58">
          <w:delText xml:space="preserve"> </w:delText>
        </w:r>
        <w:r w:rsidDel="00BE4C58" w:rsidR="00500BF5">
          <w:delText xml:space="preserve">assignments of species deduced from the analysis of the </w:delText>
        </w:r>
        <w:r w:rsidRPr="00495800" w:rsidDel="00BE4C58" w:rsidR="008854D1">
          <w:delText xml:space="preserve">four time points </w:delText>
        </w:r>
        <w:r w:rsidDel="00BE4C58" w:rsidR="00500BF5">
          <w:delText>in our cohort persist over time</w:delText>
        </w:r>
        <w:r w:rsidRPr="00495800" w:rsidDel="00BE4C58" w:rsidR="0025658D">
          <w:delText xml:space="preserve">, </w:delText>
        </w:r>
        <w:r w:rsidRPr="00495800" w:rsidDel="00BE4C58" w:rsidR="008854D1">
          <w:delText xml:space="preserve">we collected </w:delText>
        </w:r>
        <w:r w:rsidDel="00BE4C58" w:rsidR="00792A38">
          <w:delText xml:space="preserve">and analysed </w:delText>
        </w:r>
        <w:r w:rsidDel="00BE4C58" w:rsidR="00447AC9">
          <w:delText xml:space="preserve">two </w:delText>
        </w:r>
        <w:r w:rsidRPr="00495800" w:rsidDel="00BE4C58" w:rsidR="008854D1">
          <w:delText>additional time points with 6 months intervals</w:delText>
        </w:r>
        <w:r w:rsidRPr="00495800" w:rsidDel="00BE4C58" w:rsidR="0025658D">
          <w:delText xml:space="preserve"> from </w:delText>
        </w:r>
        <w:r w:rsidDel="00BE4C58" w:rsidR="00447AC9">
          <w:delText xml:space="preserve">the </w:delText>
        </w:r>
        <w:r w:rsidRPr="00495800" w:rsidDel="00BE4C58" w:rsidR="0025658D">
          <w:delText>same individuals (</w:delText>
        </w:r>
        <w:r w:rsidRPr="00495800" w:rsidDel="00BE4C58" w:rsidR="0025658D">
          <w:rPr>
            <w:color w:val="FF0000"/>
          </w:rPr>
          <w:delText>Fig. 2</w:delText>
        </w:r>
        <w:r w:rsidDel="00BE4C58" w:rsidR="00500BF5">
          <w:rPr>
            <w:color w:val="FF0000"/>
          </w:rPr>
          <w:delText>l</w:delText>
        </w:r>
        <w:r w:rsidDel="00BE4C58" w:rsidR="00AC0405">
          <w:rPr>
            <w:color w:val="FF0000"/>
          </w:rPr>
          <w:delText>-</w:delText>
        </w:r>
        <w:r w:rsidRPr="00495800" w:rsidDel="00BE4C58" w:rsidR="0025658D">
          <w:rPr>
            <w:color w:val="FF0000"/>
          </w:rPr>
          <w:delText>m</w:delText>
        </w:r>
        <w:r w:rsidRPr="00495800" w:rsidDel="00BE4C58" w:rsidR="0025658D">
          <w:delText>)</w:delText>
        </w:r>
        <w:r w:rsidRPr="00495800" w:rsidDel="00BE4C58" w:rsidR="008854D1">
          <w:delText xml:space="preserve">. </w:delText>
        </w:r>
        <w:r w:rsidDel="00BE4C58" w:rsidR="00500BF5">
          <w:delText>Furthermore</w:delText>
        </w:r>
        <w:r w:rsidRPr="00495800" w:rsidDel="00BE4C58" w:rsidR="008854D1">
          <w:delText xml:space="preserve">, </w:delText>
        </w:r>
        <w:r w:rsidRPr="00495800" w:rsidDel="00BE4C58" w:rsidR="00066E1F">
          <w:delText>to examine</w:delText>
        </w:r>
        <w:r w:rsidRPr="00495800" w:rsidDel="00BE4C58" w:rsidR="0025658D">
          <w:delText xml:space="preserve"> </w:delText>
        </w:r>
        <w:r w:rsidDel="00BE4C58" w:rsidR="00500BF5">
          <w:delText xml:space="preserve">whether the assignments defined from a Swedish study are </w:delText>
        </w:r>
        <w:r w:rsidDel="00BE4C58" w:rsidR="00792A38">
          <w:delText xml:space="preserve">also found in other, geographically different regions, </w:delText>
        </w:r>
        <w:r w:rsidRPr="00495800" w:rsidDel="00BE4C58" w:rsidR="0025658D">
          <w:delText xml:space="preserve">we </w:delText>
        </w:r>
        <w:r w:rsidDel="00BE4C58" w:rsidR="00792A38">
          <w:delText xml:space="preserve">analysed two publicly available </w:delText>
        </w:r>
        <w:r w:rsidRPr="00495800" w:rsidDel="00BE4C58" w:rsidR="0025658D">
          <w:delText>cohorts</w:delText>
        </w:r>
        <w:r w:rsidDel="00BE4C58" w:rsidR="00792A38">
          <w:delText>,</w:delText>
        </w:r>
        <w:r w:rsidRPr="00495800" w:rsidDel="00BE4C58" w:rsidR="0025658D">
          <w:delText xml:space="preserve"> </w:delText>
        </w:r>
        <w:r w:rsidDel="00BE4C58" w:rsidR="00792A38">
          <w:delText>from</w:delText>
        </w:r>
        <w:r w:rsidRPr="00495800" w:rsidDel="00BE4C58" w:rsidR="00792A38">
          <w:delText xml:space="preserve"> Italy</w:delText>
        </w:r>
        <w:r w:rsidRPr="00495800" w:rsidDel="00BE4C58" w:rsidR="0025658D">
          <w:delText xml:space="preserve"> and US</w:delText>
        </w:r>
        <w:r w:rsidDel="00BE4C58" w:rsidR="00AC0405">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Del="00BE4C58" w:rsidR="003A4F1C">
          <w:delInstrText xml:space="preserve"> ADDIN EN.CITE </w:delInstrText>
        </w:r>
        <w:r w:rsidDel="00BE4C58" w:rsidR="003A4F1C">
          <w:fldChar w:fldCharType="begin">
            <w:fldData xml:space="preserve">PEVuZE5vdGU+PENpdGU+PEF1dGhvcj5NZXNsaWVyPC9BdXRob3I+PFllYXI+MjAyMDwvWWVhcj48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</w:fldData>
          </w:fldChar>
        </w:r>
        <w:r w:rsidDel="00BE4C58" w:rsidR="003A4F1C">
          <w:delInstrText xml:space="preserve"> ADDIN EN.CITE.DATA </w:delInstrText>
        </w:r>
        <w:r w:rsidDel="00BE4C58" w:rsidR="003A4F1C">
          <w:fldChar w:fldCharType="end"/>
        </w:r>
        <w:r w:rsidDel="00BE4C58" w:rsidR="00AC0405">
          <w:fldChar w:fldCharType="separate"/>
        </w:r>
        <w:r w:rsidRPr="003A4F1C" w:rsidDel="00BE4C58" w:rsidR="003A4F1C">
          <w:rPr>
            <w:noProof/>
            <w:vertAlign w:val="superscript"/>
          </w:rPr>
          <w:delText>9,25</w:delText>
        </w:r>
        <w:r w:rsidDel="00BE4C58" w:rsidR="00AC0405">
          <w:fldChar w:fldCharType="end"/>
        </w:r>
        <w:r w:rsidRPr="00495800" w:rsidDel="00BE4C58" w:rsidR="0025658D">
          <w:delText>(</w:delText>
        </w:r>
        <w:r w:rsidRPr="00495800" w:rsidDel="00BE4C58" w:rsidR="0025658D">
          <w:rPr>
            <w:color w:val="FF0000"/>
          </w:rPr>
          <w:delText>Fig</w:delText>
        </w:r>
        <w:r w:rsidRPr="00495800" w:rsidDel="00BE4C58" w:rsidR="00DC459C">
          <w:rPr>
            <w:color w:val="FF0000"/>
          </w:rPr>
          <w:delText>.</w:delText>
        </w:r>
        <w:r w:rsidRPr="00495800" w:rsidDel="00BE4C58" w:rsidR="0025658D">
          <w:rPr>
            <w:color w:val="FF0000"/>
          </w:rPr>
          <w:delText xml:space="preserve"> 2n-q</w:delText>
        </w:r>
        <w:r w:rsidRPr="00495800" w:rsidDel="00BE4C58" w:rsidR="0025658D">
          <w:delText>).</w:delText>
        </w:r>
        <w:r w:rsidRPr="00495800" w:rsidDel="00BE4C58" w:rsidR="00066E1F">
          <w:delText xml:space="preserve"> </w:delText>
        </w:r>
        <w:r w:rsidRPr="00495800" w:rsidDel="00BE4C58" w:rsidR="0025658D">
          <w:delText xml:space="preserve">In all </w:delText>
        </w:r>
        <w:r w:rsidDel="00BE4C58" w:rsidR="00792A38">
          <w:delText>cases</w:delText>
        </w:r>
        <w:r w:rsidRPr="00495800" w:rsidDel="00BE4C58" w:rsidR="0025658D">
          <w:delText xml:space="preserve">, </w:delText>
        </w:r>
        <w:r w:rsidDel="00BE4C58" w:rsidR="00D34924">
          <w:delText xml:space="preserve">for </w:delText>
        </w:r>
        <w:r w:rsidRPr="00495800" w:rsidDel="00BE4C58" w:rsidR="0025658D">
          <w:rPr>
            <w:rFonts w:hint="eastAsia"/>
            <w:lang w:eastAsia="ko-KR"/>
          </w:rPr>
          <w:delText>b</w:delText>
        </w:r>
        <w:r w:rsidRPr="00495800" w:rsidDel="00BE4C58" w:rsidR="0025658D">
          <w:rPr>
            <w:lang w:eastAsia="ko-KR"/>
          </w:rPr>
          <w:delText>oth IFS and OFS</w:delText>
        </w:r>
        <w:r w:rsidDel="00BE4C58" w:rsidR="00D34924">
          <w:rPr>
            <w:lang w:eastAsia="ko-KR"/>
          </w:rPr>
          <w:delText>, the transition probabilities</w:delText>
        </w:r>
        <w:r w:rsidRPr="00495800" w:rsidDel="00BE4C58" w:rsidR="0025658D">
          <w:rPr>
            <w:lang w:eastAsia="ko-KR"/>
          </w:rPr>
          <w:delText xml:space="preserve"> were </w:delText>
        </w:r>
        <w:r w:rsidDel="00BE4C58" w:rsidR="00D34924">
          <w:rPr>
            <w:lang w:eastAsia="ko-KR"/>
          </w:rPr>
          <w:delText xml:space="preserve">well </w:delText>
        </w:r>
        <w:r w:rsidRPr="00495800" w:rsidDel="00BE4C58" w:rsidR="0025658D">
          <w:rPr>
            <w:lang w:eastAsia="ko-KR"/>
          </w:rPr>
          <w:delText xml:space="preserve">correlated </w:delText>
        </w:r>
        <w:r w:rsidDel="00BE4C58" w:rsidR="00792A38">
          <w:rPr>
            <w:lang w:eastAsia="ko-KR"/>
          </w:rPr>
          <w:delText>with</w:delText>
        </w:r>
        <w:r w:rsidRPr="00495800" w:rsidDel="00BE4C58" w:rsidR="00792A38">
          <w:rPr>
            <w:lang w:eastAsia="ko-KR"/>
          </w:rPr>
          <w:delText xml:space="preserve"> </w:delText>
        </w:r>
        <w:r w:rsidRPr="00495800" w:rsidDel="00BE4C58" w:rsidR="0025658D">
          <w:rPr>
            <w:lang w:eastAsia="ko-KR"/>
          </w:rPr>
          <w:delText xml:space="preserve">those </w:delText>
        </w:r>
        <w:r w:rsidDel="00BE4C58" w:rsidR="00D34924">
          <w:rPr>
            <w:lang w:eastAsia="ko-KR"/>
          </w:rPr>
          <w:delText xml:space="preserve">found for the first time points of our longitudinal cohort </w:delText>
        </w:r>
        <w:r w:rsidRPr="00495800" w:rsidDel="00BE4C58" w:rsidR="0025658D">
          <w:rPr>
            <w:lang w:eastAsia="ko-KR"/>
          </w:rPr>
          <w:delText>(S</w:delText>
        </w:r>
        <w:r w:rsidRPr="0056696D" w:rsidDel="00BE4C58" w:rsidR="0056696D">
          <w:rPr>
            <w:lang w:eastAsia="ko-KR"/>
          </w:rPr>
          <w:delText>pearman's correlation coefficients &gt; 0.56</w:delText>
        </w:r>
        <w:r w:rsidDel="00BE4C58" w:rsidR="0056696D">
          <w:rPr>
            <w:lang w:eastAsia="ko-KR"/>
          </w:rPr>
          <w:delText xml:space="preserve">) </w:delText>
        </w:r>
        <w:r w:rsidDel="00BE4C58" w:rsidR="00D34924">
          <w:rPr>
            <w:lang w:eastAsia="ko-KR"/>
          </w:rPr>
          <w:delText>for</w:delText>
        </w:r>
        <w:r w:rsidRPr="00495800" w:rsidDel="00BE4C58" w:rsidR="00D34924">
          <w:rPr>
            <w:lang w:eastAsia="ko-KR"/>
          </w:rPr>
          <w:delText xml:space="preserve"> </w:delText>
        </w:r>
        <w:r w:rsidRPr="00495800" w:rsidDel="00BE4C58" w:rsidR="0025658D">
          <w:rPr>
            <w:lang w:eastAsia="ko-KR"/>
          </w:rPr>
          <w:delText>all comparisons)</w:delText>
        </w:r>
        <w:r w:rsidDel="00BE4C58" w:rsidR="00D34924">
          <w:rPr>
            <w:lang w:eastAsia="ko-KR"/>
          </w:rPr>
          <w:delText xml:space="preserve">. We conclude that </w:delText>
        </w:r>
        <w:r w:rsidDel="00BE4C58" w:rsidR="00552880">
          <w:rPr>
            <w:lang w:eastAsia="ko-KR"/>
          </w:rPr>
          <w:delText>IFS and OFS</w:delText>
        </w:r>
        <w:r w:rsidDel="00BE4C58" w:rsidR="00D34924">
          <w:rPr>
            <w:lang w:eastAsia="ko-KR"/>
          </w:rPr>
          <w:delText xml:space="preserve"> are largely conserved and are thus a global feature of </w:delText>
        </w:r>
        <w:r w:rsidDel="00BE4C58" w:rsidR="00447AC9">
          <w:rPr>
            <w:lang w:eastAsia="ko-KR"/>
          </w:rPr>
          <w:delText>the</w:delText>
        </w:r>
        <w:r w:rsidRPr="00495800" w:rsidDel="00BE4C58" w:rsidR="0025658D">
          <w:rPr>
            <w:lang w:eastAsia="ko-KR"/>
          </w:rPr>
          <w:delText xml:space="preserve"> human gut microbiome. </w:delText>
        </w:r>
      </w:del>
    </w:p>
    <w:p w:rsidRPr="00495800" w:rsidR="00D22FD3" w:rsidDel="00BE4C58" w:rsidP="008A4591" w:rsidRDefault="00D22FD3" w14:paraId="6F29930A" w14:textId="78A3DA3E">
      <w:pPr>
        <w:rPr>
          <w:del w:author="Portlock, Theo" w:date="2021-11-25T15:00:00Z" w:id="177"/>
        </w:rPr>
      </w:pPr>
      <w:del w:author="Portlock, Theo" w:date="2021-11-25T15:00:00Z" w:id="178">
        <w:r w:rsidRPr="00495800" w:rsidDel="00BE4C58">
          <w:delText xml:space="preserve">Enrichment of </w:delText>
        </w:r>
        <w:r w:rsidRPr="00495800" w:rsidDel="00BE4C58" w:rsidR="00603CC0">
          <w:delText>IFS</w:delText>
        </w:r>
        <w:r w:rsidRPr="00495800" w:rsidDel="00BE4C58">
          <w:delText xml:space="preserve"> and </w:delText>
        </w:r>
        <w:r w:rsidRPr="00495800" w:rsidDel="00BE4C58" w:rsidR="00603CC0">
          <w:delText>OFS</w:delText>
        </w:r>
        <w:r w:rsidRPr="00495800" w:rsidDel="00BE4C58">
          <w:delText xml:space="preserve"> species determines richness, dysbiosis, and host physiology </w:delText>
        </w:r>
      </w:del>
    </w:p>
    <w:p w:rsidRPr="00495800" w:rsidR="00BE2128" w:rsidDel="00BE4C58" w:rsidP="008A4591" w:rsidRDefault="004873C4" w14:paraId="28738F8E" w14:textId="1062194A">
      <w:pPr>
        <w:rPr>
          <w:del w:author="Portlock, Theo" w:date="2021-11-25T15:00:00Z" w:id="179"/>
        </w:rPr>
      </w:pPr>
      <w:del w:author="Portlock, Theo" w:date="2021-11-25T15:00:00Z" w:id="180">
        <w:r w:rsidRPr="00495800" w:rsidDel="00BE4C58">
          <w:delText xml:space="preserve">To further explore links between gene richness and </w:delText>
        </w:r>
        <w:r w:rsidRPr="00495800" w:rsidDel="00BE4C58" w:rsidR="00524DB7">
          <w:delText>IFS and OFS</w:delText>
        </w:r>
        <w:r w:rsidRPr="00495800" w:rsidDel="00BE4C58">
          <w:delText>, w</w:delText>
        </w:r>
        <w:r w:rsidRPr="00495800" w:rsidDel="00BE4C58" w:rsidR="00D73517">
          <w:delText xml:space="preserve">e determined the gene richness distribution </w:delText>
        </w:r>
        <w:r w:rsidRPr="00495800" w:rsidDel="00BE4C58" w:rsidR="004E12EB">
          <w:delText>of HGMA samples and grouped</w:delText>
        </w:r>
        <w:r w:rsidRPr="00495800" w:rsidDel="00BE4C58" w:rsidR="00D73517">
          <w:delText xml:space="preserve"> healthy samples as </w:delText>
        </w:r>
        <w:r w:rsidRPr="00495800" w:rsidDel="00BE4C58" w:rsidR="001961B5">
          <w:delText xml:space="preserve">either </w:delText>
        </w:r>
        <w:r w:rsidRPr="00495800" w:rsidDel="00BE4C58" w:rsidR="00D73517">
          <w:delText xml:space="preserve">high </w:delText>
        </w:r>
        <w:r w:rsidRPr="00495800" w:rsidDel="00BE4C58" w:rsidR="001961B5">
          <w:delText xml:space="preserve">or </w:delText>
        </w:r>
        <w:r w:rsidRPr="00495800" w:rsidDel="00BE4C58" w:rsidR="00D73517">
          <w:delText>low gene richness (HGR and LGR) based on the top and bottom 25% gene counts</w:delText>
        </w:r>
        <w:r w:rsidRPr="00495800" w:rsidDel="00BE4C58" w:rsidR="001355EA">
          <w:delText xml:space="preserve"> of HGMA samples</w:delText>
        </w:r>
        <w:r w:rsidRPr="00495800" w:rsidDel="00BE4C58" w:rsidR="00D73517">
          <w:delText>, respectively (</w:delText>
        </w:r>
        <w:r w:rsidRPr="00495800" w:rsidDel="00BE4C58" w:rsidR="00D73517">
          <w:rPr>
            <w:color w:val="FF0000"/>
          </w:rPr>
          <w:delText xml:space="preserve">Extended Fig. </w:delText>
        </w:r>
        <w:r w:rsidRPr="00495800" w:rsidDel="00BE4C58" w:rsidR="00DF605D">
          <w:rPr>
            <w:color w:val="FF0000"/>
          </w:rPr>
          <w:delText>5</w:delText>
        </w:r>
        <w:r w:rsidRPr="00495800" w:rsidDel="00BE4C58" w:rsidR="00D10F6E">
          <w:rPr>
            <w:color w:val="FF0000"/>
          </w:rPr>
          <w:delText>a</w:delText>
        </w:r>
        <w:r w:rsidRPr="00495800" w:rsidDel="00BE4C58" w:rsidR="00D73517">
          <w:rPr>
            <w:color w:val="FF0000"/>
          </w:rPr>
          <w:delText>-c</w:delText>
        </w:r>
        <w:r w:rsidRPr="00495800" w:rsidDel="00BE4C58" w:rsidR="00D73517">
          <w:delText xml:space="preserve">). We </w:delText>
        </w:r>
        <w:r w:rsidRPr="00495800" w:rsidDel="00BE4C58" w:rsidR="001961B5">
          <w:delText xml:space="preserve">then </w:delText>
        </w:r>
        <w:r w:rsidRPr="00495800" w:rsidDel="00BE4C58" w:rsidR="00F055DC">
          <w:delText>identified species enriched in HGR and LGR by comparing MSP abundances</w:delText>
        </w:r>
        <w:r w:rsidRPr="00495800" w:rsidDel="00BE4C58" w:rsidR="001961B5">
          <w:delText>:</w:delText>
        </w:r>
        <w:r w:rsidRPr="00495800" w:rsidDel="00BE4C58" w:rsidR="00D73517">
          <w:delText xml:space="preserve"> </w:delText>
        </w:r>
        <w:r w:rsidRPr="00495800" w:rsidDel="00BE4C58" w:rsidR="00BB5001">
          <w:delText xml:space="preserve">total </w:delText>
        </w:r>
        <w:r w:rsidRPr="00495800" w:rsidDel="00BE4C58" w:rsidR="004E12EB">
          <w:delText>7</w:delText>
        </w:r>
        <w:r w:rsidRPr="00495800" w:rsidDel="00BE4C58" w:rsidR="00EB4F8C">
          <w:delText>59</w:delText>
        </w:r>
        <w:r w:rsidRPr="00495800" w:rsidDel="00BE4C58" w:rsidR="004E12EB">
          <w:delText xml:space="preserve"> </w:delText>
        </w:r>
        <w:r w:rsidRPr="00495800" w:rsidDel="00BE4C58">
          <w:delText xml:space="preserve">MSPs </w:delText>
        </w:r>
        <w:r w:rsidRPr="00495800" w:rsidDel="00BE4C58" w:rsidR="001961B5">
          <w:delText xml:space="preserve">were </w:delText>
        </w:r>
        <w:r w:rsidRPr="00495800" w:rsidDel="00BE4C58" w:rsidR="00D73517">
          <w:delText xml:space="preserve">enriched in HGR and </w:delText>
        </w:r>
        <w:r w:rsidRPr="00495800" w:rsidDel="00BE4C58" w:rsidR="004E12EB">
          <w:delText xml:space="preserve">95 </w:delText>
        </w:r>
        <w:r w:rsidRPr="00495800" w:rsidDel="00BE4C58" w:rsidR="00BB5001">
          <w:delText xml:space="preserve">MSPs </w:delText>
        </w:r>
        <w:r w:rsidRPr="00495800" w:rsidDel="00BE4C58" w:rsidR="001961B5">
          <w:delText xml:space="preserve">were </w:delText>
        </w:r>
        <w:r w:rsidRPr="00495800" w:rsidDel="00BE4C58" w:rsidR="004E12EB">
          <w:delText xml:space="preserve">enriched in </w:delText>
        </w:r>
        <w:r w:rsidRPr="00495800" w:rsidDel="00BE4C58" w:rsidR="00D73517">
          <w:delText>LGR (|Log</w:delText>
        </w:r>
        <w:r w:rsidRPr="00495800" w:rsidDel="00BE4C58" w:rsidR="00D73517">
          <w:rPr>
            <w:vertAlign w:val="subscript"/>
          </w:rPr>
          <w:delText>2</w:delText>
        </w:r>
        <w:r w:rsidRPr="00495800" w:rsidDel="00BE4C58" w:rsidR="00D73517">
          <w:delText xml:space="preserve"> fold change| &gt; 2, Wilcoxon </w:delText>
        </w:r>
        <w:r w:rsidRPr="00495800" w:rsidDel="00BE4C58" w:rsidR="00983BAE">
          <w:delText>r</w:delText>
        </w:r>
        <w:r w:rsidRPr="00495800" w:rsidDel="00BE4C58" w:rsidR="00D73517">
          <w:delText xml:space="preserve">ank </w:delText>
        </w:r>
        <w:r w:rsidRPr="00495800" w:rsidDel="00BE4C58" w:rsidR="00C932F9">
          <w:delText>two</w:delText>
        </w:r>
        <w:r w:rsidRPr="00495800" w:rsidDel="00BE4C58" w:rsidR="001E30FE">
          <w:delText xml:space="preserve">-sided </w:delText>
        </w:r>
        <w:r w:rsidRPr="00495800" w:rsidDel="00BE4C58" w:rsidR="00D73517">
          <w:delText>test adjusted p-value &lt; 10</w:delText>
        </w:r>
        <w:r w:rsidRPr="00495800" w:rsidDel="00BE4C58" w:rsidR="00D73517">
          <w:rPr>
            <w:vertAlign w:val="superscript"/>
          </w:rPr>
          <w:delText>-3</w:delText>
        </w:r>
        <w:r w:rsidRPr="00495800" w:rsidDel="00BE4C58" w:rsidR="00D73517">
          <w:delText>) (</w:delText>
        </w:r>
        <w:r w:rsidRPr="00495800" w:rsidDel="00BE4C58" w:rsidR="00D73517">
          <w:rPr>
            <w:color w:val="FF0000"/>
          </w:rPr>
          <w:delText xml:space="preserve">Supplementary Table </w:delText>
        </w:r>
        <w:r w:rsidRPr="00495800" w:rsidDel="00BE4C58" w:rsidR="00C71A0C">
          <w:rPr>
            <w:color w:val="FF0000"/>
          </w:rPr>
          <w:delText>S7</w:delText>
        </w:r>
        <w:r w:rsidRPr="00495800" w:rsidDel="00BE4C58" w:rsidR="00D73517">
          <w:delText xml:space="preserve">). </w:delText>
        </w:r>
        <w:r w:rsidRPr="00495800" w:rsidDel="00BE4C58" w:rsidR="005E6022">
          <w:delText xml:space="preserve">Interestingly, </w:delText>
        </w:r>
        <w:r w:rsidRPr="00495800" w:rsidDel="00BE4C58" w:rsidR="00D73517">
          <w:delText>LGR</w:delText>
        </w:r>
        <w:r w:rsidRPr="00495800" w:rsidDel="00BE4C58" w:rsidR="00EB4F8C">
          <w:delText>-enriched</w:delText>
        </w:r>
        <w:r w:rsidRPr="00495800" w:rsidDel="00BE4C58" w:rsidR="00D73517">
          <w:delText xml:space="preserve"> MSPs </w:delText>
        </w:r>
        <w:r w:rsidRPr="00495800" w:rsidDel="00BE4C58" w:rsidR="005E6022">
          <w:delText xml:space="preserve">were </w:delText>
        </w:r>
        <w:r w:rsidRPr="00495800" w:rsidDel="00BE4C58" w:rsidR="00D73517">
          <w:delText xml:space="preserve">significantly enriched in </w:delText>
        </w:r>
        <w:r w:rsidRPr="00495800" w:rsidDel="00BE4C58" w:rsidR="00541140">
          <w:delText>OFS</w:delText>
        </w:r>
        <w:r w:rsidRPr="00495800" w:rsidDel="00BE4C58" w:rsidR="006C3588">
          <w:delText xml:space="preserve"> (i.e. higher outflow probability)</w:delText>
        </w:r>
        <w:r w:rsidRPr="00495800" w:rsidDel="00BE4C58" w:rsidR="001961B5">
          <w:delText>, while</w:delText>
        </w:r>
        <w:r w:rsidRPr="00495800" w:rsidDel="00BE4C58" w:rsidR="005E6022">
          <w:delText xml:space="preserve"> no enrichment was observed for HGR</w:delText>
        </w:r>
        <w:r w:rsidRPr="00495800" w:rsidDel="00BE4C58" w:rsidR="00EB4F8C">
          <w:delText>-enriched</w:delText>
        </w:r>
        <w:r w:rsidRPr="00495800" w:rsidDel="00BE4C58" w:rsidR="005E6022">
          <w:delText xml:space="preserve"> MSPs</w:delText>
        </w:r>
        <w:r w:rsidRPr="00495800" w:rsidDel="00BE4C58" w:rsidR="00D73517">
          <w:delText xml:space="preserve"> (</w:delText>
        </w:r>
        <w:r w:rsidRPr="00495800" w:rsidDel="00BE4C58" w:rsidR="00D73517">
          <w:rPr>
            <w:color w:val="FF0000"/>
          </w:rPr>
          <w:delText xml:space="preserve">Fig. </w:delText>
        </w:r>
        <w:r w:rsidRPr="00495800" w:rsidDel="00BE4C58" w:rsidR="002B2668">
          <w:rPr>
            <w:color w:val="FF0000"/>
          </w:rPr>
          <w:delText>3a-b</w:delText>
        </w:r>
        <w:r w:rsidRPr="00495800" w:rsidDel="00BE4C58" w:rsidR="00D73517">
          <w:delText>).</w:delText>
        </w:r>
        <w:r w:rsidRPr="00495800" w:rsidDel="00BE4C58" w:rsidR="00606A12">
          <w:delText xml:space="preserve"> Low gene richness</w:delText>
        </w:r>
        <w:r w:rsidRPr="00495800" w:rsidDel="00BE4C58" w:rsidR="005E6022">
          <w:delText xml:space="preserve"> was previously associated with a risk of developing chronic diseases related to the metabolic syndrome</w:delText>
        </w:r>
        <w:r w:rsidRPr="00495800" w:rsidDel="00BE4C58" w:rsidR="00902787">
          <w:delText xml:space="preserve">; </w:delText>
        </w:r>
        <w:r w:rsidRPr="00495800" w:rsidDel="00BE4C58" w:rsidR="00A65502">
          <w:delText xml:space="preserve">the </w:delText>
        </w:r>
        <w:r w:rsidRPr="00495800" w:rsidDel="00BE4C58" w:rsidR="005E6022">
          <w:delText>enrichment of disease ass</w:delText>
        </w:r>
        <w:r w:rsidRPr="00495800" w:rsidDel="00BE4C58" w:rsidR="00B21F04">
          <w:delText xml:space="preserve">ociated </w:delText>
        </w:r>
        <w:r w:rsidRPr="00495800" w:rsidDel="00BE4C58" w:rsidR="00606A12">
          <w:delText xml:space="preserve">OFS </w:delText>
        </w:r>
        <w:r w:rsidRPr="00495800" w:rsidDel="00BE4C58" w:rsidR="00B21F04">
          <w:delText xml:space="preserve">in LGR individuals </w:delText>
        </w:r>
        <w:r w:rsidRPr="00495800" w:rsidDel="00BE4C58" w:rsidR="00A65502">
          <w:delText xml:space="preserve">was thus </w:delText>
        </w:r>
        <w:r w:rsidRPr="00495800" w:rsidDel="00BE4C58" w:rsidR="00B21F04">
          <w:delText>coherent with that observation</w:delText>
        </w:r>
        <w:r w:rsidRPr="00495800" w:rsidDel="00BE4C58" w:rsidR="00865798">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Pr="00495800" w:rsidDel="00BE4C58" w:rsidR="00FA61EE">
          <w:delInstrText xml:space="preserve"> ADDIN EN.CITE </w:delInstrText>
        </w:r>
        <w:r w:rsidRPr="00495800" w:rsidDel="00BE4C58" w:rsidR="00FA61EE">
          <w:fldChar w:fldCharType="begin">
            <w:fldData xml:space="preserve">PEVuZE5vdGU+PENpdGU+PEF1dGhvcj5MZSBDaGF0ZWxpZXI8L0F1dGhvcj48WWVhcj4yMDEzPC9Z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=
</w:fldData>
          </w:fldChar>
        </w:r>
        <w:r w:rsidRPr="00495800" w:rsidDel="00BE4C58" w:rsidR="00FA61EE">
          <w:delInstrText xml:space="preserve"> ADDIN EN.CITE.DATA </w:delInstrText>
        </w:r>
        <w:r w:rsidRPr="00495800" w:rsidDel="00BE4C58" w:rsidR="00FA61EE">
          <w:fldChar w:fldCharType="end"/>
        </w:r>
        <w:r w:rsidRPr="00495800" w:rsidDel="00BE4C58" w:rsidR="00865798">
          <w:fldChar w:fldCharType="separate"/>
        </w:r>
        <w:r w:rsidRPr="00495800" w:rsidDel="00BE4C58" w:rsidR="00FA61EE">
          <w:rPr>
            <w:noProof/>
            <w:vertAlign w:val="superscript"/>
          </w:rPr>
          <w:delText>18</w:delText>
        </w:r>
        <w:r w:rsidRPr="00495800" w:rsidDel="00BE4C58" w:rsidR="00865798">
          <w:fldChar w:fldCharType="end"/>
        </w:r>
        <w:r w:rsidRPr="00495800" w:rsidDel="00BE4C58" w:rsidR="00D73517">
          <w:delText>.</w:delText>
        </w:r>
        <w:r w:rsidDel="00BE4C58" w:rsidR="00191594">
          <w:delText xml:space="preserve"> W</w:delText>
        </w:r>
        <w:r w:rsidRPr="00191594" w:rsidDel="00BE4C58" w:rsidR="00191594">
          <w:delText>e observed similar species enriched with low gene richness and associations with metabolic phenotypes</w:delText>
        </w:r>
        <w:r w:rsidDel="00BE4C58" w:rsidR="00191594">
          <w:delText xml:space="preserve"> (</w:delText>
        </w:r>
        <w:r w:rsidRPr="00495800" w:rsidDel="00BE4C58" w:rsidR="00191594">
          <w:rPr>
            <w:color w:val="FF0000"/>
          </w:rPr>
          <w:delText>Extended Fig. 5</w:delText>
        </w:r>
        <w:r w:rsidDel="00BE4C58" w:rsidR="00191594">
          <w:rPr>
            <w:color w:val="FF0000"/>
          </w:rPr>
          <w:delText>d)</w:delText>
        </w:r>
        <w:r w:rsidDel="00BE4C58" w:rsidR="00191594">
          <w:delText>.</w:delText>
        </w:r>
      </w:del>
    </w:p>
    <w:p w:rsidRPr="00495800" w:rsidR="00D22FD3" w:rsidDel="00BE4C58" w:rsidP="008A4591" w:rsidRDefault="00D22FD3" w14:paraId="1641C128" w14:textId="0D6F9FB7">
      <w:pPr>
        <w:rPr>
          <w:del w:author="Portlock, Theo" w:date="2021-11-25T15:00:00Z" w:id="181"/>
        </w:rPr>
        <w:pPrChange w:author="Portlock, Theo" w:date="2021-11-29T17:48:00Z" w:id="182">
          <w:pPr>
            <w:ind w:firstLine="720"/>
          </w:pPr>
        </w:pPrChange>
      </w:pPr>
      <w:del w:author="Portlock, Theo" w:date="2021-11-25T15:00:00Z" w:id="183">
        <w:r w:rsidRPr="00495800" w:rsidDel="00BE4C58">
          <w:delText>To investigate</w:delText>
        </w:r>
        <w:r w:rsidDel="00BE4C58" w:rsidR="00447AC9">
          <w:delText xml:space="preserve"> the</w:delText>
        </w:r>
        <w:r w:rsidRPr="00495800" w:rsidDel="00BE4C58">
          <w:delText xml:space="preserve"> </w:delText>
        </w:r>
        <w:r w:rsidRPr="00495800" w:rsidDel="00BE4C58" w:rsidR="00AF7F67">
          <w:delText xml:space="preserve">impacts of IFS and OFS </w:delText>
        </w:r>
        <w:r w:rsidRPr="00495800" w:rsidDel="00BE4C58" w:rsidR="00B438C4">
          <w:delText xml:space="preserve">species </w:delText>
        </w:r>
        <w:r w:rsidRPr="00495800" w:rsidDel="00BE4C58">
          <w:delText xml:space="preserve">on host physiology, we next </w:delText>
        </w:r>
        <w:r w:rsidRPr="00495800" w:rsidDel="00BE4C58" w:rsidR="001117FB">
          <w:delText xml:space="preserve">examined </w:delText>
        </w:r>
        <w:r w:rsidRPr="00495800" w:rsidDel="00BE4C58">
          <w:delText xml:space="preserve">the association </w:delText>
        </w:r>
        <w:r w:rsidRPr="00495800" w:rsidDel="00BE4C58" w:rsidR="001117FB">
          <w:delText xml:space="preserve">of IFS and OFS with </w:delText>
        </w:r>
        <w:r w:rsidRPr="00495800" w:rsidDel="00BE4C58">
          <w:delText>clinical parameters</w:delText>
        </w:r>
        <w:r w:rsidRPr="00495800" w:rsidDel="00BE4C58" w:rsidR="00C372C0">
          <w:delText xml:space="preserve"> among healthy individuals</w:delText>
        </w:r>
        <w:r w:rsidRPr="00495800" w:rsidDel="00BE4C58">
          <w:delText xml:space="preserve"> (</w:delText>
        </w:r>
        <w:r w:rsidRPr="00495800" w:rsidDel="00BE4C58">
          <w:rPr>
            <w:color w:val="FF0000"/>
          </w:rPr>
          <w:delText xml:space="preserve">Supplementary Table </w:delText>
        </w:r>
        <w:r w:rsidRPr="00DF4DE8" w:rsidDel="00BE4C58" w:rsidR="00E550CB">
          <w:rPr>
            <w:color w:val="FF0000"/>
          </w:rPr>
          <w:delText>S</w:delText>
        </w:r>
        <w:r w:rsidRPr="00DF4DE8" w:rsidDel="00BE4C58">
          <w:rPr>
            <w:color w:val="FF0000"/>
          </w:rPr>
          <w:delText>8</w:delText>
        </w:r>
        <w:r w:rsidRPr="00495800" w:rsidDel="00BE4C58">
          <w:delText xml:space="preserve">). We traced the changes </w:delText>
        </w:r>
        <w:r w:rsidRPr="00495800" w:rsidDel="00BE4C58">
          <w:rPr>
            <w:color w:val="000000"/>
          </w:rPr>
          <w:delText>in</w:delText>
        </w:r>
        <w:r w:rsidRPr="00495800" w:rsidDel="00BE4C58">
          <w:delText xml:space="preserve"> 40 clinical parameters of 86 </w:delText>
        </w:r>
        <w:r w:rsidRPr="00495800" w:rsidDel="00BE4C58" w:rsidR="00004645">
          <w:delText xml:space="preserve">Swedish </w:delText>
        </w:r>
        <w:r w:rsidRPr="00495800" w:rsidDel="00BE4C58">
          <w:delText>individuals (</w:delText>
        </w:r>
        <w:r w:rsidRPr="00495800" w:rsidDel="00BE4C58">
          <w:rPr>
            <w:color w:val="FF0000"/>
          </w:rPr>
          <w:delText xml:space="preserve">Supplementary Table </w:delText>
        </w:r>
        <w:r w:rsidRPr="00DF4DE8" w:rsidDel="00BE4C58" w:rsidR="00E550CB">
          <w:rPr>
            <w:color w:val="FF0000"/>
          </w:rPr>
          <w:delText>S</w:delText>
        </w:r>
        <w:r w:rsidRPr="00DF4DE8" w:rsidDel="00BE4C58">
          <w:rPr>
            <w:color w:val="FF0000"/>
          </w:rPr>
          <w:delText>9</w:delText>
        </w:r>
        <w:r w:rsidRPr="00495800" w:rsidDel="00BE4C58">
          <w:delText xml:space="preserve">) and linked them with the abundances </w:delText>
        </w:r>
        <w:r w:rsidRPr="00495800" w:rsidDel="00BE4C58" w:rsidR="00AA5E6F">
          <w:delText xml:space="preserve">of IFS and OFS species </w:delText>
        </w:r>
        <w:r w:rsidRPr="00495800" w:rsidDel="00BE4C58">
          <w:delText>using linear mixed effect model</w:delText>
        </w:r>
        <w:r w:rsidRPr="00495800" w:rsidDel="00BE4C58" w:rsidR="00B451FE">
          <w:delText>s</w:delText>
        </w:r>
        <w:r w:rsidRPr="00495800" w:rsidDel="00BE4C58">
          <w:delText xml:space="preserve"> (</w:delText>
        </w:r>
        <w:r w:rsidRPr="00495800" w:rsidDel="00BE4C58">
          <w:rPr>
            <w:color w:val="FF0000"/>
          </w:rPr>
          <w:delText>Methods</w:delText>
        </w:r>
        <w:r w:rsidRPr="00495800" w:rsidDel="00BE4C58">
          <w:delText xml:space="preserve">). We found that </w:delText>
        </w:r>
        <w:r w:rsidRPr="00495800" w:rsidDel="00BE4C58" w:rsidR="00435486">
          <w:delText xml:space="preserve">IFS </w:delText>
        </w:r>
        <w:r w:rsidRPr="00495800" w:rsidDel="00BE4C58">
          <w:delText xml:space="preserve">abundances were associated with muscle composition (p-value = 0.018, </w:delText>
        </w:r>
        <w:r w:rsidRPr="00DF4DE8" w:rsidDel="00BE4C58">
          <w:rPr>
            <w:color w:val="FF0000"/>
          </w:rPr>
          <w:delText xml:space="preserve">Fig. </w:delText>
        </w:r>
        <w:r w:rsidRPr="00DF4DE8" w:rsidDel="00BE4C58" w:rsidR="00614511">
          <w:rPr>
            <w:color w:val="FF0000"/>
          </w:rPr>
          <w:delText>3c</w:delText>
        </w:r>
        <w:r w:rsidRPr="00495800" w:rsidDel="00BE4C58">
          <w:delText xml:space="preserve">), </w:delText>
        </w:r>
        <w:r w:rsidRPr="00495800" w:rsidDel="00BE4C58" w:rsidR="00002EEF">
          <w:delText xml:space="preserve">thus showing associations </w:delText>
        </w:r>
        <w:r w:rsidRPr="00495800" w:rsidDel="00BE4C58">
          <w:delText xml:space="preserve">with microbial core metabolism such as amino acid metabolism, whereas </w:delText>
        </w:r>
        <w:r w:rsidRPr="00495800" w:rsidDel="00BE4C58" w:rsidR="00435486">
          <w:delText xml:space="preserve">OFS abundances </w:delText>
        </w:r>
        <w:r w:rsidRPr="00495800" w:rsidDel="00BE4C58">
          <w:delText xml:space="preserve">were associated with </w:delText>
        </w:r>
        <w:r w:rsidRPr="00495800" w:rsidDel="00BE4C58">
          <w:rPr>
            <w:color w:val="000000"/>
          </w:rPr>
          <w:delText xml:space="preserve">a </w:delText>
        </w:r>
        <w:r w:rsidRPr="00495800" w:rsidDel="00BE4C58">
          <w:delText xml:space="preserve">more diverse spectrum of clinical parameters, such as blood glucose, urate, B-type natriuretic peptide (BNP), ApoA1, and erythrocyte </w:delText>
        </w:r>
        <w:r w:rsidRPr="00495800" w:rsidDel="00BE4C58">
          <w:rPr>
            <w:color w:val="000000"/>
          </w:rPr>
          <w:delText>particles</w:delText>
        </w:r>
        <w:r w:rsidRPr="00495800" w:rsidDel="00BE4C58">
          <w:delText xml:space="preserve"> (p-value &lt; 0.05). </w:delText>
        </w:r>
        <w:r w:rsidDel="00BE4C58" w:rsidR="00786B95">
          <w:delText>Interestingly</w:delText>
        </w:r>
        <w:r w:rsidRPr="00495800" w:rsidDel="00BE4C58">
          <w:delText xml:space="preserve">, the </w:delText>
        </w:r>
        <w:r w:rsidRPr="00495800" w:rsidDel="00BE4C58" w:rsidR="001F1F1E">
          <w:delText xml:space="preserve">OFS </w:delText>
        </w:r>
        <w:r w:rsidRPr="00495800" w:rsidDel="00BE4C58">
          <w:delText>abundances were positively associated with BNP as a key heart failure marker</w:delText>
        </w:r>
        <w:r w:rsidDel="00BE4C58" w:rsidR="00AC0405">
          <w:delText xml:space="preserve"> (</w:delText>
        </w:r>
        <w:r w:rsidRPr="00495800" w:rsidDel="00BE4C58" w:rsidR="00AC0405">
          <w:rPr>
            <w:color w:val="FF0000"/>
          </w:rPr>
          <w:delText xml:space="preserve">Extended Fig. </w:delText>
        </w:r>
        <w:r w:rsidRPr="00DF4DE8" w:rsidDel="00BE4C58" w:rsidR="00AC0405">
          <w:rPr>
            <w:color w:val="FF0000"/>
          </w:rPr>
          <w:delText>6</w:delText>
        </w:r>
        <w:r w:rsidDel="00BE4C58" w:rsidR="0056696D">
          <w:rPr>
            <w:color w:val="FF0000"/>
          </w:rPr>
          <w:delText>c</w:delText>
        </w:r>
        <w:r w:rsidRPr="00DF4DE8" w:rsidDel="00BE4C58" w:rsidR="00AC0405">
          <w:rPr>
            <w:color w:val="FF0000"/>
          </w:rPr>
          <w:delText>-</w:delText>
        </w:r>
        <w:r w:rsidDel="00BE4C58" w:rsidR="0056696D">
          <w:rPr>
            <w:color w:val="FF0000"/>
          </w:rPr>
          <w:delText>g</w:delText>
        </w:r>
        <w:r w:rsidDel="00BE4C58" w:rsidR="00AC0405">
          <w:rPr>
            <w:color w:val="FF0000"/>
          </w:rPr>
          <w:delText xml:space="preserve">, </w:delText>
        </w:r>
        <w:r w:rsidRPr="00495800" w:rsidDel="00BE4C58" w:rsidR="00AC0405">
          <w:rPr>
            <w:color w:val="FF0000"/>
          </w:rPr>
          <w:delText>Supplementary Table 10</w:delText>
        </w:r>
        <w:r w:rsidDel="00BE4C58" w:rsidR="00AC0405">
          <w:rPr>
            <w:color w:val="FF0000"/>
          </w:rPr>
          <w:delText>)</w:delText>
        </w:r>
        <w:r w:rsidRPr="00495800" w:rsidDel="00BE4C58">
          <w:delText>.</w:delText>
        </w:r>
        <w:r w:rsidRPr="00495800" w:rsidDel="00BE4C58">
          <w:tab/>
        </w:r>
      </w:del>
    </w:p>
    <w:p w:rsidRPr="00495800" w:rsidR="00AF7F67" w:rsidDel="00BE4C58" w:rsidP="008A4591" w:rsidRDefault="00AF7F67" w14:paraId="7DFE5EFF" w14:textId="0F7FF5CC">
      <w:pPr>
        <w:rPr>
          <w:del w:author="Portlock, Theo" w:date="2021-11-25T15:00:00Z" w:id="184"/>
        </w:rPr>
        <w:pPrChange w:author="Portlock, Theo" w:date="2021-11-29T17:48:00Z" w:id="185">
          <w:pPr>
            <w:ind w:firstLine="720"/>
          </w:pPr>
        </w:pPrChange>
      </w:pPr>
      <w:del w:author="Portlock, Theo" w:date="2021-11-25T15:00:00Z" w:id="186">
        <w:r w:rsidRPr="00495800" w:rsidDel="00BE4C58">
          <w:delText>Next, we associated the common depleted and enriched species in diseases</w:delText>
        </w:r>
        <w:r w:rsidRPr="00495800" w:rsidDel="00BE4C58" w:rsidR="008E7D8A">
          <w:delText xml:space="preserve"> (</w:delText>
        </w:r>
        <w:r w:rsidRPr="00DF4DE8" w:rsidDel="00BE4C58" w:rsidR="008E7D8A">
          <w:rPr>
            <w:color w:val="FF0000"/>
          </w:rPr>
          <w:delText>Fig. 1h</w:delText>
        </w:r>
        <w:r w:rsidRPr="00495800" w:rsidDel="00BE4C58" w:rsidR="008E7D8A">
          <w:delText>)</w:delText>
        </w:r>
        <w:r w:rsidRPr="00495800" w:rsidDel="00BE4C58" w:rsidR="00605E49">
          <w:delText>,</w:delText>
        </w:r>
        <w:r w:rsidRPr="00495800" w:rsidDel="00BE4C58">
          <w:delText xml:space="preserve"> from Pan-MGAS analysis of 18 diseases</w:delText>
        </w:r>
        <w:r w:rsidRPr="00495800" w:rsidDel="00BE4C58" w:rsidR="00605E49">
          <w:delText>,</w:delText>
        </w:r>
        <w:r w:rsidRPr="00495800" w:rsidDel="00BE4C58" w:rsidR="00A67DD4">
          <w:delText xml:space="preserve"> </w:delText>
        </w:r>
        <w:r w:rsidRPr="00495800" w:rsidDel="00BE4C58">
          <w:delText>to the IFS and OFS. The commonly depleted MSPs had a greater tendency to be IFS (</w:delText>
        </w:r>
        <w:r w:rsidRPr="00495800" w:rsidDel="00BE4C58">
          <w:rPr>
            <w:color w:val="FF0000"/>
          </w:rPr>
          <w:delText xml:space="preserve">Fig. </w:delText>
        </w:r>
        <w:r w:rsidRPr="00495800" w:rsidDel="00BE4C58" w:rsidR="005511C6">
          <w:rPr>
            <w:color w:val="FF0000"/>
          </w:rPr>
          <w:delText>4a</w:delText>
        </w:r>
        <w:r w:rsidRPr="00495800" w:rsidDel="00BE4C58">
          <w:rPr>
            <w:color w:val="FF0000"/>
          </w:rPr>
          <w:delText>-</w:delText>
        </w:r>
        <w:r w:rsidRPr="00DF4DE8" w:rsidDel="00BE4C58" w:rsidR="006A01BB">
          <w:rPr>
            <w:color w:val="FF0000"/>
          </w:rPr>
          <w:delText>b</w:delText>
        </w:r>
        <w:r w:rsidRPr="00495800" w:rsidDel="00BE4C58">
          <w:delText>). On the contrary, the commonly enriched species (top-right</w:delText>
        </w:r>
        <w:r w:rsidRPr="00495800" w:rsidDel="00BE4C58" w:rsidR="0055117A">
          <w:delText xml:space="preserve">, </w:delText>
        </w:r>
        <w:r w:rsidRPr="00F125EA" w:rsidDel="00BE4C58" w:rsidR="0055117A">
          <w:rPr>
            <w:color w:val="FF0000"/>
          </w:rPr>
          <w:delText>Fig. 1h</w:delText>
        </w:r>
        <w:r w:rsidRPr="00495800" w:rsidDel="00BE4C58">
          <w:delText>) were likely to be OFS</w:delText>
        </w:r>
        <w:r w:rsidDel="00BE4C58" w:rsidR="00552880">
          <w:delText xml:space="preserve">, </w:delText>
        </w:r>
        <w:r w:rsidRPr="00495800" w:rsidDel="00BE4C58">
          <w:delText xml:space="preserve">compared to the depleted species across all diseases. Out of the 23 commonly enriched species </w:delText>
        </w:r>
        <w:r w:rsidRPr="00495800" w:rsidDel="00BE4C58" w:rsidR="0035313B">
          <w:delText xml:space="preserve">in diseases </w:delText>
        </w:r>
        <w:r w:rsidRPr="00495800" w:rsidDel="00BE4C58">
          <w:delText xml:space="preserve">(enriched in at least 3 different disease cohorts), 14 (61%) were </w:delText>
        </w:r>
        <w:r w:rsidRPr="00495800" w:rsidDel="00BE4C58" w:rsidR="0035313B">
          <w:delText>OFS</w:delText>
        </w:r>
        <w:r w:rsidRPr="00495800" w:rsidDel="00BE4C58" w:rsidR="004D4EB0">
          <w:delText xml:space="preserve"> species</w:delText>
        </w:r>
        <w:r w:rsidRPr="00495800" w:rsidDel="00BE4C58">
          <w:delText xml:space="preserve">, significantly more than the </w:delText>
        </w:r>
        <w:r w:rsidRPr="00495800" w:rsidDel="00BE4C58" w:rsidR="0035313B">
          <w:delText>OFS</w:delText>
        </w:r>
        <w:r w:rsidRPr="00495800" w:rsidDel="00BE4C58" w:rsidR="004D4EB0">
          <w:delText xml:space="preserve">s species </w:delText>
        </w:r>
        <w:r w:rsidRPr="00495800" w:rsidDel="00BE4C58">
          <w:delText xml:space="preserve">within all species </w:delText>
        </w:r>
        <w:r w:rsidRPr="00495800" w:rsidDel="00BE4C58" w:rsidR="008E6D22">
          <w:delText xml:space="preserve">detected in </w:delText>
        </w:r>
        <w:r w:rsidRPr="00495800" w:rsidDel="00BE4C58">
          <w:delText>the cohorts (36%) (</w:delText>
        </w:r>
        <w:r w:rsidRPr="00495800" w:rsidDel="00BE4C58">
          <w:rPr>
            <w:i/>
            <w:iCs/>
          </w:rPr>
          <w:delText xml:space="preserve">Chi-square test, p-value = </w:delText>
        </w:r>
        <w:r w:rsidRPr="00495800" w:rsidDel="00BE4C58">
          <w:delText xml:space="preserve">0.015, </w:delText>
        </w:r>
        <w:r w:rsidRPr="00495800" w:rsidDel="00BE4C58">
          <w:rPr>
            <w:color w:val="FF0000"/>
          </w:rPr>
          <w:delText xml:space="preserve">Supplementary Table </w:delText>
        </w:r>
        <w:r w:rsidRPr="001E5587" w:rsidDel="00BE4C58" w:rsidR="00FE5CF0">
          <w:rPr>
            <w:color w:val="FF0000"/>
          </w:rPr>
          <w:delText>S4</w:delText>
        </w:r>
        <w:r w:rsidRPr="00495800" w:rsidDel="00BE4C58">
          <w:delText xml:space="preserve">). </w:delText>
        </w:r>
        <w:r w:rsidRPr="00495800" w:rsidDel="00BE4C58" w:rsidR="008E6D22">
          <w:delText>In addition</w:delText>
        </w:r>
        <w:r w:rsidRPr="00495800" w:rsidDel="00BE4C58" w:rsidR="00665571">
          <w:delText xml:space="preserve">, </w:delText>
        </w:r>
        <w:r w:rsidRPr="00495800" w:rsidDel="00BE4C58" w:rsidR="008E6D22">
          <w:delText>a</w:delText>
        </w:r>
        <w:r w:rsidRPr="00495800" w:rsidDel="00BE4C58">
          <w:delText xml:space="preserve">mong the 14 </w:delText>
        </w:r>
        <w:r w:rsidRPr="00495800" w:rsidDel="00BE4C58" w:rsidR="007A6F0A">
          <w:delText xml:space="preserve">OFS </w:delText>
        </w:r>
        <w:r w:rsidRPr="00495800" w:rsidDel="00BE4C58">
          <w:delText xml:space="preserve">species, 5 </w:delText>
        </w:r>
        <w:r w:rsidRPr="00495800" w:rsidDel="00BE4C58" w:rsidR="00894291">
          <w:delText xml:space="preserve">(36%) </w:delText>
        </w:r>
        <w:r w:rsidRPr="00495800" w:rsidDel="00BE4C58">
          <w:delText xml:space="preserve">were </w:delText>
        </w:r>
        <w:r w:rsidDel="00BE4C58" w:rsidR="00D34924">
          <w:delText xml:space="preserve">opportunistic </w:delText>
        </w:r>
        <w:r w:rsidRPr="00495800" w:rsidDel="00BE4C58">
          <w:delText>pathogens</w:delText>
        </w:r>
        <w:r w:rsidRPr="00495800" w:rsidDel="00BE4C58" w:rsidR="00CB22B6">
          <w:delText xml:space="preserve"> </w:delText>
        </w:r>
        <w:r w:rsidRPr="00495800" w:rsidDel="00BE4C58" w:rsidR="00C15515">
          <w:delText xml:space="preserve">reported </w:delText>
        </w:r>
        <w:r w:rsidDel="00BE4C58" w:rsidR="00447AC9">
          <w:delText>previously</w:delText>
        </w:r>
        <w:r w:rsidRPr="00495800" w:rsidDel="00BE4C58" w:rsidR="00151F25">
          <w:delText xml:space="preserve"> </w:delText>
        </w:r>
        <w:r w:rsidRPr="00495800" w:rsidDel="00BE4C58" w:rsidR="00DF5600">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Del="00BE4C58" w:rsidR="003A4F1C">
          <w:delInstrText xml:space="preserve"> ADDIN EN.CITE </w:delInstrText>
        </w:r>
        <w:r w:rsidDel="00BE4C58" w:rsidR="003A4F1C">
          <w:fldChar w:fldCharType="begin">
            <w:fldData xml:space="preserve">PEVuZE5vdGU+PENpdGU+PEF1dGhvcj5FY2tlcjwvQXV0aG9yPjxZZWFyPjIwMTA8L1llYXI+PFJl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</w:fldData>
          </w:fldChar>
        </w:r>
        <w:r w:rsidDel="00BE4C58" w:rsidR="003A4F1C">
          <w:delInstrText xml:space="preserve"> ADDIN EN.CITE.DATA </w:delInstrText>
        </w:r>
        <w:r w:rsidDel="00BE4C58" w:rsidR="003A4F1C">
          <w:fldChar w:fldCharType="end"/>
        </w:r>
        <w:r w:rsidRPr="00495800" w:rsidDel="00BE4C58" w:rsidR="00DF5600">
          <w:fldChar w:fldCharType="separate"/>
        </w:r>
        <w:r w:rsidRPr="003A4F1C" w:rsidDel="00BE4C58" w:rsidR="003A4F1C">
          <w:rPr>
            <w:noProof/>
            <w:vertAlign w:val="superscript"/>
          </w:rPr>
          <w:delText>26</w:delText>
        </w:r>
        <w:r w:rsidRPr="00495800" w:rsidDel="00BE4C58" w:rsidR="00DF5600">
          <w:fldChar w:fldCharType="end"/>
        </w:r>
        <w:r w:rsidRPr="00495800" w:rsidDel="00BE4C58">
          <w:delText xml:space="preserve"> (</w:delText>
        </w:r>
        <w:r w:rsidRPr="00495800" w:rsidDel="00BE4C58">
          <w:rPr>
            <w:i/>
            <w:iCs/>
          </w:rPr>
          <w:delText xml:space="preserve">Chi-square test, p-value = </w:delText>
        </w:r>
        <w:r w:rsidRPr="00495800" w:rsidDel="00BE4C58">
          <w:delText>10</w:delText>
        </w:r>
        <w:r w:rsidRPr="00495800" w:rsidDel="00BE4C58">
          <w:rPr>
            <w:vertAlign w:val="superscript"/>
          </w:rPr>
          <w:delText>-9</w:delText>
        </w:r>
        <w:r w:rsidRPr="00495800" w:rsidDel="00BE4C58">
          <w:delText xml:space="preserve">). These observations support the view of microbiome dynamics lowering the abundance of potentially harmful species in healthy adults. </w:delText>
        </w:r>
      </w:del>
    </w:p>
    <w:p w:rsidRPr="00495800" w:rsidR="00541140" w:rsidDel="00BE4C58" w:rsidP="008A4591" w:rsidRDefault="00541140" w14:paraId="2A9F4465" w14:textId="3B053DD2">
      <w:pPr>
        <w:rPr>
          <w:del w:author="Portlock, Theo" w:date="2021-11-25T15:00:00Z" w:id="187"/>
        </w:rPr>
        <w:pPrChange w:author="Portlock, Theo" w:date="2021-11-29T17:48:00Z" w:id="188">
          <w:pPr>
            <w:ind w:firstLine="720"/>
          </w:pPr>
        </w:pPrChange>
      </w:pPr>
    </w:p>
    <w:p w:rsidRPr="00495800" w:rsidR="00D22FD3" w:rsidDel="00BE4C58" w:rsidP="008A4591" w:rsidRDefault="00D22FD3" w14:paraId="1313FDF0" w14:textId="1546DAFD">
      <w:pPr>
        <w:rPr>
          <w:del w:author="Portlock, Theo" w:date="2021-11-25T15:00:00Z" w:id="189"/>
        </w:rPr>
      </w:pPr>
      <w:del w:author="Portlock, Theo" w:date="2021-11-25T15:00:00Z" w:id="190">
        <w:r w:rsidRPr="00495800" w:rsidDel="00BE4C58">
          <w:delText>Functional understanding of region-enriched species</w:delText>
        </w:r>
        <w:r w:rsidDel="00BE4C58" w:rsidR="00552880">
          <w:delText>, IFS and OFS</w:delText>
        </w:r>
        <w:r w:rsidRPr="00495800" w:rsidDel="00BE4C58" w:rsidR="00A16875">
          <w:delText xml:space="preserve"> </w:delText>
        </w:r>
      </w:del>
    </w:p>
    <w:p w:rsidRPr="00495800" w:rsidR="001B7DD6" w:rsidDel="00BE4C58" w:rsidP="008A4591" w:rsidRDefault="001B7DD6" w14:paraId="0FBF7D6F" w14:textId="6D57204F">
      <w:pPr>
        <w:rPr>
          <w:del w:author="Portlock, Theo" w:date="2021-11-25T15:00:00Z" w:id="191"/>
        </w:rPr>
        <w:pPrChange w:author="Portlock, Theo" w:date="2021-11-29T17:48:00Z" w:id="192">
          <w:pPr>
            <w:ind w:firstLine="720"/>
          </w:pPr>
        </w:pPrChange>
      </w:pPr>
      <w:del w:author="Portlock, Theo" w:date="2021-11-25T15:00:00Z" w:id="193">
        <w:r w:rsidRPr="00495800" w:rsidDel="00BE4C58">
          <w:delText xml:space="preserve">Our functional analysis indicated that the </w:delText>
        </w:r>
        <w:r w:rsidRPr="00495800" w:rsidDel="00BE4C58" w:rsidR="00B22C40">
          <w:delText xml:space="preserve">IFS species </w:delText>
        </w:r>
        <w:r w:rsidRPr="00495800" w:rsidDel="00BE4C58" w:rsidR="00EE4831">
          <w:delText>we</w:delText>
        </w:r>
        <w:r w:rsidRPr="00495800" w:rsidDel="00BE4C58">
          <w:delText xml:space="preserve">re enriched in core metabolism, essential for energy homeostasis and </w:delText>
        </w:r>
        <w:r w:rsidRPr="00495800" w:rsidDel="00BE4C58" w:rsidR="00072F5C">
          <w:delText xml:space="preserve">for </w:delText>
        </w:r>
        <w:r w:rsidRPr="00495800" w:rsidDel="00BE4C58">
          <w:delText>biosynthesis of macromolecules (i.e., amino acids, carbohydrates and fatty acids</w:delText>
        </w:r>
        <w:r w:rsidRPr="00495800" w:rsidDel="00BE4C58" w:rsidR="00EE4831">
          <w:delText xml:space="preserve">; </w:delText>
        </w:r>
        <w:r w:rsidRPr="00495800" w:rsidDel="00BE4C58" w:rsidR="00EE4831">
          <w:rPr>
            <w:color w:val="FF0000"/>
          </w:rPr>
          <w:delText>F</w:delText>
        </w:r>
        <w:r w:rsidRPr="00495800" w:rsidDel="00BE4C58">
          <w:rPr>
            <w:color w:val="FF0000"/>
          </w:rPr>
          <w:delText xml:space="preserve">ig. </w:delText>
        </w:r>
        <w:r w:rsidRPr="001E5587" w:rsidDel="00BE4C58" w:rsidR="005C114A">
          <w:rPr>
            <w:color w:val="FF0000"/>
          </w:rPr>
          <w:delText>4</w:delText>
        </w:r>
        <w:r w:rsidRPr="001E5587" w:rsidDel="00BE4C58" w:rsidR="00E0367E">
          <w:rPr>
            <w:color w:val="FF0000"/>
          </w:rPr>
          <w:delText>c</w:delText>
        </w:r>
        <w:r w:rsidRPr="001E5587" w:rsidDel="00BE4C58" w:rsidR="001B0DD9">
          <w:rPr>
            <w:color w:val="FF0000"/>
          </w:rPr>
          <w:delText xml:space="preserve"> </w:delText>
        </w:r>
        <w:r w:rsidRPr="001E5587" w:rsidDel="00BE4C58">
          <w:rPr>
            <w:color w:val="FF0000"/>
          </w:rPr>
          <w:delText xml:space="preserve">and Supplementary Table </w:delText>
        </w:r>
        <w:r w:rsidRPr="001E5587" w:rsidDel="00BE4C58" w:rsidR="00E0367E">
          <w:rPr>
            <w:color w:val="FF0000"/>
          </w:rPr>
          <w:delText>S</w:delText>
        </w:r>
        <w:r w:rsidRPr="001E5587" w:rsidDel="00BE4C58" w:rsidR="00EE3F7B">
          <w:rPr>
            <w:color w:val="FF0000"/>
          </w:rPr>
          <w:delText>11</w:delText>
        </w:r>
        <w:r w:rsidRPr="001E5587" w:rsidDel="00BE4C58" w:rsidR="00E0367E">
          <w:rPr>
            <w:color w:val="FF0000"/>
          </w:rPr>
          <w:delText xml:space="preserve"> and S1</w:delText>
        </w:r>
        <w:r w:rsidRPr="001E5587" w:rsidDel="00BE4C58" w:rsidR="00EE3F7B">
          <w:rPr>
            <w:color w:val="FF0000"/>
          </w:rPr>
          <w:delText>2</w:delText>
        </w:r>
        <w:r w:rsidRPr="001E5587" w:rsidDel="00BE4C58">
          <w:rPr>
            <w:color w:val="FF0000"/>
          </w:rPr>
          <w:delText xml:space="preserve">, </w:delText>
        </w:r>
        <w:r w:rsidRPr="00495800" w:rsidDel="00BE4C58">
          <w:rPr>
            <w:color w:val="FF0000"/>
          </w:rPr>
          <w:delText>Method</w:delText>
        </w:r>
        <w:r w:rsidRPr="00495800" w:rsidDel="00BE4C58" w:rsidR="00902787">
          <w:rPr>
            <w:color w:val="FF0000"/>
          </w:rPr>
          <w:delText>s</w:delText>
        </w:r>
        <w:r w:rsidRPr="00495800" w:rsidDel="00BE4C58">
          <w:delText>). They were also enriched in</w:delText>
        </w:r>
        <w:r w:rsidRPr="00495800" w:rsidDel="00BE4C58" w:rsidR="00072F5C">
          <w:delText>:</w:delText>
        </w:r>
        <w:r w:rsidRPr="00495800" w:rsidDel="00BE4C58">
          <w:delText xml:space="preserve"> </w:delText>
        </w:r>
        <w:r w:rsidRPr="00495800" w:rsidDel="00BE4C58" w:rsidR="00195BD8">
          <w:delText xml:space="preserve">(i) </w:delText>
        </w:r>
        <w:r w:rsidRPr="00495800" w:rsidDel="00BE4C58">
          <w:delText>processes associated with increased survival, such as sporulation, cobalamin biosynthesis (CobS)</w:delText>
        </w:r>
        <w:r w:rsidRPr="00495800" w:rsidDel="00BE4C58" w:rsidR="00072F5C">
          <w:delText>,</w:delText>
        </w:r>
        <w:r w:rsidRPr="00495800" w:rsidDel="00BE4C58">
          <w:delText xml:space="preserve"> and sirohydrochlorin cobaltochelatase (CbiK)</w:delText>
        </w:r>
        <w:r w:rsidRPr="00495800" w:rsidDel="00BE4C58" w:rsidR="00195BD8">
          <w:delText>; (ii)</w:delText>
        </w:r>
        <w:r w:rsidRPr="00495800" w:rsidDel="00BE4C58">
          <w:delText xml:space="preserve"> secondary metabolites (bacteriocin</w:delText>
        </w:r>
        <w:r w:rsidRPr="00495800" w:rsidDel="00BE4C58" w:rsidR="00195BD8">
          <w:delText>); (iii)</w:delText>
        </w:r>
        <w:r w:rsidRPr="00495800" w:rsidDel="00BE4C58">
          <w:delText xml:space="preserve"> proteins related to starch and plant-based fibr</w:delText>
        </w:r>
        <w:r w:rsidRPr="00495800" w:rsidDel="00BE4C58" w:rsidR="002A0794">
          <w:delText>e</w:delText>
        </w:r>
        <w:r w:rsidRPr="00495800" w:rsidDel="00BE4C58">
          <w:delText xml:space="preserve"> use (CAZymes GT5, GH13, GH51)</w:delText>
        </w:r>
        <w:r w:rsidRPr="00495800" w:rsidDel="00BE4C58" w:rsidR="00195BD8">
          <w:delText>; (iv)</w:delText>
        </w:r>
        <w:r w:rsidRPr="00495800" w:rsidDel="00BE4C58">
          <w:delText xml:space="preserve"> anaerobic phenotypes</w:delText>
        </w:r>
        <w:r w:rsidRPr="00495800" w:rsidDel="00BE4C58" w:rsidR="002A0794">
          <w:delText xml:space="preserve"> (</w:delText>
        </w:r>
        <w:r w:rsidRPr="00495800" w:rsidDel="00BE4C58" w:rsidR="00B40F64">
          <w:rPr>
            <w:color w:val="FF0000"/>
          </w:rPr>
          <w:delText xml:space="preserve">Supplementary Table </w:delText>
        </w:r>
        <w:r w:rsidRPr="00495800" w:rsidDel="00BE4C58" w:rsidR="002725F3">
          <w:rPr>
            <w:color w:val="FF0000"/>
          </w:rPr>
          <w:delText>S11</w:delText>
        </w:r>
        <w:r w:rsidRPr="00495800" w:rsidDel="00BE4C58" w:rsidR="002A0794">
          <w:delText>)</w:delText>
        </w:r>
        <w:r w:rsidRPr="00495800" w:rsidDel="00BE4C58" w:rsidR="00072F5C">
          <w:delText>.</w:delText>
        </w:r>
        <w:r w:rsidRPr="00495800" w:rsidDel="00BE4C58">
          <w:delText xml:space="preserve"> </w:delText>
        </w:r>
        <w:r w:rsidRPr="00495800" w:rsidDel="00BE4C58" w:rsidR="00072F5C">
          <w:delText xml:space="preserve">By </w:delText>
        </w:r>
        <w:r w:rsidRPr="00495800" w:rsidDel="00BE4C58">
          <w:delText xml:space="preserve">contrast, the </w:delText>
        </w:r>
        <w:r w:rsidRPr="00495800" w:rsidDel="00BE4C58" w:rsidR="0086500B">
          <w:delText xml:space="preserve">OFS species </w:delText>
        </w:r>
        <w:r w:rsidRPr="00495800" w:rsidDel="00BE4C58">
          <w:delText>were enriched in accessory metabolism, such as biodegradation of xenobiotics</w:delText>
        </w:r>
        <w:r w:rsidRPr="00495800" w:rsidDel="00BE4C58" w:rsidR="00195BD8">
          <w:delText xml:space="preserve"> (</w:delText>
        </w:r>
        <w:r w:rsidRPr="00495800" w:rsidDel="00BE4C58">
          <w:delText xml:space="preserve">benzene, toluene, ethylbenzene, and xylenes </w:delText>
        </w:r>
        <w:r w:rsidRPr="00495800" w:rsidDel="00BE4C58" w:rsidR="00195BD8">
          <w:delText xml:space="preserve">- </w:delText>
        </w:r>
        <w:r w:rsidRPr="00495800" w:rsidDel="00BE4C58">
          <w:delText xml:space="preserve">BTEX), </w:delText>
        </w:r>
        <w:r w:rsidRPr="00495800" w:rsidDel="00BE4C58" w:rsidR="00EE4831">
          <w:delText xml:space="preserve">paralleled by that of ABC transporters, possibly involved in the import of xenobiotics, </w:delText>
        </w:r>
        <w:r w:rsidRPr="00495800" w:rsidDel="00BE4C58">
          <w:delText xml:space="preserve">suggesting that exposure to pollutants </w:delText>
        </w:r>
        <w:r w:rsidRPr="00495800" w:rsidDel="00BE4C58" w:rsidR="001C3A79">
          <w:delText xml:space="preserve">may </w:delText>
        </w:r>
        <w:r w:rsidRPr="00495800" w:rsidDel="00BE4C58">
          <w:delText>promote their appearance</w:delText>
        </w:r>
        <w:r w:rsidRPr="00495800" w:rsidDel="00BE4C58" w:rsidR="00B40F64">
          <w:delText xml:space="preserve"> (</w:delText>
        </w:r>
        <w:r w:rsidRPr="00495800" w:rsidDel="00BE4C58" w:rsidR="00B40F64">
          <w:rPr>
            <w:color w:val="FF0000"/>
          </w:rPr>
          <w:delText xml:space="preserve">Fig. </w:delText>
        </w:r>
        <w:r w:rsidRPr="001E5587" w:rsidDel="00BE4C58" w:rsidR="00DB141A">
          <w:rPr>
            <w:color w:val="FF0000"/>
          </w:rPr>
          <w:delText>4</w:delText>
        </w:r>
        <w:r w:rsidRPr="001E5587" w:rsidDel="00BE4C58" w:rsidR="001B0DD9">
          <w:rPr>
            <w:color w:val="FF0000"/>
          </w:rPr>
          <w:delText>d</w:delText>
        </w:r>
        <w:r w:rsidRPr="001E5587" w:rsidDel="00BE4C58" w:rsidR="00330645">
          <w:delText>,</w:delText>
        </w:r>
        <w:r w:rsidRPr="00495800" w:rsidDel="00BE4C58" w:rsidR="00330645">
          <w:delText xml:space="preserve"> </w:delText>
        </w:r>
        <w:r w:rsidRPr="00495800" w:rsidDel="00BE4C58" w:rsidR="00B40F64">
          <w:rPr>
            <w:color w:val="FF0000"/>
          </w:rPr>
          <w:delText xml:space="preserve">Extended Fig. </w:delText>
        </w:r>
        <w:r w:rsidRPr="001E5587" w:rsidDel="00BE4C58" w:rsidR="00DB141A">
          <w:rPr>
            <w:color w:val="FF0000"/>
          </w:rPr>
          <w:delText>6</w:delText>
        </w:r>
        <w:r w:rsidDel="00BE4C58" w:rsidR="008A36AA">
          <w:rPr>
            <w:color w:val="FF0000"/>
          </w:rPr>
          <w:delText>a</w:delText>
        </w:r>
        <w:r w:rsidRPr="001E5587" w:rsidDel="00BE4C58" w:rsidR="00B40F64">
          <w:rPr>
            <w:color w:val="FF0000"/>
          </w:rPr>
          <w:delText>-</w:delText>
        </w:r>
        <w:r w:rsidDel="00BE4C58" w:rsidR="008A36AA">
          <w:rPr>
            <w:color w:val="FF0000"/>
          </w:rPr>
          <w:delText>b</w:delText>
        </w:r>
        <w:r w:rsidRPr="00495800" w:rsidDel="00BE4C58" w:rsidR="00330645">
          <w:rPr>
            <w:color w:val="FF0000"/>
          </w:rPr>
          <w:delText xml:space="preserve">, and Supplementary Table </w:delText>
        </w:r>
        <w:r w:rsidRPr="00495800" w:rsidDel="00BE4C58" w:rsidR="00DB141A">
          <w:rPr>
            <w:color w:val="FF0000"/>
          </w:rPr>
          <w:delText>S11</w:delText>
        </w:r>
        <w:r w:rsidRPr="00495800" w:rsidDel="00BE4C58" w:rsidR="00B40F64">
          <w:delText>)</w:delText>
        </w:r>
        <w:r w:rsidRPr="00495800" w:rsidDel="00BE4C58" w:rsidR="00195BD8">
          <w:delText>.</w:delText>
        </w:r>
        <w:r w:rsidRPr="00495800" w:rsidDel="00BE4C58">
          <w:delText xml:space="preserve"> </w:delText>
        </w:r>
        <w:r w:rsidRPr="00495800" w:rsidDel="00BE4C58" w:rsidR="00195BD8">
          <w:delText>They</w:delText>
        </w:r>
        <w:r w:rsidRPr="00495800" w:rsidDel="00BE4C58">
          <w:delText xml:space="preserve"> were </w:delText>
        </w:r>
        <w:r w:rsidRPr="00495800" w:rsidDel="00BE4C58" w:rsidR="00195BD8">
          <w:delText>also</w:delText>
        </w:r>
        <w:r w:rsidRPr="00495800" w:rsidDel="00BE4C58">
          <w:delText xml:space="preserve"> enriched in </w:delText>
        </w:r>
        <w:r w:rsidRPr="00495800" w:rsidDel="00BE4C58" w:rsidR="00195BD8">
          <w:delText xml:space="preserve">(i) </w:delText>
        </w:r>
        <w:r w:rsidRPr="00495800" w:rsidDel="00BE4C58" w:rsidR="00EE4831">
          <w:delText xml:space="preserve">active sugar transport (i.e., phosphotransferase system (PTS); (ii) </w:delText>
        </w:r>
        <w:r w:rsidRPr="00495800" w:rsidDel="00BE4C58">
          <w:delText>virulence factors (VFs)</w:delText>
        </w:r>
        <w:r w:rsidRPr="00495800" w:rsidDel="00BE4C58" w:rsidR="00195BD8">
          <w:delText xml:space="preserve"> and trigger factors; (ii</w:delText>
        </w:r>
        <w:r w:rsidRPr="00495800" w:rsidDel="00BE4C58" w:rsidR="00EE4831">
          <w:delText>i</w:delText>
        </w:r>
        <w:r w:rsidRPr="00495800" w:rsidDel="00BE4C58" w:rsidR="00195BD8">
          <w:delText xml:space="preserve">) </w:delText>
        </w:r>
        <w:r w:rsidRPr="00495800" w:rsidDel="00BE4C58" w:rsidR="002A0794">
          <w:delText xml:space="preserve">putative competence protein ComGF and type IV secretion systems, </w:delText>
        </w:r>
        <w:r w:rsidDel="00BE4C58" w:rsidR="00D45065">
          <w:delText>the latter</w:delText>
        </w:r>
        <w:r w:rsidRPr="00495800" w:rsidDel="00BE4C58" w:rsidR="002A0794">
          <w:delText xml:space="preserve"> two </w:delText>
        </w:r>
        <w:r w:rsidDel="00BE4C58" w:rsidR="00D45065">
          <w:delText>being</w:delText>
        </w:r>
        <w:r w:rsidRPr="00495800" w:rsidDel="00BE4C58" w:rsidR="002A0794">
          <w:delText xml:space="preserve"> important mechanisms for horizontal gene transfer</w:delText>
        </w:r>
        <w:r w:rsidRPr="00495800" w:rsidDel="00BE4C58" w:rsidR="002A0794">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Del="00BE4C58" w:rsidR="003A4F1C">
          <w:delInstrText xml:space="preserve"> ADDIN EN.CITE </w:delInstrText>
        </w:r>
        <w:r w:rsidDel="00BE4C58" w:rsidR="003A4F1C">
          <w:fldChar w:fldCharType="begin">
            <w:fldData xml:space="preserve">PEVuZE5vdGU+PENpdGU+PEF1dGhvcj5Mb3c8L0F1dGhvcj48WWVhcj4yMDE0PC9ZZWFyPjxSZWNO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</w:fldData>
          </w:fldChar>
        </w:r>
        <w:r w:rsidDel="00BE4C58" w:rsidR="003A4F1C">
          <w:delInstrText xml:space="preserve"> ADDIN EN.CITE.DATA </w:delInstrText>
        </w:r>
        <w:r w:rsidDel="00BE4C58" w:rsidR="003A4F1C">
          <w:fldChar w:fldCharType="end"/>
        </w:r>
        <w:r w:rsidRPr="00495800" w:rsidDel="00BE4C58" w:rsidR="002A0794">
          <w:fldChar w:fldCharType="separate"/>
        </w:r>
        <w:r w:rsidRPr="003A4F1C" w:rsidDel="00BE4C58" w:rsidR="003A4F1C">
          <w:rPr>
            <w:noProof/>
            <w:vertAlign w:val="superscript"/>
          </w:rPr>
          <w:delText>27</w:delText>
        </w:r>
        <w:r w:rsidRPr="00495800" w:rsidDel="00BE4C58" w:rsidR="002A0794">
          <w:fldChar w:fldCharType="end"/>
        </w:r>
        <w:r w:rsidRPr="00495800" w:rsidDel="00BE4C58" w:rsidR="00EE4831">
          <w:delText xml:space="preserve">. Finally, </w:delText>
        </w:r>
        <w:r w:rsidRPr="000158D5" w:rsidDel="00BE4C58" w:rsidR="000158D5">
          <w:delText>those microbes tended</w:delText>
        </w:r>
        <w:r w:rsidRPr="00495800" w:rsidDel="00BE4C58" w:rsidR="00195BD8">
          <w:delText xml:space="preserve"> to be</w:delText>
        </w:r>
        <w:r w:rsidRPr="00495800" w:rsidDel="00BE4C58">
          <w:delText xml:space="preserve"> facultativ</w:delText>
        </w:r>
        <w:r w:rsidRPr="00495800" w:rsidDel="00BE4C58" w:rsidR="00195BD8">
          <w:delText>e anaerobes and microaerophiles</w:delText>
        </w:r>
        <w:r w:rsidRPr="00495800" w:rsidDel="00BE4C58">
          <w:delText>.</w:delText>
        </w:r>
        <w:r w:rsidRPr="00495800" w:rsidDel="00BE4C58" w:rsidR="00FE656B">
          <w:delText xml:space="preserve"> </w:delText>
        </w:r>
      </w:del>
    </w:p>
    <w:p w:rsidRPr="00495800" w:rsidR="008B2F73" w:rsidDel="00BE4C58" w:rsidP="008A4591" w:rsidRDefault="008B2F73" w14:paraId="6EE7D474" w14:textId="427F7135">
      <w:pPr>
        <w:rPr>
          <w:del w:author="Portlock, Theo" w:date="2021-11-25T15:00:00Z" w:id="194"/>
        </w:rPr>
        <w:pPrChange w:author="Portlock, Theo" w:date="2021-11-29T17:48:00Z" w:id="195">
          <w:pPr>
            <w:ind w:firstLine="720"/>
          </w:pPr>
        </w:pPrChange>
      </w:pPr>
    </w:p>
    <w:p w:rsidRPr="00495800" w:rsidR="005301F7" w:rsidDel="00BE4C58" w:rsidP="008A4591" w:rsidRDefault="0061675F" w14:paraId="4ECE679E" w14:textId="3727B273">
      <w:pPr>
        <w:rPr>
          <w:del w:author="Portlock, Theo" w:date="2021-11-25T15:00:00Z" w:id="196"/>
        </w:rPr>
      </w:pPr>
      <w:del w:author="Portlock, Theo" w:date="2021-11-25T15:00:00Z" w:id="197">
        <w:r w:rsidRPr="00495800" w:rsidDel="00BE4C58">
          <w:delText xml:space="preserve">Outflow enriched-functional clusters showed distinct </w:delText>
        </w:r>
        <w:r w:rsidRPr="00495800" w:rsidDel="00BE4C58" w:rsidR="00D73517">
          <w:delText>links</w:delText>
        </w:r>
        <w:r w:rsidRPr="00495800" w:rsidDel="00BE4C58">
          <w:delText xml:space="preserve"> to gut microbiome dysbiosis</w:delText>
        </w:r>
      </w:del>
    </w:p>
    <w:p w:rsidRPr="00495800" w:rsidR="008704D2" w:rsidDel="00BE4C58" w:rsidP="008A4591" w:rsidRDefault="009E7189" w14:paraId="5F69ED71" w14:textId="1B813ACE">
      <w:pPr>
        <w:rPr>
          <w:del w:author="Portlock, Theo" w:date="2021-11-25T15:00:00Z" w:id="198"/>
        </w:rPr>
      </w:pPr>
      <w:del w:author="Portlock, Theo" w:date="2021-11-25T15:00:00Z" w:id="199">
        <w:r w:rsidRPr="00495800" w:rsidDel="00BE4C58">
          <w:tab/>
        </w:r>
        <w:r w:rsidRPr="00495800" w:rsidDel="00BE4C58" w:rsidR="00ED52EF">
          <w:delText xml:space="preserve">To better understand </w:delText>
        </w:r>
        <w:r w:rsidDel="00BE4C58" w:rsidR="00786B95">
          <w:delText>potential</w:delText>
        </w:r>
        <w:r w:rsidRPr="00495800" w:rsidDel="00BE4C58" w:rsidR="00786B95">
          <w:delText xml:space="preserve"> </w:delText>
        </w:r>
        <w:r w:rsidRPr="00495800" w:rsidDel="00BE4C58" w:rsidR="00ED52EF">
          <w:delText>impact</w:delText>
        </w:r>
        <w:r w:rsidRPr="00495800" w:rsidDel="00BE4C58" w:rsidR="00D80076">
          <w:delText xml:space="preserve"> </w:delText>
        </w:r>
        <w:r w:rsidDel="00BE4C58" w:rsidR="00786B95">
          <w:delText xml:space="preserve">of IFS and OFS </w:delText>
        </w:r>
        <w:r w:rsidRPr="00495800" w:rsidDel="00BE4C58" w:rsidR="00D80076">
          <w:delText xml:space="preserve">at the </w:delText>
        </w:r>
        <w:r w:rsidRPr="00495800" w:rsidDel="00BE4C58" w:rsidR="00786B95">
          <w:delText xml:space="preserve">functional </w:delText>
        </w:r>
        <w:r w:rsidRPr="00495800" w:rsidDel="00BE4C58" w:rsidR="00D80076">
          <w:delText>module level</w:delText>
        </w:r>
        <w:r w:rsidRPr="00495800" w:rsidDel="00BE4C58" w:rsidR="00ED52EF">
          <w:delText xml:space="preserve">, we identified co-conserved functional clusters </w:delText>
        </w:r>
        <w:r w:rsidRPr="00495800" w:rsidDel="00BE4C58" w:rsidR="00A64C43">
          <w:delText xml:space="preserve">of </w:delText>
        </w:r>
        <w:r w:rsidRPr="00495800" w:rsidDel="00BE4C58" w:rsidR="00430921">
          <w:delText xml:space="preserve">microbiome </w:delText>
        </w:r>
        <w:r w:rsidRPr="00495800" w:rsidDel="00BE4C58" w:rsidR="00ED52EF">
          <w:delText xml:space="preserve">by </w:delText>
        </w:r>
        <w:r w:rsidRPr="00495800" w:rsidDel="00BE4C58" w:rsidR="00FF010B">
          <w:delText xml:space="preserve">applying </w:delText>
        </w:r>
        <w:r w:rsidRPr="00495800" w:rsidDel="00BE4C58" w:rsidR="00ED52EF">
          <w:delText>an unsupervised clustering approach on MSPs (</w:delText>
        </w:r>
        <w:r w:rsidRPr="001E5587" w:rsidDel="00BE4C58" w:rsidR="00ED52EF">
          <w:rPr>
            <w:color w:val="FF0000"/>
          </w:rPr>
          <w:delText xml:space="preserve">Fig. </w:delText>
        </w:r>
        <w:r w:rsidRPr="001E5587" w:rsidDel="00BE4C58" w:rsidR="007275AD">
          <w:rPr>
            <w:color w:val="FF0000"/>
          </w:rPr>
          <w:delText>4e</w:delText>
        </w:r>
        <w:r w:rsidRPr="001E5587" w:rsidDel="00BE4C58" w:rsidR="00D27FE1">
          <w:rPr>
            <w:color w:val="FF0000"/>
          </w:rPr>
          <w:delText>,</w:delText>
        </w:r>
        <w:r w:rsidRPr="00495800" w:rsidDel="00BE4C58" w:rsidR="00D27FE1">
          <w:rPr>
            <w:color w:val="FF0000"/>
          </w:rPr>
          <w:delText xml:space="preserve"> </w:delText>
        </w:r>
        <w:r w:rsidRPr="00495800" w:rsidDel="00BE4C58" w:rsidR="00ED52EF">
          <w:rPr>
            <w:color w:val="FF0000"/>
          </w:rPr>
          <w:delText xml:space="preserve">Extended Fig. </w:delText>
        </w:r>
        <w:r w:rsidRPr="00495800" w:rsidDel="00BE4C58" w:rsidR="00D41514">
          <w:rPr>
            <w:color w:val="FF0000"/>
          </w:rPr>
          <w:delText>7</w:delText>
        </w:r>
        <w:r w:rsidRPr="00495800" w:rsidDel="00BE4C58" w:rsidR="00D41514">
          <w:delText xml:space="preserve"> </w:delText>
        </w:r>
        <w:r w:rsidRPr="00495800" w:rsidDel="00BE4C58" w:rsidR="00ED52EF">
          <w:delText xml:space="preserve">and </w:delText>
        </w:r>
        <w:r w:rsidRPr="00B503DC" w:rsidDel="00BE4C58" w:rsidR="00ED52EF">
          <w:rPr>
            <w:color w:val="FF0000"/>
          </w:rPr>
          <w:delText>Method</w:delText>
        </w:r>
        <w:r w:rsidRPr="00B503DC" w:rsidDel="00BE4C58" w:rsidR="00D41514">
          <w:rPr>
            <w:color w:val="FF0000"/>
          </w:rPr>
          <w:delText>s</w:delText>
        </w:r>
        <w:r w:rsidRPr="00495800" w:rsidDel="00BE4C58" w:rsidR="00317EEF">
          <w:delText xml:space="preserve">). This analysis </w:delText>
        </w:r>
        <w:r w:rsidRPr="00495800" w:rsidDel="00BE4C58" w:rsidR="00A35527">
          <w:delText xml:space="preserve">provided </w:delText>
        </w:r>
        <w:r w:rsidRPr="00495800" w:rsidDel="00BE4C58" w:rsidR="00317EEF">
          <w:delText xml:space="preserve">a better representation of microbial functions </w:delText>
        </w:r>
        <w:r w:rsidRPr="00495800" w:rsidDel="00BE4C58" w:rsidR="005E3CE0">
          <w:delText>than</w:delText>
        </w:r>
        <w:r w:rsidRPr="00495800" w:rsidDel="00BE4C58" w:rsidR="00D473CC">
          <w:delText xml:space="preserve"> single annotation</w:delText>
        </w:r>
        <w:r w:rsidRPr="00495800" w:rsidDel="00BE4C58" w:rsidR="003223FF">
          <w:delText>s</w:delText>
        </w:r>
        <w:r w:rsidRPr="00495800" w:rsidDel="00BE4C58" w:rsidR="00D473CC">
          <w:delText xml:space="preserve"> or</w:delText>
        </w:r>
        <w:r w:rsidRPr="00495800" w:rsidDel="00BE4C58" w:rsidR="005E3CE0">
          <w:delText xml:space="preserve"> </w:delText>
        </w:r>
        <w:r w:rsidRPr="00495800" w:rsidDel="00BE4C58" w:rsidR="00D473CC">
          <w:delText xml:space="preserve">known pathway definitions (e.g. KEGG) </w:delText>
        </w:r>
        <w:r w:rsidRPr="00495800" w:rsidDel="00BE4C58" w:rsidR="00317EEF">
          <w:delText>(</w:delText>
        </w:r>
        <w:r w:rsidRPr="00495800" w:rsidDel="00BE4C58" w:rsidR="00D473CC">
          <w:rPr>
            <w:color w:val="FF0000"/>
          </w:rPr>
          <w:delText>Extended Fig. 8</w:delText>
        </w:r>
        <w:r w:rsidRPr="00495800" w:rsidDel="00BE4C58" w:rsidR="006161C8">
          <w:delText>). From the community detection</w:delText>
        </w:r>
        <w:r w:rsidRPr="00495800" w:rsidDel="00BE4C58" w:rsidR="00FF010B">
          <w:delText xml:space="preserve"> algorithm</w:delText>
        </w:r>
        <w:r w:rsidRPr="00495800" w:rsidDel="00BE4C58" w:rsidR="006161C8">
          <w:delText>, we identified 7,763 functional clusters, 6,297 singletons</w:delText>
        </w:r>
        <w:r w:rsidRPr="00495800" w:rsidDel="00BE4C58" w:rsidR="00A35527">
          <w:delText>,</w:delText>
        </w:r>
        <w:r w:rsidRPr="00495800" w:rsidDel="00BE4C58" w:rsidR="006161C8">
          <w:delText xml:space="preserve"> and 591 representative clusters (</w:delText>
        </w:r>
        <w:r w:rsidRPr="00495800" w:rsidDel="00BE4C58" w:rsidR="006713F9">
          <w:rPr>
            <w:color w:val="FF0000"/>
          </w:rPr>
          <w:delText>Method</w:delText>
        </w:r>
        <w:r w:rsidRPr="00495800" w:rsidDel="00BE4C58" w:rsidR="008421F9">
          <w:rPr>
            <w:color w:val="FF0000"/>
          </w:rPr>
          <w:delText>s</w:delText>
        </w:r>
        <w:r w:rsidRPr="00495800" w:rsidDel="00BE4C58" w:rsidR="006713F9">
          <w:delText xml:space="preserve">, </w:delText>
        </w:r>
        <w:r w:rsidRPr="00495800" w:rsidDel="00BE4C58" w:rsidR="006713F9">
          <w:rPr>
            <w:color w:val="FF0000"/>
          </w:rPr>
          <w:delText xml:space="preserve">Supplementary Table </w:delText>
        </w:r>
        <w:r w:rsidRPr="00495800" w:rsidDel="00BE4C58" w:rsidR="002A0ABB">
          <w:rPr>
            <w:color w:val="FF0000"/>
          </w:rPr>
          <w:delText>13</w:delText>
        </w:r>
        <w:r w:rsidRPr="00495800" w:rsidDel="00BE4C58" w:rsidR="006161C8">
          <w:delText xml:space="preserve">). For example, </w:delText>
        </w:r>
        <w:r w:rsidDel="00BE4C58" w:rsidR="009D78E5">
          <w:delText xml:space="preserve">antimicrobial </w:delText>
        </w:r>
        <w:r w:rsidRPr="00495800" w:rsidDel="00BE4C58" w:rsidR="006161C8">
          <w:delText>resistance and secondary biosynthetic genes were found to be singleton</w:delText>
        </w:r>
        <w:r w:rsidRPr="00495800" w:rsidDel="00BE4C58" w:rsidR="00A35527">
          <w:delText>s</w:delText>
        </w:r>
        <w:r w:rsidRPr="00495800" w:rsidDel="00BE4C58" w:rsidR="006161C8">
          <w:delText xml:space="preserve"> and not co-conserved with other functional genes. After excluding singletons and </w:delText>
        </w:r>
        <w:r w:rsidRPr="00495800" w:rsidDel="00BE4C58" w:rsidR="00FD2962">
          <w:delText xml:space="preserve">unreliable </w:delText>
        </w:r>
        <w:r w:rsidRPr="00495800" w:rsidDel="00BE4C58" w:rsidR="006161C8">
          <w:delText xml:space="preserve">functional clusters </w:delText>
        </w:r>
        <w:r w:rsidRPr="00495800" w:rsidDel="00BE4C58" w:rsidR="00483078">
          <w:delText xml:space="preserve">detected in less than </w:delText>
        </w:r>
        <w:r w:rsidRPr="00495800" w:rsidDel="00BE4C58" w:rsidR="006161C8">
          <w:delText xml:space="preserve">three species, we </w:delText>
        </w:r>
        <w:r w:rsidDel="00BE4C58" w:rsidR="006B2C84">
          <w:delText>retained</w:delText>
        </w:r>
        <w:r w:rsidRPr="00495800" w:rsidDel="00BE4C58" w:rsidR="006161C8">
          <w:delText xml:space="preserve"> 591 representative clusters </w:delText>
        </w:r>
        <w:r w:rsidDel="00BE4C58" w:rsidR="006B2C84">
          <w:delText>of</w:delText>
        </w:r>
        <w:r w:rsidRPr="00495800" w:rsidDel="00BE4C58" w:rsidR="006161C8">
          <w:delText xml:space="preserve"> microbial functions. </w:delText>
        </w:r>
        <w:r w:rsidRPr="00495800" w:rsidDel="00BE4C58" w:rsidR="00750727">
          <w:delText>One of t</w:delText>
        </w:r>
        <w:r w:rsidRPr="00495800" w:rsidDel="00BE4C58" w:rsidR="006161C8">
          <w:delText xml:space="preserve">he two largest clusters </w:delText>
        </w:r>
        <w:r w:rsidRPr="00495800" w:rsidDel="00BE4C58" w:rsidR="00750727">
          <w:delText>(CL-12</w:delText>
        </w:r>
        <w:r w:rsidRPr="00495800" w:rsidDel="00BE4C58" w:rsidR="00C179EC">
          <w:delText xml:space="preserve"> in </w:delText>
        </w:r>
        <w:r w:rsidRPr="00495800" w:rsidDel="00BE4C58" w:rsidR="00C179EC">
          <w:rPr>
            <w:color w:val="FF0000"/>
          </w:rPr>
          <w:delText xml:space="preserve">Supplementary Table </w:delText>
        </w:r>
        <w:r w:rsidRPr="00495800" w:rsidDel="00BE4C58" w:rsidR="002A0ABB">
          <w:rPr>
            <w:color w:val="FF0000"/>
          </w:rPr>
          <w:delText>13</w:delText>
        </w:r>
        <w:r w:rsidRPr="00495800" w:rsidDel="00BE4C58" w:rsidR="00750727">
          <w:delText>, named “</w:delText>
        </w:r>
        <w:r w:rsidRPr="00495800" w:rsidDel="00BE4C58" w:rsidR="00750727">
          <w:rPr>
            <w:i/>
            <w:iCs/>
          </w:rPr>
          <w:delText>comm-cluster</w:delText>
        </w:r>
        <w:r w:rsidRPr="00495800" w:rsidDel="00BE4C58" w:rsidR="00750727">
          <w:delText>” herewith)</w:delText>
        </w:r>
        <w:r w:rsidRPr="00495800" w:rsidDel="00BE4C58" w:rsidR="00F71DB3">
          <w:delText xml:space="preserve"> </w:delText>
        </w:r>
        <w:r w:rsidRPr="00495800" w:rsidDel="00BE4C58" w:rsidR="00750727">
          <w:delText xml:space="preserve">was </w:delText>
        </w:r>
        <w:r w:rsidRPr="00495800" w:rsidDel="00BE4C58" w:rsidR="006161C8">
          <w:delText>over-represented among</w:delText>
        </w:r>
        <w:r w:rsidRPr="00495800" w:rsidDel="00BE4C58" w:rsidR="00750727">
          <w:delText xml:space="preserve"> many</w:delText>
        </w:r>
        <w:r w:rsidRPr="00495800" w:rsidDel="00BE4C58" w:rsidR="006161C8">
          <w:delText xml:space="preserve"> commensal species, </w:delText>
        </w:r>
        <w:r w:rsidRPr="00495800" w:rsidDel="00BE4C58" w:rsidR="00D73517">
          <w:delText xml:space="preserve">while </w:delText>
        </w:r>
        <w:r w:rsidRPr="00495800" w:rsidDel="00BE4C58" w:rsidR="00750727">
          <w:delText xml:space="preserve">the </w:delText>
        </w:r>
        <w:r w:rsidRPr="00495800" w:rsidDel="00BE4C58" w:rsidR="006161C8">
          <w:delText xml:space="preserve">other </w:delText>
        </w:r>
        <w:r w:rsidRPr="00495800" w:rsidDel="00BE4C58" w:rsidR="00750727">
          <w:delText>(CL-10, named “</w:delText>
        </w:r>
        <w:r w:rsidRPr="00495800" w:rsidDel="00BE4C58" w:rsidR="00750727">
          <w:rPr>
            <w:i/>
            <w:iCs/>
          </w:rPr>
          <w:delText>patho-cluster</w:delText>
        </w:r>
        <w:r w:rsidRPr="00495800" w:rsidDel="00BE4C58" w:rsidR="00750727">
          <w:delText xml:space="preserve">”) was </w:delText>
        </w:r>
        <w:r w:rsidRPr="00495800" w:rsidDel="00BE4C58" w:rsidR="006161C8">
          <w:delText xml:space="preserve">enriched in </w:delText>
        </w:r>
        <w:r w:rsidRPr="00495800" w:rsidDel="00BE4C58" w:rsidR="00D73517">
          <w:delText xml:space="preserve">a </w:delText>
        </w:r>
        <w:r w:rsidRPr="00495800" w:rsidDel="00BE4C58" w:rsidR="006161C8">
          <w:delText xml:space="preserve">few pathobionts, such as </w:delText>
        </w:r>
        <w:r w:rsidRPr="00495800" w:rsidDel="00BE4C58" w:rsidR="006161C8">
          <w:rPr>
            <w:i/>
            <w:iCs/>
          </w:rPr>
          <w:delText>Klebsiella</w:delText>
        </w:r>
        <w:r w:rsidRPr="00495800" w:rsidDel="00BE4C58" w:rsidR="006161C8">
          <w:delText xml:space="preserve"> spp., </w:delText>
        </w:r>
        <w:r w:rsidRPr="00495800" w:rsidDel="00BE4C58" w:rsidR="006161C8">
          <w:rPr>
            <w:i/>
            <w:iCs/>
          </w:rPr>
          <w:delText>Enterobacter</w:delText>
        </w:r>
        <w:r w:rsidRPr="00495800" w:rsidDel="00BE4C58" w:rsidR="006161C8">
          <w:delText xml:space="preserve"> spp., and </w:delText>
        </w:r>
        <w:r w:rsidRPr="00495800" w:rsidDel="00BE4C58" w:rsidR="008A7356">
          <w:rPr>
            <w:i/>
            <w:iCs/>
          </w:rPr>
          <w:delText xml:space="preserve">E. </w:delText>
        </w:r>
        <w:r w:rsidRPr="00495800" w:rsidDel="00BE4C58" w:rsidR="006161C8">
          <w:rPr>
            <w:i/>
            <w:iCs/>
          </w:rPr>
          <w:delText>coli</w:delText>
        </w:r>
        <w:r w:rsidRPr="00495800" w:rsidDel="00BE4C58" w:rsidR="006161C8">
          <w:delText xml:space="preserve">. Interestingly, the </w:delText>
        </w:r>
        <w:r w:rsidRPr="00495800" w:rsidDel="00BE4C58" w:rsidR="00FA492A">
          <w:rPr>
            <w:i/>
            <w:iCs/>
          </w:rPr>
          <w:delText>comm-cluster</w:delText>
        </w:r>
        <w:r w:rsidRPr="00495800" w:rsidDel="00BE4C58" w:rsidR="006161C8">
          <w:delText xml:space="preserve"> was enriched with genes involved in the biosynthesis of amino acids </w:delText>
        </w:r>
        <w:r w:rsidRPr="00495800" w:rsidDel="00BE4C58" w:rsidR="00D27D3E">
          <w:delText>indicative</w:delText>
        </w:r>
        <w:r w:rsidRPr="00495800" w:rsidDel="00BE4C58" w:rsidR="00750727">
          <w:delText xml:space="preserve"> of functions enriched in </w:delText>
        </w:r>
        <w:r w:rsidRPr="00495800" w:rsidDel="00BE4C58" w:rsidR="00CA17AF">
          <w:delText xml:space="preserve">IFS </w:delText>
        </w:r>
        <w:r w:rsidRPr="00495800" w:rsidDel="00BE4C58" w:rsidR="00750727">
          <w:delText>species</w:delText>
        </w:r>
        <w:r w:rsidRPr="00495800" w:rsidDel="00BE4C58" w:rsidR="006161C8">
          <w:delText xml:space="preserve">. </w:delText>
        </w:r>
        <w:r w:rsidRPr="00495800" w:rsidDel="00BE4C58" w:rsidR="00750727">
          <w:delText>In contrast, t</w:delText>
        </w:r>
        <w:r w:rsidRPr="00495800" w:rsidDel="00BE4C58" w:rsidR="005E3CE0">
          <w:delText xml:space="preserve">he </w:delText>
        </w:r>
        <w:r w:rsidRPr="00495800" w:rsidDel="00BE4C58" w:rsidR="005E3CE0">
          <w:rPr>
            <w:i/>
            <w:iCs/>
          </w:rPr>
          <w:delText>patho</w:delText>
        </w:r>
        <w:r w:rsidRPr="00495800" w:rsidDel="00BE4C58" w:rsidR="006161C8">
          <w:rPr>
            <w:i/>
            <w:iCs/>
          </w:rPr>
          <w:delText>-cluster</w:delText>
        </w:r>
        <w:r w:rsidRPr="00495800" w:rsidDel="00BE4C58" w:rsidR="006161C8">
          <w:delText xml:space="preserve"> was enriched in functions associated with </w:delText>
        </w:r>
        <w:r w:rsidDel="00BE4C58" w:rsidR="00D45065">
          <w:delText xml:space="preserve">the uptake of </w:delText>
        </w:r>
        <w:r w:rsidRPr="00495800" w:rsidDel="00BE4C58" w:rsidR="006161C8">
          <w:delText>several substrate</w:delText>
        </w:r>
        <w:r w:rsidDel="00BE4C58" w:rsidR="00D45065">
          <w:delText>s</w:delText>
        </w:r>
        <w:r w:rsidRPr="00495800" w:rsidDel="00BE4C58" w:rsidR="006161C8">
          <w:delText xml:space="preserve">, </w:delText>
        </w:r>
        <w:r w:rsidRPr="00495800" w:rsidDel="00BE4C58" w:rsidR="00750727">
          <w:delText xml:space="preserve">again </w:delText>
        </w:r>
        <w:r w:rsidRPr="00495800" w:rsidDel="00BE4C58" w:rsidR="00D27D3E">
          <w:delText xml:space="preserve">indicative </w:delText>
        </w:r>
        <w:r w:rsidRPr="00495800" w:rsidDel="00BE4C58" w:rsidR="00750727">
          <w:delText xml:space="preserve">of transporters enriched in </w:delText>
        </w:r>
        <w:r w:rsidRPr="00495800" w:rsidDel="00BE4C58" w:rsidR="001A410A">
          <w:delText xml:space="preserve">OFS </w:delText>
        </w:r>
        <w:r w:rsidRPr="00495800" w:rsidDel="00BE4C58" w:rsidR="00750727">
          <w:delText xml:space="preserve">species. These included </w:delText>
        </w:r>
        <w:r w:rsidRPr="00495800" w:rsidDel="00BE4C58" w:rsidR="006161C8">
          <w:delText xml:space="preserve">siderophore, </w:delText>
        </w:r>
        <w:r w:rsidRPr="00495800" w:rsidDel="00BE4C58" w:rsidR="00FE5A91">
          <w:delText>ion</w:delText>
        </w:r>
        <w:r w:rsidRPr="00495800" w:rsidDel="00BE4C58" w:rsidR="006161C8">
          <w:delText xml:space="preserve">, amino </w:delText>
        </w:r>
        <w:r w:rsidRPr="00495800" w:rsidDel="00BE4C58" w:rsidR="00D73517">
          <w:delText>acid</w:delText>
        </w:r>
        <w:r w:rsidRPr="00495800" w:rsidDel="00BE4C58" w:rsidR="00A35527">
          <w:delText>,</w:delText>
        </w:r>
        <w:r w:rsidRPr="00495800" w:rsidDel="00BE4C58" w:rsidR="006161C8">
          <w:delText xml:space="preserve"> and vitamin </w:delText>
        </w:r>
        <w:r w:rsidRPr="00495800" w:rsidDel="00BE4C58" w:rsidR="00D73517">
          <w:delText>transport</w:delText>
        </w:r>
        <w:r w:rsidRPr="00495800" w:rsidDel="00BE4C58" w:rsidR="006161C8">
          <w:delText>, thus competing with host and commensal bacteria. We also found other enriched-functional clusters, such as butyrate metabolism, propionate metabolism, vitamin B12, coenzyme metabolism, chemotaxis, ATPase,</w:delText>
        </w:r>
        <w:r w:rsidRPr="00495800" w:rsidDel="00BE4C58" w:rsidR="00D73517">
          <w:delText xml:space="preserve"> and</w:delText>
        </w:r>
        <w:r w:rsidRPr="00495800" w:rsidDel="00BE4C58" w:rsidR="006161C8">
          <w:delText xml:space="preserve"> mobile genetic elements (i.e.</w:delText>
        </w:r>
        <w:r w:rsidRPr="00495800" w:rsidDel="00BE4C58" w:rsidR="004848BE">
          <w:delText>,</w:delText>
        </w:r>
        <w:r w:rsidRPr="00495800" w:rsidDel="00BE4C58" w:rsidR="006161C8">
          <w:delText xml:space="preserve"> integrase and transposase) and </w:delText>
        </w:r>
        <w:r w:rsidRPr="00495800" w:rsidDel="00BE4C58" w:rsidR="00D73517">
          <w:delText xml:space="preserve">the </w:delText>
        </w:r>
        <w:r w:rsidRPr="00495800" w:rsidDel="00BE4C58" w:rsidR="006161C8">
          <w:delText>CRISPR-cas system (</w:delText>
        </w:r>
        <w:r w:rsidRPr="00495800" w:rsidDel="00BE4C58" w:rsidR="007C047C">
          <w:rPr>
            <w:color w:val="FF0000"/>
          </w:rPr>
          <w:delText xml:space="preserve">Fig. </w:delText>
        </w:r>
        <w:r w:rsidRPr="00495800" w:rsidDel="00BE4C58" w:rsidR="006A134E">
          <w:rPr>
            <w:color w:val="FF0000"/>
          </w:rPr>
          <w:delText>4e</w:delText>
        </w:r>
        <w:r w:rsidRPr="00495800" w:rsidDel="00BE4C58" w:rsidR="006161C8">
          <w:delText>)</w:delText>
        </w:r>
        <w:r w:rsidRPr="00495800" w:rsidDel="00BE4C58" w:rsidR="00750727">
          <w:delText>; a number of these were correlated with phylum-level taxonomy (</w:delText>
        </w:r>
        <w:r w:rsidRPr="00495800" w:rsidDel="00BE4C58" w:rsidR="00750727">
          <w:rPr>
            <w:color w:val="FF0000"/>
          </w:rPr>
          <w:delText xml:space="preserve">Extended </w:delText>
        </w:r>
        <w:r w:rsidRPr="001E5587" w:rsidDel="00BE4C58" w:rsidR="00750727">
          <w:rPr>
            <w:color w:val="FF0000"/>
          </w:rPr>
          <w:delText>Fig</w:delText>
        </w:r>
        <w:r w:rsidRPr="001E5587" w:rsidDel="00BE4C58" w:rsidR="002A0ABB">
          <w:rPr>
            <w:color w:val="FF0000"/>
          </w:rPr>
          <w:delText>.</w:delText>
        </w:r>
        <w:r w:rsidRPr="001E5587" w:rsidDel="00BE4C58" w:rsidR="00750727">
          <w:rPr>
            <w:color w:val="FF0000"/>
          </w:rPr>
          <w:delText xml:space="preserve"> </w:delText>
        </w:r>
        <w:r w:rsidRPr="001E5587" w:rsidDel="00BE4C58" w:rsidR="00D10A3C">
          <w:rPr>
            <w:color w:val="FF0000"/>
          </w:rPr>
          <w:delText>7c</w:delText>
        </w:r>
        <w:r w:rsidRPr="00495800" w:rsidDel="00BE4C58" w:rsidR="00750727">
          <w:delText>)</w:delText>
        </w:r>
        <w:r w:rsidRPr="00495800" w:rsidDel="00BE4C58" w:rsidR="006161C8">
          <w:delText>.</w:delText>
        </w:r>
      </w:del>
    </w:p>
    <w:p w:rsidRPr="00495800" w:rsidR="0081719B" w:rsidDel="00BE4C58" w:rsidP="008A4591" w:rsidRDefault="00A35527" w14:paraId="7DC6E81B" w14:textId="52950440">
      <w:pPr>
        <w:rPr>
          <w:del w:author="Portlock, Theo" w:date="2021-11-25T15:00:00Z" w:id="200"/>
        </w:rPr>
        <w:pPrChange w:author="Portlock, Theo" w:date="2021-11-29T17:48:00Z" w:id="201">
          <w:pPr>
            <w:ind w:firstLine="720"/>
          </w:pPr>
        </w:pPrChange>
      </w:pPr>
      <w:del w:author="Portlock, Theo" w:date="2021-11-25T15:00:00Z" w:id="202">
        <w:r w:rsidRPr="00495800" w:rsidDel="00BE4C58">
          <w:delText>W</w:delText>
        </w:r>
        <w:r w:rsidRPr="00495800" w:rsidDel="00BE4C58" w:rsidR="006161C8">
          <w:delText>e</w:delText>
        </w:r>
        <w:r w:rsidRPr="00495800" w:rsidDel="00BE4C58">
          <w:delText xml:space="preserve"> next</w:delText>
        </w:r>
        <w:r w:rsidRPr="00495800" w:rsidDel="00BE4C58" w:rsidR="006161C8">
          <w:delText xml:space="preserve"> </w:delText>
        </w:r>
        <w:r w:rsidRPr="00495800" w:rsidDel="00BE4C58" w:rsidR="004410B6">
          <w:delText xml:space="preserve">projected </w:delText>
        </w:r>
        <w:r w:rsidRPr="00495800" w:rsidDel="00BE4C58" w:rsidR="006161C8">
          <w:delText>the functional clusters on enriched/depleted MSPs in HGMA disease cohorts (</w:delText>
        </w:r>
        <w:r w:rsidRPr="001E5587" w:rsidDel="00BE4C58" w:rsidR="006A134E">
          <w:rPr>
            <w:color w:val="FF0000"/>
          </w:rPr>
          <w:delText>Fig. 4f</w:delText>
        </w:r>
        <w:r w:rsidRPr="00495800" w:rsidDel="00BE4C58" w:rsidR="006A134E">
          <w:rPr>
            <w:color w:val="FF0000"/>
          </w:rPr>
          <w:delText xml:space="preserve"> </w:delText>
        </w:r>
        <w:r w:rsidRPr="00495800" w:rsidDel="00BE4C58" w:rsidR="006A134E">
          <w:delText xml:space="preserve">and </w:delText>
        </w:r>
        <w:r w:rsidRPr="00495800" w:rsidDel="00BE4C58" w:rsidR="00E467C2">
          <w:rPr>
            <w:color w:val="FF0000"/>
          </w:rPr>
          <w:delText xml:space="preserve">Supplementary </w:delText>
        </w:r>
        <w:r w:rsidRPr="001E5587" w:rsidDel="00BE4C58" w:rsidR="00E467C2">
          <w:rPr>
            <w:color w:val="FF0000"/>
          </w:rPr>
          <w:delText xml:space="preserve">Fig. </w:delText>
        </w:r>
        <w:r w:rsidRPr="001E5587" w:rsidDel="00BE4C58" w:rsidR="00D10A3C">
          <w:rPr>
            <w:color w:val="FF0000"/>
          </w:rPr>
          <w:delText>5</w:delText>
        </w:r>
        <w:r w:rsidRPr="00495800" w:rsidDel="00BE4C58" w:rsidR="004410B6">
          <w:delText>:</w:delText>
        </w:r>
        <w:r w:rsidRPr="00495800" w:rsidDel="00BE4C58" w:rsidR="004410B6">
          <w:rPr>
            <w:color w:val="FF0000"/>
          </w:rPr>
          <w:delText xml:space="preserve"> </w:delText>
        </w:r>
        <w:r w:rsidRPr="00495800" w:rsidDel="00BE4C58" w:rsidR="00505A51">
          <w:delText>hypergeometric tests, p-value &lt; 10</w:delText>
        </w:r>
        <w:r w:rsidRPr="00495800" w:rsidDel="00BE4C58" w:rsidR="00505A51">
          <w:rPr>
            <w:vertAlign w:val="superscript"/>
          </w:rPr>
          <w:delText>-3</w:delText>
        </w:r>
        <w:r w:rsidRPr="00495800" w:rsidDel="00BE4C58" w:rsidR="0064101F">
          <w:delText xml:space="preserve">). </w:delText>
        </w:r>
        <w:r w:rsidRPr="00F41E01" w:rsidDel="00BE4C58" w:rsidR="00F41E01">
          <w:delText xml:space="preserve">We found that many </w:delText>
        </w:r>
      </w:del>
      <w:del w:author="Portlock, Theo" w:date="2021-11-22T13:35:00Z" w:id="203">
        <w:r w:rsidRPr="00F41E01" w:rsidDel="006517C7" w:rsidR="00F41E01">
          <w:delText xml:space="preserve">of </w:delText>
        </w:r>
      </w:del>
      <w:del w:author="Portlock, Theo" w:date="2021-11-25T15:00:00Z" w:id="204">
        <w:r w:rsidRPr="00F41E01" w:rsidDel="00BE4C58" w:rsidR="00F41E01">
          <w:delText>disease-enriched functional clusters were enriched in the OFS species, for example, isoprenoid biosynthesis, competence proteins for DNA transformation</w:delText>
        </w:r>
        <w:r w:rsidRPr="00495800" w:rsidDel="00BE4C58" w:rsidR="0064101F">
          <w:delText xml:space="preserve">, key </w:delText>
        </w:r>
        <w:r w:rsidRPr="00495800" w:rsidDel="00BE4C58" w:rsidR="00D73517">
          <w:delText>signatures</w:delText>
        </w:r>
        <w:r w:rsidRPr="00495800" w:rsidDel="00BE4C58" w:rsidR="0064101F">
          <w:delText xml:space="preserve"> of </w:delText>
        </w:r>
        <w:r w:rsidRPr="00495800" w:rsidDel="00BE4C58" w:rsidR="00960AA6">
          <w:delText>OFS species</w:delText>
        </w:r>
        <w:r w:rsidRPr="00495800" w:rsidDel="00BE4C58" w:rsidR="0064101F">
          <w:delText>, virulence factors, and nutrient uptake</w:delText>
        </w:r>
        <w:r w:rsidRPr="00495800" w:rsidDel="00BE4C58" w:rsidR="00623E37">
          <w:delText xml:space="preserve"> (e.g. ascorbate and mannose)</w:delText>
        </w:r>
        <w:r w:rsidRPr="00495800" w:rsidDel="00BE4C58" w:rsidR="0064101F">
          <w:delText xml:space="preserve">. </w:delText>
        </w:r>
        <w:r w:rsidRPr="00495800" w:rsidDel="00BE4C58">
          <w:delText>I</w:delText>
        </w:r>
        <w:r w:rsidRPr="00495800" w:rsidDel="00BE4C58" w:rsidR="0064101F">
          <w:delText>t has been</w:delText>
        </w:r>
        <w:r w:rsidRPr="00495800" w:rsidDel="00BE4C58">
          <w:delText xml:space="preserve"> previously</w:delText>
        </w:r>
        <w:r w:rsidRPr="00495800" w:rsidDel="00BE4C58" w:rsidR="0064101F">
          <w:delText xml:space="preserve"> shown that isoprenoid biosynthesis initiates the majority of secondary metabolism</w:delText>
        </w:r>
        <w:r w:rsidRPr="00495800" w:rsidDel="00BE4C58" w:rsidR="008D3327">
          <w:fldChar w:fldCharType="begin"/>
        </w:r>
        <w:r w:rsidDel="00BE4C58" w:rsidR="003A4F1C">
          <w:delInstrText xml:space="preserve"> ADDIN EN.CITE &lt;EndNote&gt;&lt;Cite&gt;&lt;Author&gt;Odom&lt;/Author&gt;&lt;Year&gt;2011&lt;/Year&gt;&lt;RecNum&gt;66&lt;/RecNum&gt;&lt;DisplayText&gt;&lt;style face="superscript"&gt;28&lt;/style&gt;&lt;/DisplayText&gt;&lt;record&gt;&lt;rec-number&gt;66&lt;/rec-number&gt;&lt;foreign-keys&gt;&lt;key app="EN" db-id="rzwx9fwsasx9v2e552ips2see0vsr2s295fz" timestamp="1583304381"&gt;66&lt;/key&gt;&lt;/foreign-keys&gt;&lt;ref-type name="Journal Article"&gt;17&lt;/ref-type&gt;&lt;contributors&gt;&lt;authors&gt;&lt;author&gt;Odom, A. R.&lt;/author&gt;&lt;/authors&gt;&lt;/contributors&gt;&lt;auth-address&gt;Departments of Pediatrics and Molecular Microbiology, Washington University School of Medicine, St. Louis, Missouri, United States of America. odom_a@kids.wustl.edu&lt;/auth-address&gt;&lt;titles&gt;&lt;title&gt;Five questions about non-mevalonate isoprenoid biosynthesis&lt;/title&gt;&lt;secondary-title&gt;PLoS Pathog.&lt;/secondary-title&gt;&lt;/titles&gt;&lt;periodical&gt;&lt;full-title&gt;PLoS Pathog.&lt;/full-title&gt;&lt;/periodical&gt;&lt;pages&gt;e1002323&lt;/pages&gt;&lt;volume&gt;7&lt;/volume&gt;&lt;number&gt;12&lt;/number&gt;&lt;edition&gt;2012/01/05&lt;/edition&gt;&lt;keywords&gt;&lt;keyword&gt;Bacteria/*metabolism&lt;/keyword&gt;&lt;keyword&gt;Mevalonic Acid/metabolism&lt;/keyword&gt;&lt;keyword&gt;Terpenes/*metabolism&lt;/keyword&gt;&lt;/keywords&gt;&lt;dates&gt;&lt;year&gt;2011&lt;/year&gt;&lt;pub-dates&gt;&lt;date&gt;Dec&lt;/date&gt;&lt;/pub-dates&gt;&lt;/dates&gt;&lt;isbn&gt;1553-7374 (Electronic)&amp;#xD;1553-7366 (Linking)&lt;/isbn&gt;&lt;accession-num&gt;22216001&lt;/accession-num&gt;&lt;urls&gt;&lt;related-urls&gt;&lt;url&gt;&lt;style face="underline" font="default" size="100%"&gt;https://www.ncbi.nlm.nih.gov/pubmed/22216001&lt;/style&gt;&lt;/url&gt;&lt;/related-urls&gt;&lt;/urls&gt;&lt;custom2&gt;PMC3245312&lt;/custom2&gt;&lt;electronic-resource-num&gt;10.1371/journal.ppat.1002323&lt;/electronic-resource-num&gt;&lt;/record&gt;&lt;/Cite&gt;&lt;/EndNote&gt;</w:delInstrText>
        </w:r>
        <w:r w:rsidRPr="00495800" w:rsidDel="00BE4C58" w:rsidR="008D3327">
          <w:fldChar w:fldCharType="separate"/>
        </w:r>
        <w:r w:rsidRPr="003A4F1C" w:rsidDel="00BE4C58" w:rsidR="003A4F1C">
          <w:rPr>
            <w:noProof/>
            <w:vertAlign w:val="superscript"/>
          </w:rPr>
          <w:delText>28</w:delText>
        </w:r>
        <w:r w:rsidRPr="00495800" w:rsidDel="00BE4C58" w:rsidR="008D3327">
          <w:fldChar w:fldCharType="end"/>
        </w:r>
        <w:r w:rsidRPr="00495800" w:rsidDel="00BE4C58" w:rsidR="006161C8">
          <w:delText xml:space="preserve">. However, we found a few functional clusters associated with species depleted in diseases, such as </w:delText>
        </w:r>
        <w:r w:rsidRPr="00495800" w:rsidDel="00BE4C58" w:rsidR="00D73517">
          <w:delText xml:space="preserve">the </w:delText>
        </w:r>
        <w:r w:rsidRPr="00495800" w:rsidDel="00BE4C58" w:rsidR="006161C8">
          <w:delText xml:space="preserve">CRISPR-cas system </w:delText>
        </w:r>
        <w:r w:rsidRPr="00495800" w:rsidDel="00BE4C58" w:rsidR="00FF010B">
          <w:delText>(</w:delText>
        </w:r>
        <w:r w:rsidRPr="00495800" w:rsidDel="00BE4C58" w:rsidR="006161C8">
          <w:delText xml:space="preserve">i.e., </w:delText>
        </w:r>
        <w:r w:rsidRPr="00495800" w:rsidDel="00BE4C58" w:rsidR="00D73517">
          <w:delText xml:space="preserve">the </w:delText>
        </w:r>
        <w:r w:rsidRPr="00495800" w:rsidDel="00BE4C58" w:rsidR="006161C8">
          <w:delText>bacterial immune system</w:delText>
        </w:r>
        <w:r w:rsidRPr="00495800" w:rsidDel="00BE4C58" w:rsidR="00FF010B">
          <w:delText>)</w:delText>
        </w:r>
        <w:r w:rsidRPr="00495800" w:rsidDel="00BE4C58" w:rsidR="006161C8">
          <w:delText xml:space="preserve"> and teichoic acid transport.</w:delText>
        </w:r>
      </w:del>
    </w:p>
    <w:p w:rsidRPr="00495800" w:rsidR="00E403DA" w:rsidP="008A4591" w:rsidRDefault="00E403DA" w14:paraId="52C34EC4" w14:textId="77777777"/>
    <w:p w:rsidRPr="00495800" w:rsidR="00676ACB" w:rsidP="00653711" w:rsidRDefault="00D73517" w14:paraId="29B191E4" w14:textId="77777777">
      <w:pPr>
        <w:pStyle w:val="Heading1"/>
        <w:spacing w:before="360"/>
        <w:contextualSpacing w:val="0"/>
        <w:pPrChange w:author="Portlock, Theo" w:date="2021-11-30T11:04:00Z" w:id="205">
          <w:pPr>
            <w:pStyle w:val="Heading1"/>
          </w:pPr>
        </w:pPrChange>
      </w:pPr>
      <w:r w:rsidRPr="00495800">
        <w:t>Discussion</w:t>
      </w:r>
    </w:p>
    <w:p w:rsidRPr="00495800" w:rsidR="004C251B" w:rsidDel="004970BF" w:rsidRDefault="009E7189" w14:paraId="751AD61A" w14:textId="70D0F12D">
      <w:pPr>
        <w:rPr>
          <w:del w:author="Portlock, Theo" w:date="2021-11-26T16:40:00Z" w:id="206"/>
          <w:color w:val="1D1C1D"/>
          <w:shd w:val="clear" w:color="auto" w:fill="FFFFFF"/>
        </w:rPr>
      </w:pPr>
      <w:r w:rsidRPr="00495800">
        <w:tab/>
      </w:r>
      <w:r w:rsidRPr="00495800" w:rsidR="00A35527">
        <w:t>W</w:t>
      </w:r>
      <w:r w:rsidRPr="00495800" w:rsidR="0027317D">
        <w:t>e</w:t>
      </w:r>
      <w:r w:rsidRPr="00495800" w:rsidR="004C6B87">
        <w:t xml:space="preserve"> have</w:t>
      </w:r>
      <w:r w:rsidRPr="00495800" w:rsidR="0027317D">
        <w:t xml:space="preserve"> performed </w:t>
      </w:r>
      <w:r w:rsidRPr="00495800" w:rsidR="00D73517">
        <w:t>a</w:t>
      </w:r>
      <w:r w:rsidRPr="00495800" w:rsidR="0027317D">
        <w:t xml:space="preserve"> comprehensive integrative analysis of global and temporal gut </w:t>
      </w:r>
      <w:r w:rsidRPr="00495800" w:rsidR="00D73517">
        <w:t>microbiomes</w:t>
      </w:r>
      <w:r w:rsidRPr="00495800" w:rsidR="00A35527">
        <w:t>,</w:t>
      </w:r>
      <w:r w:rsidRPr="00495800" w:rsidR="0027317D">
        <w:t xml:space="preserve"> and </w:t>
      </w:r>
      <w:r w:rsidRPr="00495800" w:rsidR="00A35527">
        <w:t xml:space="preserve">we </w:t>
      </w:r>
      <w:r w:rsidRPr="00495800" w:rsidR="004C6B87">
        <w:t xml:space="preserve">provide </w:t>
      </w:r>
      <w:r w:rsidRPr="00495800" w:rsidR="0027317D">
        <w:t xml:space="preserve">an open access HMGA portal </w:t>
      </w:r>
      <w:bookmarkStart w:name="_Hlk34215145" w:id="207"/>
      <w:r w:rsidRPr="00495800" w:rsidR="0027317D">
        <w:t>(http://microbiomeatlas.</w:t>
      </w:r>
      <w:r w:rsidR="00557855">
        <w:t>org</w:t>
      </w:r>
      <w:r w:rsidRPr="00495800" w:rsidR="00E403DA">
        <w:t>)</w:t>
      </w:r>
      <w:bookmarkEnd w:id="207"/>
      <w:r w:rsidRPr="00495800" w:rsidR="00E403DA">
        <w:t xml:space="preserve">. </w:t>
      </w:r>
      <w:r w:rsidRPr="00495800" w:rsidR="004C251B">
        <w:t>Confirming previous observations</w:t>
      </w:r>
      <w:customXmlInsRangeStart w:author="Portlock, Theo" w:date="2021-11-30T12:14:00Z" w:id="208"/>
      <w:sdt>
        <w:sdtPr>
          <w:rPr>
            <w:color w:val="000000"/>
            <w:rPrChange w:author="Portlock, Theo" w:date="2021-11-30T12:14:00Z" w:id="209">
              <w:rPr/>
            </w:rPrChange>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
          <w:id w:val="-932203617"/>
          <w:placeholder>
            <w:docPart w:val="DefaultPlaceholder_-1854013440"/>
          </w:placeholder>
        </w:sdtPr>
        <w:sdtContent>
          <w:customXmlInsRangeEnd w:id="208"/>
          <w:r w:rsidRPr="00B55FD4" w:rsidR="00B55FD4">
            <w:rPr>
              <w:color w:val="000000"/>
            </w:rPr>
            <w:t>[6]</w:t>
          </w:r>
          <w:customXmlInsRangeStart w:author="Portlock, Theo" w:date="2021-11-30T12:14:00Z" w:id="210"/>
        </w:sdtContent>
      </w:sdt>
      <w:customXmlInsRangeEnd w:id="210"/>
      <w:r w:rsidRPr="00495800" w:rsidR="004C251B">
        <w:t>,</w:t>
      </w:r>
      <w:r w:rsidRPr="00495800" w:rsidR="00E403DA">
        <w:t xml:space="preserve"> </w:t>
      </w:r>
      <w:r w:rsidRPr="00495800" w:rsidR="004C251B">
        <w:t xml:space="preserve">we </w:t>
      </w:r>
      <w:r w:rsidRPr="00495800" w:rsidR="004C6B87">
        <w:t xml:space="preserve">have described </w:t>
      </w:r>
      <w:r w:rsidRPr="00495800" w:rsidR="00502166">
        <w:t xml:space="preserve">the </w:t>
      </w:r>
      <w:r w:rsidRPr="00495800" w:rsidR="004C6B87">
        <w:t xml:space="preserve">gut </w:t>
      </w:r>
      <w:r w:rsidRPr="00495800" w:rsidR="00502166">
        <w:t xml:space="preserve">microbiome regional specificity, which needs to be </w:t>
      </w:r>
      <w:r w:rsidRPr="00495800" w:rsidR="000F7207">
        <w:t>considered</w:t>
      </w:r>
      <w:r w:rsidRPr="00495800" w:rsidR="00502166">
        <w:t xml:space="preserve"> before using the gut microbiome </w:t>
      </w:r>
      <w:r w:rsidRPr="00495800" w:rsidR="004C6B87">
        <w:t xml:space="preserve">for </w:t>
      </w:r>
      <w:r w:rsidRPr="00495800" w:rsidR="00502166">
        <w:t xml:space="preserve">the stratification of patients or </w:t>
      </w:r>
      <w:r w:rsidRPr="00495800" w:rsidR="004C6B87">
        <w:t xml:space="preserve">for </w:t>
      </w:r>
      <w:r w:rsidRPr="00495800" w:rsidR="00502166">
        <w:t>designing intervention studies</w:t>
      </w:r>
      <w:r w:rsidRPr="00495800" w:rsidR="002B785F">
        <w:t>.</w:t>
      </w:r>
      <w:r w:rsidRPr="00495800" w:rsidR="004C251B">
        <w:t xml:space="preserve"> Beyond previous observations, our function-based analysis indicates</w:t>
      </w:r>
      <w:r w:rsidRPr="00495800" w:rsidR="00D478A6">
        <w:t xml:space="preserve"> </w:t>
      </w:r>
      <w:r w:rsidRPr="00495800" w:rsidR="00E403DA">
        <w:t xml:space="preserve">that the </w:t>
      </w:r>
      <w:r w:rsidRPr="00495800" w:rsidR="00BE0320">
        <w:rPr>
          <w:color w:val="1D1C1D"/>
          <w:shd w:val="clear" w:color="auto" w:fill="FFFFFF"/>
        </w:rPr>
        <w:t xml:space="preserve">western-enriched bacteria </w:t>
      </w:r>
      <w:r w:rsidRPr="00495800" w:rsidR="00502166">
        <w:rPr>
          <w:color w:val="1D1C1D"/>
          <w:shd w:val="clear" w:color="auto" w:fill="FFFFFF"/>
        </w:rPr>
        <w:t xml:space="preserve">might </w:t>
      </w:r>
      <w:r w:rsidRPr="00495800" w:rsidR="00BE0320">
        <w:rPr>
          <w:color w:val="1D1C1D"/>
          <w:shd w:val="clear" w:color="auto" w:fill="FFFFFF"/>
        </w:rPr>
        <w:t xml:space="preserve">dominate the </w:t>
      </w:r>
      <w:r w:rsidRPr="00495800" w:rsidR="004C251B">
        <w:rPr>
          <w:color w:val="1D1C1D"/>
          <w:shd w:val="clear" w:color="auto" w:fill="FFFFFF"/>
        </w:rPr>
        <w:t xml:space="preserve">gut </w:t>
      </w:r>
      <w:r w:rsidRPr="00495800" w:rsidR="00BE0320">
        <w:rPr>
          <w:color w:val="1D1C1D"/>
          <w:shd w:val="clear" w:color="auto" w:fill="FFFFFF"/>
        </w:rPr>
        <w:t xml:space="preserve">microbial community with the </w:t>
      </w:r>
      <w:r w:rsidRPr="00495800" w:rsidR="00D73517">
        <w:rPr>
          <w:color w:val="1D1C1D"/>
        </w:rPr>
        <w:t>production</w:t>
      </w:r>
      <w:r w:rsidRPr="00495800" w:rsidR="00BE0320">
        <w:rPr>
          <w:color w:val="1D1C1D"/>
          <w:shd w:val="clear" w:color="auto" w:fill="FFFFFF"/>
        </w:rPr>
        <w:t xml:space="preserve"> of antimicrobial peptides and homoserine lactone</w:t>
      </w:r>
      <w:r w:rsidRPr="00495800" w:rsidR="00D73517">
        <w:rPr>
          <w:color w:val="1D1C1D"/>
        </w:rPr>
        <w:t>,</w:t>
      </w:r>
      <w:r w:rsidRPr="00495800" w:rsidR="00BE0320">
        <w:rPr>
          <w:color w:val="1D1C1D"/>
          <w:shd w:val="clear" w:color="auto" w:fill="FFFFFF"/>
        </w:rPr>
        <w:t xml:space="preserve"> which may </w:t>
      </w:r>
      <w:r w:rsidRPr="00495800" w:rsidR="00502166">
        <w:rPr>
          <w:color w:val="1D1C1D"/>
          <w:shd w:val="clear" w:color="auto" w:fill="FFFFFF"/>
        </w:rPr>
        <w:t xml:space="preserve">inhibit </w:t>
      </w:r>
      <w:r w:rsidRPr="00495800" w:rsidR="00981BF8">
        <w:rPr>
          <w:color w:val="1D1C1D"/>
          <w:shd w:val="clear" w:color="auto" w:fill="FFFFFF"/>
        </w:rPr>
        <w:t>their competitors</w:t>
      </w:r>
      <w:r w:rsidRPr="00495800" w:rsidR="00BE0320">
        <w:rPr>
          <w:color w:val="1D1C1D"/>
          <w:shd w:val="clear" w:color="auto" w:fill="FFFFFF"/>
        </w:rPr>
        <w:t>.</w:t>
      </w:r>
    </w:p>
    <w:p w:rsidRPr="00495800" w:rsidR="00F0336C" w:rsidDel="004970BF" w:rsidRDefault="009E7189" w14:paraId="4BA38CB7" w14:textId="03B343B0">
      <w:pPr>
        <w:rPr>
          <w:del w:author="Portlock, Theo" w:date="2021-11-26T16:40:00Z" w:id="211"/>
        </w:rPr>
      </w:pPr>
      <w:del w:author="Portlock, Theo" w:date="2021-11-26T16:40:00Z" w:id="212">
        <w:r w:rsidRPr="00495800" w:rsidDel="004970BF">
          <w:tab/>
        </w:r>
        <w:r w:rsidRPr="00495800" w:rsidDel="004970BF" w:rsidR="004C251B">
          <w:delText>Previous studies reported the temporal stability of the gut microbiome composition in an individual</w:delText>
        </w:r>
        <w:r w:rsidRPr="00495800" w:rsidDel="004970BF" w:rsidR="004C251B">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Pr="00495800" w:rsidDel="004970BF" w:rsidR="004C251B">
          <w:delInstrText xml:space="preserve"> ADDIN EN.CITE </w:delInstrText>
        </w:r>
        <w:r w:rsidRPr="00495800" w:rsidDel="004970BF" w:rsidR="004C251B">
          <w:fldChar w:fldCharType="begin">
            <w:fldData xml:space="preserve">PEVuZE5vdGU+PENpdGU+PEF1dGhvcj5NZWh0YTwvQXV0aG9yPjxZZWFyPjIwMTg8L1llYXI+PFJl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</w:fldData>
          </w:fldChar>
        </w:r>
        <w:r w:rsidRPr="00495800" w:rsidDel="004970BF" w:rsidR="004C251B">
          <w:delInstrText xml:space="preserve"> ADDIN EN.CITE.DATA </w:delInstrText>
        </w:r>
        <w:r w:rsidRPr="00495800" w:rsidDel="004970BF" w:rsidR="004C251B">
          <w:fldChar w:fldCharType="end"/>
        </w:r>
        <w:r w:rsidRPr="00495800" w:rsidDel="004970BF" w:rsidR="004C251B">
          <w:fldChar w:fldCharType="separate"/>
        </w:r>
        <w:r w:rsidRPr="00495800" w:rsidDel="004970BF" w:rsidR="004C251B">
          <w:rPr>
            <w:noProof/>
            <w:vertAlign w:val="superscript"/>
          </w:rPr>
          <w:delText>7-9</w:delText>
        </w:r>
        <w:r w:rsidRPr="00495800" w:rsidDel="004970BF" w:rsidR="004C251B">
          <w:fldChar w:fldCharType="end"/>
        </w:r>
        <w:r w:rsidRPr="00495800" w:rsidDel="004970BF" w:rsidR="00DF43E6">
          <w:delText>, implying oscillations around an average value</w:delText>
        </w:r>
        <w:r w:rsidRPr="00495800" w:rsidDel="004970BF" w:rsidR="004C251B">
          <w:delText>. Our</w:delText>
        </w:r>
        <w:r w:rsidRPr="00495800" w:rsidDel="004970BF" w:rsidR="000B77DF">
          <w:delText xml:space="preserve"> integrative analysis </w:delText>
        </w:r>
        <w:r w:rsidRPr="00495800" w:rsidDel="004970BF" w:rsidR="004C251B">
          <w:delText xml:space="preserve">of </w:delText>
        </w:r>
        <w:r w:rsidRPr="00495800" w:rsidDel="004970BF" w:rsidR="000B77DF">
          <w:delText xml:space="preserve">temporal </w:delText>
        </w:r>
        <w:r w:rsidRPr="00495800" w:rsidDel="004970BF" w:rsidR="004C251B">
          <w:delText xml:space="preserve">microbiome </w:delText>
        </w:r>
        <w:r w:rsidRPr="00495800" w:rsidDel="004970BF" w:rsidR="000B77DF">
          <w:delText xml:space="preserve">changes </w:delText>
        </w:r>
        <w:r w:rsidRPr="00495800" w:rsidDel="004970BF" w:rsidR="004C251B">
          <w:delText xml:space="preserve">in </w:delText>
        </w:r>
        <w:r w:rsidRPr="00495800" w:rsidDel="004970BF" w:rsidR="00977604">
          <w:delText xml:space="preserve">a longitudinal study of </w:delText>
        </w:r>
        <w:r w:rsidRPr="00495800" w:rsidDel="004970BF" w:rsidR="004C251B">
          <w:delText xml:space="preserve">healthy individuals </w:delText>
        </w:r>
        <w:r w:rsidRPr="00495800" w:rsidDel="004970BF" w:rsidR="004C6B87">
          <w:delText xml:space="preserve">has </w:delText>
        </w:r>
        <w:r w:rsidRPr="00495800" w:rsidDel="004970BF" w:rsidR="00D71489">
          <w:delText>show</w:delText>
        </w:r>
        <w:r w:rsidRPr="00495800" w:rsidDel="004970BF" w:rsidR="004C6B87">
          <w:delText>n</w:delText>
        </w:r>
        <w:r w:rsidRPr="00495800" w:rsidDel="004970BF" w:rsidR="000B77DF">
          <w:delText xml:space="preserve"> the </w:delText>
        </w:r>
        <w:r w:rsidRPr="00495800" w:rsidDel="004970BF" w:rsidR="00502166">
          <w:delText xml:space="preserve">existence </w:delText>
        </w:r>
        <w:r w:rsidRPr="00495800" w:rsidDel="004970BF" w:rsidR="000B77DF">
          <w:delText xml:space="preserve">of </w:delText>
        </w:r>
        <w:r w:rsidRPr="00495800" w:rsidDel="004970BF" w:rsidR="00DF43E6">
          <w:delText xml:space="preserve">directionality of compositional variations: there are </w:delText>
        </w:r>
        <w:r w:rsidRPr="00495800" w:rsidDel="004970BF" w:rsidR="000B77DF">
          <w:delText xml:space="preserve">two types of species with </w:delText>
        </w:r>
        <w:r w:rsidRPr="00495800" w:rsidDel="004970BF" w:rsidR="00D73517">
          <w:delText xml:space="preserve">a </w:delText>
        </w:r>
        <w:r w:rsidRPr="00495800" w:rsidDel="004970BF" w:rsidR="000B77DF">
          <w:delText xml:space="preserve">tendency to </w:delText>
        </w:r>
        <w:r w:rsidRPr="00495800" w:rsidDel="004970BF" w:rsidR="00D71489">
          <w:delText xml:space="preserve">either </w:delText>
        </w:r>
        <w:r w:rsidRPr="00495800" w:rsidDel="004970BF" w:rsidR="004C251B">
          <w:delText>increase or decrease in abundance</w:delText>
        </w:r>
        <w:r w:rsidRPr="00495800" w:rsidDel="004970BF" w:rsidR="004410B6">
          <w:delText xml:space="preserve"> with time</w:delText>
        </w:r>
        <w:r w:rsidRPr="00495800" w:rsidDel="004970BF" w:rsidR="004C251B">
          <w:delText>, term</w:delText>
        </w:r>
        <w:r w:rsidRPr="00495800" w:rsidDel="004970BF" w:rsidR="004C6B87">
          <w:delText>ed</w:delText>
        </w:r>
        <w:r w:rsidRPr="00495800" w:rsidDel="004970BF" w:rsidR="004C251B">
          <w:delText xml:space="preserve"> </w:delText>
        </w:r>
        <w:r w:rsidRPr="00495800" w:rsidDel="004970BF" w:rsidR="000B77DF">
          <w:rPr>
            <w:color w:val="000000" w:themeColor="text1"/>
          </w:rPr>
          <w:delText>inflow or outflow</w:delText>
        </w:r>
        <w:r w:rsidRPr="00495800" w:rsidDel="004970BF" w:rsidR="004C251B">
          <w:rPr>
            <w:color w:val="000000" w:themeColor="text1"/>
          </w:rPr>
          <w:delText xml:space="preserve"> species, respectively. </w:delText>
        </w:r>
        <w:r w:rsidRPr="00495800" w:rsidDel="004970BF" w:rsidR="004410B6">
          <w:rPr>
            <w:color w:val="000000" w:themeColor="text1"/>
          </w:rPr>
          <w:delText>Importantly, o</w:delText>
        </w:r>
        <w:r w:rsidRPr="00495800" w:rsidDel="004970BF" w:rsidR="00912D11">
          <w:rPr>
            <w:color w:val="000000" w:themeColor="text1"/>
          </w:rPr>
          <w:delText xml:space="preserve">utflow species </w:delText>
        </w:r>
        <w:r w:rsidRPr="00495800" w:rsidDel="004970BF" w:rsidR="004410B6">
          <w:rPr>
            <w:color w:val="000000" w:themeColor="text1"/>
          </w:rPr>
          <w:delText>include most of the</w:delText>
        </w:r>
        <w:r w:rsidRPr="00495800" w:rsidDel="004970BF" w:rsidR="00912D11">
          <w:rPr>
            <w:color w:val="000000" w:themeColor="text1"/>
          </w:rPr>
          <w:delText xml:space="preserve"> </w:delText>
        </w:r>
        <w:r w:rsidRPr="00495800" w:rsidDel="004970BF" w:rsidR="004410B6">
          <w:rPr>
            <w:color w:val="000000" w:themeColor="text1"/>
          </w:rPr>
          <w:delText xml:space="preserve">known </w:delText>
        </w:r>
        <w:r w:rsidRPr="00495800" w:rsidDel="004970BF" w:rsidR="00912D11">
          <w:rPr>
            <w:color w:val="000000" w:themeColor="text1"/>
          </w:rPr>
          <w:delText>opportunistic pathogen</w:delText>
        </w:r>
        <w:r w:rsidRPr="00495800" w:rsidDel="004970BF" w:rsidR="004410B6">
          <w:rPr>
            <w:color w:val="000000" w:themeColor="text1"/>
          </w:rPr>
          <w:delText>s</w:delText>
        </w:r>
        <w:r w:rsidRPr="00495800" w:rsidDel="004970BF" w:rsidR="00912D11">
          <w:rPr>
            <w:color w:val="000000" w:themeColor="text1"/>
          </w:rPr>
          <w:delText xml:space="preserve">, while </w:delText>
        </w:r>
        <w:r w:rsidRPr="00495800" w:rsidDel="004970BF" w:rsidR="00CA0332">
          <w:rPr>
            <w:color w:val="000000" w:themeColor="text1"/>
          </w:rPr>
          <w:delText xml:space="preserve">inflow </w:delText>
        </w:r>
        <w:r w:rsidDel="004970BF" w:rsidR="00F41E01">
          <w:rPr>
            <w:color w:val="000000" w:themeColor="text1"/>
          </w:rPr>
          <w:delText>species</w:delText>
        </w:r>
        <w:r w:rsidRPr="00495800" w:rsidDel="004970BF" w:rsidR="00912D11">
          <w:rPr>
            <w:color w:val="000000" w:themeColor="text1"/>
          </w:rPr>
          <w:delText xml:space="preserve"> </w:delText>
        </w:r>
        <w:r w:rsidRPr="00495800" w:rsidDel="004970BF" w:rsidR="004410B6">
          <w:rPr>
            <w:color w:val="000000" w:themeColor="text1"/>
          </w:rPr>
          <w:delText>are essentially devoid of them</w:delText>
        </w:r>
        <w:r w:rsidRPr="00495800" w:rsidDel="004970BF" w:rsidR="00912D11">
          <w:rPr>
            <w:color w:val="000000" w:themeColor="text1"/>
          </w:rPr>
          <w:delText xml:space="preserve">. </w:delText>
        </w:r>
        <w:r w:rsidRPr="00495800" w:rsidDel="004970BF" w:rsidR="004C251B">
          <w:rPr>
            <w:color w:val="000000" w:themeColor="text1"/>
          </w:rPr>
          <w:delText xml:space="preserve">Remarkably, </w:delText>
        </w:r>
        <w:r w:rsidRPr="00495800" w:rsidDel="004970BF" w:rsidR="004C6B87">
          <w:rPr>
            <w:color w:val="000000" w:themeColor="text1"/>
          </w:rPr>
          <w:delText xml:space="preserve">our </w:delText>
        </w:r>
        <w:r w:rsidRPr="00495800" w:rsidDel="004970BF" w:rsidR="004C251B">
          <w:rPr>
            <w:color w:val="000000" w:themeColor="text1"/>
          </w:rPr>
          <w:delText xml:space="preserve">function-based </w:delText>
        </w:r>
        <w:r w:rsidRPr="00495800" w:rsidDel="004970BF" w:rsidR="00502166">
          <w:rPr>
            <w:color w:val="000000" w:themeColor="text1"/>
          </w:rPr>
          <w:delText>analysis indicates</w:delText>
        </w:r>
        <w:r w:rsidRPr="00495800" w:rsidDel="004970BF" w:rsidR="00D73517">
          <w:rPr>
            <w:color w:val="000000" w:themeColor="text1"/>
          </w:rPr>
          <w:delText xml:space="preserve"> that</w:delText>
        </w:r>
        <w:r w:rsidRPr="00495800" w:rsidDel="004970BF" w:rsidR="000B77DF">
          <w:rPr>
            <w:color w:val="000000" w:themeColor="text1"/>
          </w:rPr>
          <w:delText xml:space="preserve"> outflow species </w:delText>
        </w:r>
        <w:r w:rsidRPr="00495800" w:rsidDel="004970BF" w:rsidR="00E8222D">
          <w:rPr>
            <w:color w:val="000000" w:themeColor="text1"/>
          </w:rPr>
          <w:delText xml:space="preserve">might </w:delText>
        </w:r>
        <w:r w:rsidRPr="00495800" w:rsidDel="004970BF" w:rsidR="000B77DF">
          <w:rPr>
            <w:color w:val="000000" w:themeColor="text1"/>
          </w:rPr>
          <w:delText xml:space="preserve">have </w:delText>
        </w:r>
        <w:r w:rsidRPr="00495800" w:rsidDel="004970BF" w:rsidR="00D73517">
          <w:rPr>
            <w:color w:val="000000" w:themeColor="text1"/>
          </w:rPr>
          <w:delText xml:space="preserve">a </w:delText>
        </w:r>
        <w:r w:rsidRPr="00495800" w:rsidDel="004970BF" w:rsidR="00502166">
          <w:rPr>
            <w:color w:val="000000" w:themeColor="text1"/>
          </w:rPr>
          <w:delText xml:space="preserve">negative </w:delText>
        </w:r>
        <w:r w:rsidRPr="00495800" w:rsidDel="004970BF" w:rsidR="000B77DF">
          <w:delText>impact on host physiology</w:delText>
        </w:r>
        <w:r w:rsidRPr="00495800" w:rsidDel="004970BF" w:rsidR="00D73517">
          <w:delText>,</w:delText>
        </w:r>
        <w:r w:rsidRPr="00495800" w:rsidDel="004970BF" w:rsidR="000B77DF">
          <w:delText xml:space="preserve"> as they have enriched accessory metabolism and secretion of virulence factors. </w:delText>
        </w:r>
        <w:r w:rsidRPr="00495800" w:rsidDel="004970BF" w:rsidR="00F0336C">
          <w:delText xml:space="preserve">Most interestingly, outflow species tend to be enriched in </w:delText>
        </w:r>
        <w:r w:rsidRPr="00495800" w:rsidDel="004970BF" w:rsidR="00D71489">
          <w:delText>different</w:delText>
        </w:r>
        <w:r w:rsidRPr="00495800" w:rsidDel="004970BF" w:rsidR="00F0336C">
          <w:delText xml:space="preserve"> disease</w:delText>
        </w:r>
        <w:r w:rsidRPr="00495800" w:rsidDel="004970BF" w:rsidR="00D71489">
          <w:delText>s while, in contrast, the</w:delText>
        </w:r>
        <w:r w:rsidRPr="00495800" w:rsidDel="004970BF" w:rsidR="00F0336C">
          <w:delText xml:space="preserve"> inflow ones </w:delText>
        </w:r>
        <w:r w:rsidRPr="00495800" w:rsidDel="004970BF" w:rsidR="00D71489">
          <w:delText xml:space="preserve">tend to be enriched </w:delText>
        </w:r>
        <w:r w:rsidRPr="00495800" w:rsidDel="004970BF" w:rsidR="00F0336C">
          <w:delText>in health</w:delText>
        </w:r>
        <w:r w:rsidRPr="00495800" w:rsidDel="004970BF" w:rsidR="00D71489">
          <w:delText>y individuals</w:delText>
        </w:r>
        <w:r w:rsidRPr="00495800" w:rsidDel="004970BF" w:rsidR="00F0336C">
          <w:delText xml:space="preserve">. </w:delText>
        </w:r>
        <w:r w:rsidRPr="00495800" w:rsidDel="004970BF" w:rsidR="00D71489">
          <w:delText xml:space="preserve">We suggest that the </w:delText>
        </w:r>
        <w:r w:rsidRPr="00495800" w:rsidDel="004970BF" w:rsidR="004410B6">
          <w:delText xml:space="preserve">tendency </w:delText>
        </w:r>
        <w:r w:rsidDel="004970BF" w:rsidR="00D45065">
          <w:delText xml:space="preserve">for the former </w:delText>
        </w:r>
        <w:r w:rsidRPr="00495800" w:rsidDel="004970BF" w:rsidR="004410B6">
          <w:delText xml:space="preserve">to </w:delText>
        </w:r>
        <w:r w:rsidRPr="00495800" w:rsidDel="004970BF" w:rsidR="00D71489">
          <w:delText>d</w:delText>
        </w:r>
        <w:r w:rsidRPr="00495800" w:rsidDel="004970BF" w:rsidR="0091571B">
          <w:delText>ecrease and</w:delText>
        </w:r>
        <w:r w:rsidDel="004970BF" w:rsidR="00D45065">
          <w:delText xml:space="preserve"> the latter</w:delText>
        </w:r>
        <w:r w:rsidRPr="00495800" w:rsidDel="004970BF" w:rsidR="004C6B87">
          <w:delText xml:space="preserve"> to</w:delText>
        </w:r>
        <w:r w:rsidRPr="00495800" w:rsidDel="004970BF" w:rsidR="0091571B">
          <w:delText xml:space="preserve"> increase in </w:delText>
        </w:r>
        <w:r w:rsidRPr="00495800" w:rsidDel="004970BF" w:rsidR="00D71489">
          <w:delText xml:space="preserve">healthy individuals is a previously unrecognized facet of </w:delText>
        </w:r>
        <w:r w:rsidRPr="00495800" w:rsidDel="004970BF" w:rsidR="00F0336C">
          <w:delText xml:space="preserve">the </w:delText>
        </w:r>
        <w:r w:rsidRPr="00495800" w:rsidDel="004970BF" w:rsidR="00D71489">
          <w:delText>gut microbiome homeostasis</w:delText>
        </w:r>
        <w:r w:rsidRPr="00495800" w:rsidDel="004970BF" w:rsidR="002004B5">
          <w:delText>.</w:delText>
        </w:r>
      </w:del>
    </w:p>
    <w:p w:rsidRPr="00495800" w:rsidR="00094540" w:rsidDel="004970BF" w:rsidRDefault="009E7189" w14:paraId="1C36A5C2" w14:textId="338B4D30">
      <w:pPr>
        <w:rPr>
          <w:del w:author="Portlock, Theo" w:date="2021-11-26T16:40:00Z" w:id="213"/>
        </w:rPr>
      </w:pPr>
      <w:del w:author="Portlock, Theo" w:date="2021-11-26T16:40:00Z" w:id="214">
        <w:r w:rsidRPr="00495800" w:rsidDel="004970BF">
          <w:tab/>
        </w:r>
        <w:r w:rsidRPr="00495800" w:rsidDel="004970BF" w:rsidR="00F0336C">
          <w:delText>T</w:delText>
        </w:r>
        <w:r w:rsidRPr="00495800" w:rsidDel="004970BF" w:rsidR="000B77DF">
          <w:delText xml:space="preserve">he outflow </w:delText>
        </w:r>
        <w:r w:rsidRPr="00495800" w:rsidDel="004970BF" w:rsidR="00F0336C">
          <w:delText xml:space="preserve">species </w:delText>
        </w:r>
        <w:r w:rsidRPr="00495800" w:rsidDel="004970BF" w:rsidR="000B77DF">
          <w:delText xml:space="preserve">tend to be facultative </w:delText>
        </w:r>
        <w:r w:rsidRPr="00495800" w:rsidDel="004970BF" w:rsidR="00F0336C">
          <w:delText xml:space="preserve">anaerobes </w:delText>
        </w:r>
        <w:r w:rsidRPr="00495800" w:rsidDel="004970BF" w:rsidR="000B77DF">
          <w:delText xml:space="preserve">and </w:delText>
        </w:r>
        <w:r w:rsidRPr="00495800" w:rsidDel="004970BF" w:rsidR="00F0336C">
          <w:delText xml:space="preserve">to </w:delText>
        </w:r>
        <w:r w:rsidRPr="00495800" w:rsidDel="004970BF" w:rsidR="000B77DF">
          <w:delText xml:space="preserve">have </w:delText>
        </w:r>
        <w:r w:rsidRPr="00495800" w:rsidDel="004970BF" w:rsidR="00C46214">
          <w:delText xml:space="preserve">an </w:delText>
        </w:r>
        <w:r w:rsidRPr="00495800" w:rsidDel="004970BF" w:rsidR="000B77DF">
          <w:delText xml:space="preserve">oral </w:delText>
        </w:r>
        <w:r w:rsidRPr="00495800" w:rsidDel="004970BF" w:rsidR="00F0336C">
          <w:delText>origin</w:delText>
        </w:r>
        <w:r w:rsidRPr="00495800" w:rsidDel="004970BF" w:rsidR="00FF010B">
          <w:delText xml:space="preserve"> (e.g.</w:delText>
        </w:r>
        <w:r w:rsidRPr="00495800" w:rsidDel="004970BF" w:rsidR="004C6B87">
          <w:delText>,</w:delText>
        </w:r>
        <w:r w:rsidRPr="00495800" w:rsidDel="004970BF" w:rsidR="00FF010B">
          <w:delText xml:space="preserve"> </w:delText>
        </w:r>
        <w:r w:rsidRPr="00495800" w:rsidDel="004970BF" w:rsidR="00FF010B">
          <w:rPr>
            <w:i/>
            <w:iCs/>
          </w:rPr>
          <w:delText>Streptococcus</w:delText>
        </w:r>
        <w:r w:rsidRPr="00495800" w:rsidDel="004970BF" w:rsidR="00FF010B">
          <w:delText xml:space="preserve"> spp.)</w:delText>
        </w:r>
        <w:r w:rsidRPr="00495800" w:rsidDel="004970BF" w:rsidR="000B77DF">
          <w:delText xml:space="preserve">. This </w:delText>
        </w:r>
        <w:r w:rsidRPr="00495800" w:rsidDel="004970BF" w:rsidR="00297506">
          <w:delText xml:space="preserve">observation </w:delText>
        </w:r>
        <w:r w:rsidRPr="00495800" w:rsidDel="004970BF" w:rsidR="000B77DF">
          <w:delText xml:space="preserve">suggests </w:delText>
        </w:r>
        <w:r w:rsidRPr="00495800" w:rsidDel="004970BF" w:rsidR="00D73517">
          <w:delText>an</w:delText>
        </w:r>
        <w:r w:rsidRPr="00495800" w:rsidDel="004970BF" w:rsidR="000B77DF">
          <w:delText xml:space="preserve"> increase </w:delText>
        </w:r>
        <w:r w:rsidRPr="00495800" w:rsidDel="004970BF" w:rsidR="00D73517">
          <w:delText>in</w:delText>
        </w:r>
        <w:r w:rsidRPr="00495800" w:rsidDel="004970BF" w:rsidR="000B77DF">
          <w:delText xml:space="preserve"> oral microbial transmission to </w:delText>
        </w:r>
        <w:r w:rsidRPr="00495800" w:rsidDel="004970BF" w:rsidR="00D73517">
          <w:delText xml:space="preserve">the </w:delText>
        </w:r>
        <w:r w:rsidRPr="00495800" w:rsidDel="004970BF" w:rsidR="000B77DF">
          <w:delText>gut</w:delText>
        </w:r>
        <w:r w:rsidRPr="00495800" w:rsidDel="004970BF" w:rsidR="00D71489">
          <w:delText>, possibly</w:delText>
        </w:r>
        <w:r w:rsidRPr="00495800" w:rsidDel="004970BF" w:rsidR="000B77DF">
          <w:delText xml:space="preserve"> </w:delText>
        </w:r>
        <w:r w:rsidRPr="00495800" w:rsidDel="004970BF" w:rsidR="00D71489">
          <w:delText>due to</w:delText>
        </w:r>
        <w:r w:rsidRPr="00495800" w:rsidDel="004970BF" w:rsidR="000B77DF">
          <w:delText xml:space="preserve"> </w:delText>
        </w:r>
        <w:r w:rsidRPr="00495800" w:rsidDel="004970BF" w:rsidR="00D73517">
          <w:delText>a</w:delText>
        </w:r>
        <w:r w:rsidRPr="00495800" w:rsidDel="004970BF" w:rsidR="000B77DF">
          <w:delText xml:space="preserve"> decrease </w:delText>
        </w:r>
        <w:r w:rsidRPr="00495800" w:rsidDel="004970BF" w:rsidR="00D73517">
          <w:delText xml:space="preserve">in </w:delText>
        </w:r>
        <w:r w:rsidRPr="00495800" w:rsidDel="004970BF" w:rsidR="000B77DF">
          <w:delText xml:space="preserve">gut microbiome resilience. </w:delText>
        </w:r>
        <w:r w:rsidRPr="00495800" w:rsidDel="004970BF" w:rsidR="001D475E">
          <w:delText>Enrichment of</w:delText>
        </w:r>
        <w:r w:rsidRPr="00495800" w:rsidDel="004970BF" w:rsidR="000B77DF">
          <w:delText xml:space="preserve"> </w:delText>
        </w:r>
        <w:r w:rsidRPr="00495800" w:rsidDel="004970BF" w:rsidR="00D73517">
          <w:delText xml:space="preserve">oral </w:delText>
        </w:r>
        <w:r w:rsidRPr="00495800" w:rsidDel="004970BF" w:rsidR="000B77DF">
          <w:delText xml:space="preserve">species in </w:delText>
        </w:r>
        <w:r w:rsidRPr="00495800" w:rsidDel="004970BF" w:rsidR="00D73517">
          <w:delText xml:space="preserve">the </w:delText>
        </w:r>
        <w:r w:rsidRPr="00495800" w:rsidDel="004970BF" w:rsidR="000B77DF">
          <w:delText>gut</w:delText>
        </w:r>
        <w:r w:rsidRPr="00495800" w:rsidDel="004970BF" w:rsidR="001D475E">
          <w:delText xml:space="preserve"> </w:delText>
        </w:r>
        <w:r w:rsidRPr="00495800" w:rsidDel="004970BF" w:rsidR="004C6B87">
          <w:delText xml:space="preserve">has been </w:delText>
        </w:r>
        <w:r w:rsidRPr="00495800" w:rsidDel="004970BF" w:rsidR="001D475E">
          <w:delText>observed in several diseases</w:delText>
        </w:r>
        <w:r w:rsidRPr="00495800" w:rsidDel="004970BF" w:rsidR="008D3327">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Del="004970BF" w:rsidR="003A4F1C">
          <w:delInstrText xml:space="preserve"> ADDIN EN.CITE </w:delInstrText>
        </w:r>
        <w:r w:rsidDel="004970BF" w:rsidR="003A4F1C">
          <w:fldChar w:fldCharType="begin">
            <w:fldData xml:space="preserve">PEVuZE5vdGU+PENpdGU+PEF1dGhvcj5RaW48L0F1dGhvcj48WWVhcj4yMDE0PC9ZZWFyPjxSZWNO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=
</w:fldData>
          </w:fldChar>
        </w:r>
        <w:r w:rsidDel="004970BF" w:rsidR="003A4F1C">
          <w:delInstrText xml:space="preserve"> ADDIN EN.CITE.DATA </w:delInstrText>
        </w:r>
        <w:r w:rsidDel="004970BF" w:rsidR="003A4F1C">
          <w:fldChar w:fldCharType="end"/>
        </w:r>
        <w:r w:rsidRPr="00495800" w:rsidDel="004970BF" w:rsidR="008D3327">
          <w:fldChar w:fldCharType="separate"/>
        </w:r>
        <w:r w:rsidRPr="003A4F1C" w:rsidDel="004970BF" w:rsidR="003A4F1C">
          <w:rPr>
            <w:noProof/>
            <w:vertAlign w:val="superscript"/>
          </w:rPr>
          <w:delText>30,31</w:delText>
        </w:r>
        <w:r w:rsidRPr="00495800" w:rsidDel="004970BF" w:rsidR="008D3327">
          <w:fldChar w:fldCharType="end"/>
        </w:r>
        <w:r w:rsidRPr="00495800" w:rsidDel="004970BF" w:rsidR="00D73517">
          <w:delText xml:space="preserve">, and we </w:delText>
        </w:r>
        <w:r w:rsidRPr="00495800" w:rsidDel="004970BF" w:rsidR="001D475E">
          <w:delText xml:space="preserve">suggest </w:delText>
        </w:r>
        <w:r w:rsidRPr="00495800" w:rsidDel="004970BF" w:rsidR="00D73517">
          <w:delText xml:space="preserve">that </w:delText>
        </w:r>
        <w:r w:rsidRPr="00495800" w:rsidDel="004970BF" w:rsidR="001D475E">
          <w:delText xml:space="preserve">increased mouth to gut microbial flow </w:delText>
        </w:r>
        <w:r w:rsidRPr="00495800" w:rsidDel="004970BF" w:rsidR="00D73517">
          <w:delText>could be one of the global features of dysbiosis.</w:delText>
        </w:r>
      </w:del>
    </w:p>
    <w:p w:rsidRPr="00495800" w:rsidR="002C0DA5" w:rsidP="00177059" w:rsidRDefault="00C779E5" w14:paraId="45CA8685" w14:textId="651E6292">
      <w:pPr>
        <w:rPr>
          <w:b/>
        </w:rPr>
      </w:pPr>
      <w:del w:author="Portlock, Theo" w:date="2021-11-26T16:40:00Z" w:id="215">
        <w:r w:rsidRPr="00495800" w:rsidDel="004970BF">
          <w:delText xml:space="preserve">We </w:delText>
        </w:r>
        <w:r w:rsidRPr="00495800" w:rsidDel="004970BF" w:rsidR="00560A3F">
          <w:delText xml:space="preserve">have </w:delText>
        </w:r>
        <w:r w:rsidRPr="00495800" w:rsidDel="004970BF">
          <w:delText xml:space="preserve">described the temporal dynamics of </w:delText>
        </w:r>
        <w:r w:rsidRPr="00495800" w:rsidDel="004970BF" w:rsidR="00560A3F">
          <w:delText xml:space="preserve">the </w:delText>
        </w:r>
        <w:r w:rsidRPr="00495800" w:rsidDel="004970BF">
          <w:delText xml:space="preserve">gut microbiome through </w:delText>
        </w:r>
        <w:r w:rsidRPr="00495800" w:rsidDel="004970BF" w:rsidR="00560A3F">
          <w:delText xml:space="preserve">the </w:delText>
        </w:r>
        <w:r w:rsidRPr="00495800" w:rsidDel="004970BF">
          <w:delText xml:space="preserve">discovery of </w:delText>
        </w:r>
        <w:r w:rsidDel="004970BF" w:rsidR="00CA0332">
          <w:delText>outflow</w:delText>
        </w:r>
        <w:r w:rsidRPr="00495800" w:rsidDel="004970BF">
          <w:delText xml:space="preserve"> and </w:delText>
        </w:r>
        <w:r w:rsidRPr="00495800" w:rsidDel="004970BF" w:rsidR="00CA0332">
          <w:rPr>
            <w:color w:val="000000" w:themeColor="text1"/>
          </w:rPr>
          <w:delText>inflow</w:delText>
        </w:r>
        <w:r w:rsidDel="004970BF" w:rsidR="00CA0332">
          <w:rPr>
            <w:color w:val="000000" w:themeColor="text1"/>
          </w:rPr>
          <w:delText xml:space="preserve"> species</w:delText>
        </w:r>
        <w:r w:rsidRPr="00495800" w:rsidDel="004970BF">
          <w:delText xml:space="preserve">. The enrichment of </w:delText>
        </w:r>
        <w:r w:rsidDel="004970BF" w:rsidR="00CA0332">
          <w:delText>inflow species</w:delText>
        </w:r>
        <w:r w:rsidRPr="00495800" w:rsidDel="004970BF">
          <w:delText xml:space="preserve"> in healthy populations could </w:delText>
        </w:r>
      </w:del>
      <w:del w:author="Portlock, Theo" w:date="2021-11-22T13:36:00Z" w:id="216">
        <w:r w:rsidRPr="00495800" w:rsidDel="006517C7" w:rsidR="00981BF8">
          <w:delText xml:space="preserve">possibly </w:delText>
        </w:r>
      </w:del>
      <w:del w:author="Portlock, Theo" w:date="2021-11-26T16:40:00Z" w:id="217">
        <w:r w:rsidRPr="00495800" w:rsidDel="004970BF">
          <w:delText xml:space="preserve">be </w:delText>
        </w:r>
        <w:r w:rsidRPr="00495800" w:rsidDel="004970BF" w:rsidR="00981BF8">
          <w:delText xml:space="preserve">due </w:delText>
        </w:r>
        <w:r w:rsidRPr="00495800" w:rsidDel="004970BF">
          <w:delText>to the</w:delText>
        </w:r>
        <w:r w:rsidRPr="00495800" w:rsidDel="004970BF" w:rsidR="00BC059A">
          <w:delText xml:space="preserve">ir </w:delText>
        </w:r>
        <w:r w:rsidDel="004970BF" w:rsidR="00D45065">
          <w:delText>involvement</w:delText>
        </w:r>
        <w:r w:rsidRPr="00495800" w:rsidDel="004970BF" w:rsidR="00BC059A">
          <w:delText xml:space="preserve"> in the storage carbohydrate degradation, such as starch and fibr</w:delText>
        </w:r>
        <w:r w:rsidRPr="00495800" w:rsidDel="004970BF" w:rsidR="00186F26">
          <w:delText>e</w:delText>
        </w:r>
        <w:r w:rsidRPr="00495800" w:rsidDel="004970BF" w:rsidR="00BC059A">
          <w:delText xml:space="preserve">, </w:delText>
        </w:r>
        <w:r w:rsidRPr="00495800" w:rsidDel="004970BF" w:rsidR="00981BF8">
          <w:delText>accounting for</w:delText>
        </w:r>
        <w:r w:rsidRPr="00495800" w:rsidDel="004970BF" w:rsidR="00BC059A">
          <w:delText xml:space="preserve"> their higher persistence</w:delText>
        </w:r>
        <w:r w:rsidRPr="00495800" w:rsidDel="004970BF">
          <w:delText xml:space="preserve">. </w:delText>
        </w:r>
        <w:r w:rsidRPr="00495800" w:rsidDel="004970BF" w:rsidR="001D475E">
          <w:delText xml:space="preserve">We consider two mechanisms </w:delText>
        </w:r>
        <w:r w:rsidRPr="00495800" w:rsidDel="004970BF" w:rsidR="00B637DA">
          <w:delText xml:space="preserve">of outflow </w:delText>
        </w:r>
        <w:r w:rsidRPr="00495800" w:rsidDel="004970BF" w:rsidR="001D475E">
          <w:delText>species enrichment in</w:delText>
        </w:r>
        <w:r w:rsidRPr="00495800" w:rsidDel="004970BF" w:rsidR="00B637DA">
          <w:delText xml:space="preserve"> disease</w:delText>
        </w:r>
        <w:r w:rsidRPr="00495800" w:rsidDel="004970BF" w:rsidR="00D73517">
          <w:delText>.</w:delText>
        </w:r>
        <w:r w:rsidRPr="00495800" w:rsidDel="004970BF" w:rsidR="00B637DA">
          <w:delText xml:space="preserve"> </w:delText>
        </w:r>
        <w:r w:rsidRPr="00495800" w:rsidDel="004970BF" w:rsidR="00B637DA">
          <w:rPr>
            <w:i/>
            <w:iCs/>
          </w:rPr>
          <w:delText>First</w:delText>
        </w:r>
        <w:r w:rsidRPr="00495800" w:rsidDel="004970BF" w:rsidR="00B637DA">
          <w:delText xml:space="preserve">, the outflow species </w:delText>
        </w:r>
        <w:r w:rsidRPr="00495800" w:rsidDel="004970BF" w:rsidR="001D475E">
          <w:delText>were</w:delText>
        </w:r>
        <w:r w:rsidRPr="00495800" w:rsidDel="004970BF" w:rsidR="00D73517">
          <w:delText xml:space="preserve"> </w:delText>
        </w:r>
        <w:r w:rsidRPr="00495800" w:rsidDel="004970BF" w:rsidR="00B637DA">
          <w:delText xml:space="preserve">enriched </w:delText>
        </w:r>
        <w:r w:rsidRPr="00495800" w:rsidDel="004970BF" w:rsidR="001D475E">
          <w:delText xml:space="preserve">in </w:delText>
        </w:r>
        <w:r w:rsidRPr="00495800" w:rsidDel="004970BF" w:rsidR="00B637DA">
          <w:delText>competence mechanism</w:delText>
        </w:r>
        <w:r w:rsidRPr="00495800" w:rsidDel="004970BF" w:rsidR="001D475E">
          <w:delText xml:space="preserve">s, facilitating import </w:delText>
        </w:r>
        <w:r w:rsidRPr="00495800" w:rsidDel="004970BF" w:rsidR="00B637DA">
          <w:delText xml:space="preserve">of genetic elements </w:delText>
        </w:r>
        <w:r w:rsidRPr="00495800" w:rsidDel="004970BF" w:rsidR="00294387">
          <w:delText xml:space="preserve">such as AMR, </w:delText>
        </w:r>
        <w:r w:rsidRPr="00495800" w:rsidDel="004970BF" w:rsidR="001D475E">
          <w:delText>possibly conferring selective advantage in the gut</w:delText>
        </w:r>
        <w:r w:rsidRPr="00495800" w:rsidDel="004970BF" w:rsidR="00B637DA">
          <w:delText xml:space="preserve">. </w:delText>
        </w:r>
        <w:r w:rsidRPr="00495800" w:rsidDel="004970BF" w:rsidR="00294387">
          <w:delText>Enrichment of drug efflux mechanisms in outflow species might also confer resistance to antibiotics and other medications used in disease treatment</w:delText>
        </w:r>
        <w:r w:rsidRPr="00495800" w:rsidDel="004970BF" w:rsidR="00981BF8">
          <w:delText>s</w:delText>
        </w:r>
        <w:r w:rsidRPr="00495800" w:rsidDel="004970BF" w:rsidR="002B785F">
          <w:delText>.</w:delText>
        </w:r>
        <w:r w:rsidRPr="00495800" w:rsidDel="004970BF" w:rsidR="00294387">
          <w:delText xml:space="preserve"> </w:delText>
        </w:r>
        <w:r w:rsidRPr="00495800" w:rsidDel="004970BF" w:rsidR="00E83963">
          <w:rPr>
            <w:i/>
            <w:iCs/>
          </w:rPr>
          <w:delText xml:space="preserve">Second, </w:delText>
        </w:r>
        <w:r w:rsidRPr="00495800" w:rsidDel="004970BF" w:rsidR="00371146">
          <w:delText xml:space="preserve">the outflow species may plunder nutrient uptake from </w:delText>
        </w:r>
        <w:r w:rsidRPr="00495800" w:rsidDel="004970BF" w:rsidR="00D73517">
          <w:delText xml:space="preserve">the </w:delText>
        </w:r>
        <w:r w:rsidRPr="00495800" w:rsidDel="004970BF" w:rsidR="00371146">
          <w:delText xml:space="preserve">host and utilize simple </w:delText>
        </w:r>
        <w:r w:rsidRPr="00495800" w:rsidDel="004970BF" w:rsidR="00D73517">
          <w:delText>monosaccharides</w:delText>
        </w:r>
        <w:r w:rsidRPr="00495800" w:rsidDel="004970BF" w:rsidR="00371146">
          <w:delText xml:space="preserve"> to increase their abundance. </w:delText>
        </w:r>
        <w:r w:rsidRPr="00495800" w:rsidDel="004970BF" w:rsidR="00484B91">
          <w:delText>M</w:delText>
        </w:r>
        <w:r w:rsidRPr="00495800" w:rsidDel="004970BF" w:rsidR="00371146">
          <w:delText xml:space="preserve">etabolic modelling </w:delText>
        </w:r>
        <w:r w:rsidRPr="00495800" w:rsidDel="004970BF" w:rsidR="00484B91">
          <w:delText xml:space="preserve">indicates that </w:delText>
        </w:r>
        <w:r w:rsidDel="004970BF" w:rsidR="00552880">
          <w:delText>IFS</w:delText>
        </w:r>
        <w:r w:rsidRPr="00495800" w:rsidDel="004970BF" w:rsidR="00484B91">
          <w:delText xml:space="preserve"> are favoured by common diets</w:delText>
        </w:r>
        <w:r w:rsidRPr="00495800" w:rsidDel="004970BF" w:rsidR="00E83D41">
          <w:delText xml:space="preserve">. It is known that </w:delText>
        </w:r>
        <w:r w:rsidRPr="00495800" w:rsidDel="004970BF" w:rsidR="00FF010B">
          <w:delText>short-chain fatty acids (</w:delText>
        </w:r>
        <w:r w:rsidRPr="00495800" w:rsidDel="004970BF" w:rsidR="00E83D41">
          <w:delText>SCFAs</w:delText>
        </w:r>
        <w:r w:rsidRPr="00495800" w:rsidDel="004970BF" w:rsidR="00FF010B">
          <w:delText>)</w:delText>
        </w:r>
        <w:r w:rsidRPr="00495800" w:rsidDel="004970BF" w:rsidR="00E83D41">
          <w:delText xml:space="preserve"> </w:delText>
        </w:r>
        <w:r w:rsidRPr="00495800" w:rsidDel="004970BF" w:rsidR="00D73517">
          <w:delText>have</w:delText>
        </w:r>
        <w:r w:rsidRPr="00495800" w:rsidDel="004970BF" w:rsidR="00E83D41">
          <w:delText xml:space="preserve"> an important impact on microbe-microbe interactions and host physiology. However, we also observed that the </w:delText>
        </w:r>
        <w:r w:rsidRPr="00495800" w:rsidDel="004970BF" w:rsidR="00E83D41">
          <w:rPr>
            <w:i/>
            <w:iCs/>
          </w:rPr>
          <w:delText>comm</w:delText>
        </w:r>
        <w:r w:rsidRPr="00495800" w:rsidDel="004970BF" w:rsidR="00193D83">
          <w:rPr>
            <w:i/>
            <w:iCs/>
          </w:rPr>
          <w:delText>-</w:delText>
        </w:r>
        <w:r w:rsidRPr="00495800" w:rsidDel="004970BF" w:rsidR="00E83D41">
          <w:rPr>
            <w:i/>
            <w:iCs/>
          </w:rPr>
          <w:delText>cluster</w:delText>
        </w:r>
        <w:r w:rsidRPr="00495800" w:rsidDel="004970BF" w:rsidR="00D73517">
          <w:delText xml:space="preserve"> that comprises the biosynthesis of amino acids and folate metabolism may have a larger impact on the resilience of the gut microbiome and host physiology. We observed that the enrichment of the </w:delText>
        </w:r>
        <w:r w:rsidRPr="00495800" w:rsidDel="004970BF" w:rsidR="00D73517">
          <w:rPr>
            <w:i/>
            <w:iCs/>
          </w:rPr>
          <w:delText>patho</w:delText>
        </w:r>
        <w:r w:rsidRPr="00495800" w:rsidDel="004970BF" w:rsidR="00193D83">
          <w:rPr>
            <w:i/>
            <w:iCs/>
          </w:rPr>
          <w:delText>-</w:delText>
        </w:r>
        <w:r w:rsidRPr="00495800" w:rsidDel="004970BF" w:rsidR="00D73517">
          <w:rPr>
            <w:i/>
            <w:iCs/>
          </w:rPr>
          <w:delText>cluster</w:delText>
        </w:r>
        <w:r w:rsidRPr="00495800" w:rsidDel="004970BF" w:rsidR="00A8277E">
          <w:delText xml:space="preserve"> could gradually or instantly perturb the gut ecosystem and shift it to either short</w:delText>
        </w:r>
        <w:r w:rsidRPr="00495800" w:rsidDel="004970BF" w:rsidR="00D73517">
          <w:delText>-</w:delText>
        </w:r>
        <w:r w:rsidRPr="00495800" w:rsidDel="004970BF" w:rsidR="00A8277E">
          <w:delText xml:space="preserve">term gut imbalance or </w:delText>
        </w:r>
        <w:r w:rsidRPr="00495800" w:rsidDel="004970BF" w:rsidR="00D73517">
          <w:delText xml:space="preserve">a </w:delText>
        </w:r>
        <w:r w:rsidRPr="00495800" w:rsidDel="004970BF" w:rsidR="00016646">
          <w:delText xml:space="preserve">persistent </w:delText>
        </w:r>
        <w:r w:rsidRPr="00495800" w:rsidDel="004970BF" w:rsidR="00A8277E">
          <w:delText>dysbiotic state.</w:delText>
        </w:r>
      </w:del>
    </w:p>
    <w:p w:rsidRPr="00121C98" w:rsidR="00121C98" w:rsidP="2E6EF70B" w:rsidRDefault="00121C98" w14:paraId="2F627117" w14:textId="7B88C6C0">
      <w:pPr>
        <w:pStyle w:val="Heading2"/>
        <w:spacing w:before="360"/>
        <w:contextualSpacing w:val="0"/>
        <w:rPr>
          <w:ins w:author="Portlock, Theo" w:date="2021-11-30T11:46:00Z" w:id="158525882"/>
          <w:del w:author="JOSE FERNANDO GARCIA GUEVARA" w:date="2021-12-02T23:45:33.803Z" w:id="1363588897"/>
        </w:rPr>
        <w:pPrChange w:author="Portlock, Theo" w:date="2021-11-30T11:47:00Z" w:id="219">
          <w:pPr/>
        </w:pPrChange>
      </w:pPr>
      <w:ins w:author="Portlock, Theo" w:date="2021-11-30T11:46:00Z" w:id="884699213">
        <w:del w:author="JOSE FERNANDO GARCIA GUEVARA" w:date="2021-12-02T23:45:33.804Z" w:id="351788159">
          <w:r w:rsidDel="2E6EF70B">
            <w:delText>The causes for the observed dysbiosis and Dysbiosis effect in the disease’s progression</w:delText>
          </w:r>
        </w:del>
      </w:ins>
    </w:p>
    <w:p w:rsidRPr="00121C98" w:rsidR="00121C98" w:rsidP="00BE46A5" w:rsidRDefault="00121C98" w14:paraId="0BE2E622" w14:textId="75B1006D">
      <w:pPr>
        <w:ind w:firstLine="720"/>
        <w:rPr>
          <w:ins w:author="Portlock, Theo" w:date="2021-11-30T11:46:00Z" w:id="221"/>
        </w:rPr>
        <w:pPrChange w:author="Portlock, Theo" w:date="2021-11-30T11:46:00Z" w:id="222">
          <w:pPr/>
        </w:pPrChange>
      </w:pPr>
      <w:ins w:author="Portlock, Theo" w:date="2021-11-30T11:46:00Z" w:id="223">
        <w:r w:rsidRPr="00121C98">
          <w:t>The physiological changes caused by the disease might partly explain why some diseases have a pronounced imbalance while some others do</w:t>
        </w:r>
      </w:ins>
      <w:r w:rsidR="00950A87">
        <w:t xml:space="preserve"> not.</w:t>
      </w:r>
      <w:ins w:author="Portlock, Theo" w:date="2021-11-30T11:46:00Z" w:id="224">
        <w:r w:rsidRPr="00121C98">
          <w:t xml:space="preserve"> </w:t>
        </w:r>
      </w:ins>
      <w:r w:rsidR="00950A87">
        <w:t>D</w:t>
      </w:r>
      <w:ins w:author="Portlock, Theo" w:date="2021-11-30T11:46:00Z" w:id="225">
        <w:r w:rsidRPr="00121C98">
          <w:t>iseases affecting the bowel and CRC show a high species enrichment while some diseases affecting other body parts sometimes produce smaller imbalances. Some other factors might also be involved in the magnitude of the imbalance, for example</w:t>
        </w:r>
      </w:ins>
      <w:r w:rsidR="00950A87">
        <w:t>,</w:t>
      </w:r>
      <w:ins w:author="Portlock, Theo" w:date="2021-11-30T11:46:00Z" w:id="226">
        <w:r w:rsidRPr="00121C98">
          <w:t xml:space="preserve"> the changes in diet</w:t>
        </w:r>
      </w:ins>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
          <w:id w:val="1477031494"/>
          <w:placeholder>
            <w:docPart w:val="DefaultPlaceholder_-1854013440"/>
          </w:placeholder>
        </w:sdtPr>
        <w:sdtContent>
          <w:r w:rsidRPr="00B55FD4" w:rsidR="00B55FD4">
            <w:rPr>
              <w:color w:val="000000"/>
            </w:rPr>
            <w:t>[30], [31]</w:t>
          </w:r>
        </w:sdtContent>
      </w:sdt>
      <w:ins w:author="Portlock, Theo" w:date="2021-11-30T11:46:00Z" w:id="227">
        <w:r w:rsidRPr="00121C98">
          <w:t xml:space="preserve"> or the use of drugs for treating the disease </w:t>
        </w:r>
      </w:ins>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
          <w:id w:val="-464649654"/>
          <w:placeholder>
            <w:docPart w:val="DefaultPlaceholder_-1854013440"/>
          </w:placeholder>
        </w:sdtPr>
        <w:sdtContent>
          <w:r w:rsidRPr="00B55FD4" w:rsidR="00B55FD4">
            <w:rPr>
              <w:color w:val="000000"/>
            </w:rPr>
            <w:t>[32]</w:t>
          </w:r>
          <w:proofErr w:type="gramStart"/>
          <w:r w:rsidRPr="00B55FD4" w:rsidR="00B55FD4">
            <w:rPr>
              <w:color w:val="000000"/>
            </w:rPr>
            <w:t>–[</w:t>
          </w:r>
          <w:proofErr w:type="gramEnd"/>
          <w:r w:rsidRPr="00B55FD4" w:rsidR="00B55FD4">
            <w:rPr>
              <w:color w:val="000000"/>
            </w:rPr>
            <w:t>34]</w:t>
          </w:r>
        </w:sdtContent>
      </w:sdt>
      <w:ins w:author="Portlock, Theo" w:date="2021-11-30T11:46:00Z" w:id="228">
        <w:r w:rsidRPr="00121C98">
          <w:t>).</w:t>
        </w:r>
      </w:ins>
    </w:p>
    <w:p w:rsidRPr="00121C98" w:rsidR="00121C98" w:rsidP="2E6EF70B" w:rsidRDefault="00121C98" w14:paraId="0815E78E" w14:textId="3956B316">
      <w:pPr>
        <w:pStyle w:val="Heading2"/>
        <w:spacing w:before="360"/>
        <w:contextualSpacing w:val="0"/>
        <w:rPr>
          <w:ins w:author="Portlock, Theo" w:date="2021-11-30T11:46:00Z" w:id="1244006080"/>
          <w:del w:author="JOSE FERNANDO GARCIA GUEVARA" w:date="2021-12-02T23:45:28.742Z" w:id="731309659"/>
        </w:rPr>
        <w:pPrChange w:author="Portlock, Theo" w:date="2021-11-30T11:47:00Z" w:id="230">
          <w:pPr/>
        </w:pPrChange>
      </w:pPr>
      <w:ins w:author="Portlock, Theo" w:date="2021-11-30T11:46:00Z" w:id="2010542414">
        <w:del w:author="JOSE FERNANDO GARCIA GUEVARA" w:date="2021-12-02T23:45:28.743Z" w:id="1617774032">
          <w:r w:rsidDel="2E6EF70B">
            <w:delText>Effect of depleted/enriched species on disease development</w:delText>
          </w:r>
        </w:del>
      </w:ins>
    </w:p>
    <w:p w:rsidR="00BE46A5" w:rsidP="00653711" w:rsidRDefault="00121C98" w14:paraId="5EC0D5D6" w14:textId="23037BCE">
      <w:pPr>
        <w:ind w:firstLine="720"/>
      </w:pPr>
      <w:ins w:author="Portlock, Theo" w:date="2021-11-30T11:46:00Z" w:id="232">
        <w:r w:rsidRPr="00121C98">
          <w:t xml:space="preserve">The loss of the species actively contributing to keep a healthy environment could increase the host’s vulnerability to further health complications. For example, we observed some of the frequently depleted species have been described as butyrate producers. Butyrate has been associated with beneficial effects in the colon such as inhibition of inflammation, reinforcing the epithelial barrier and decreasing oxidative stress </w:t>
        </w:r>
      </w:ins>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
          <w:id w:val="33088285"/>
          <w:placeholder>
            <w:docPart w:val="DefaultPlaceholder_-1854013440"/>
          </w:placeholder>
        </w:sdtPr>
        <w:sdtContent>
          <w:r w:rsidRPr="00B55FD4" w:rsidR="00B55FD4">
            <w:rPr>
              <w:color w:val="000000"/>
            </w:rPr>
            <w:t>[35]</w:t>
          </w:r>
        </w:sdtContent>
      </w:sdt>
      <w:ins w:author="Portlock, Theo" w:date="2021-11-30T11:46:00Z" w:id="233">
        <w:r w:rsidRPr="00121C98">
          <w:t>.</w:t>
        </w:r>
      </w:ins>
      <w:r w:rsidR="00653711">
        <w:t xml:space="preserve"> Conversely</w:t>
      </w:r>
      <w:ins w:author="Portlock, Theo" w:date="2021-11-30T11:46:00Z" w:id="234">
        <w:r w:rsidRPr="00121C98">
          <w:t xml:space="preserve">, some of the enriched species might worsen the health status, by leading to new infections, potentiating the disease symptoms and even weakening the immune response. Some reports suggest </w:t>
        </w:r>
        <w:r w:rsidRPr="009005F7">
          <w:rPr>
            <w:i/>
            <w:iCs/>
          </w:rPr>
          <w:t xml:space="preserve">Fusobacterium </w:t>
        </w:r>
        <w:proofErr w:type="spellStart"/>
        <w:r w:rsidRPr="009005F7">
          <w:rPr>
            <w:i/>
            <w:iCs/>
          </w:rPr>
          <w:t>nucleatum</w:t>
        </w:r>
        <w:proofErr w:type="spellEnd"/>
        <w:r w:rsidRPr="00121C98">
          <w:t xml:space="preserve"> promotes CRC development and metastasis</w:t>
        </w:r>
      </w:ins>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
          <w:id w:val="-1743169095"/>
          <w:placeholder>
            <w:docPart w:val="DefaultPlaceholder_-1854013440"/>
          </w:placeholder>
        </w:sdtPr>
        <w:sdtContent>
          <w:r w:rsidRPr="00B55FD4" w:rsidR="00B55FD4">
            <w:rPr>
              <w:color w:val="000000"/>
            </w:rPr>
            <w:t>[36], [37]</w:t>
          </w:r>
        </w:sdtContent>
      </w:sdt>
      <w:ins w:author="Portlock, Theo" w:date="2021-11-30T11:46:00Z" w:id="235">
        <w:r w:rsidRPr="00121C98">
          <w:t xml:space="preserve">. A previous report found </w:t>
        </w:r>
        <w:proofErr w:type="spellStart"/>
        <w:r w:rsidRPr="009005F7">
          <w:rPr>
            <w:i/>
            <w:iCs/>
          </w:rPr>
          <w:t>Flavonifractor</w:t>
        </w:r>
        <w:proofErr w:type="spellEnd"/>
        <w:r w:rsidRPr="009005F7">
          <w:rPr>
            <w:i/>
            <w:iCs/>
          </w:rPr>
          <w:t xml:space="preserve"> </w:t>
        </w:r>
        <w:proofErr w:type="spellStart"/>
        <w:r w:rsidRPr="009005F7">
          <w:rPr>
            <w:i/>
            <w:iCs/>
          </w:rPr>
          <w:t>plautii</w:t>
        </w:r>
        <w:proofErr w:type="spellEnd"/>
        <w:r w:rsidRPr="00121C98">
          <w:t>, a species we found enriched in 6 cohorts, suppresses the Th2 immune responses in mice</w:t>
        </w:r>
      </w:ins>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
          <w:id w:val="1164747513"/>
          <w:placeholder>
            <w:docPart w:val="DefaultPlaceholder_-1854013440"/>
          </w:placeholder>
        </w:sdtPr>
        <w:sdtContent>
          <w:r w:rsidRPr="00B55FD4" w:rsidR="00B55FD4">
            <w:rPr>
              <w:color w:val="000000"/>
            </w:rPr>
            <w:t>[38]</w:t>
          </w:r>
        </w:sdtContent>
      </w:sdt>
      <w:r w:rsidR="009005F7">
        <w:t xml:space="preserve"> </w:t>
      </w:r>
      <w:ins w:author="Portlock, Theo" w:date="2021-11-30T11:46:00Z" w:id="236">
        <w:r w:rsidRPr="00121C98">
          <w:t>which makes us speculate it could exert a similar effect in the humans.</w:t>
        </w:r>
      </w:ins>
      <w:r w:rsidR="00653711">
        <w:t xml:space="preserve"> </w:t>
      </w:r>
      <w:ins w:author="Portlock, Theo" w:date="2021-11-30T11:46:00Z" w:id="237">
        <w:r w:rsidRPr="00121C98">
          <w:t>The meta-pan genome association analysis we present shows a clear bias toward CRC studies due to the increased availability of these studies</w:t>
        </w:r>
      </w:ins>
      <w:r w:rsidR="00950A87">
        <w:t>.</w:t>
      </w:r>
      <w:ins w:author="Portlock, Theo" w:date="2021-11-30T11:46:00Z" w:id="238">
        <w:r w:rsidRPr="00121C98">
          <w:t xml:space="preserve"> </w:t>
        </w:r>
      </w:ins>
      <w:r w:rsidR="00950A87">
        <w:t>W</w:t>
      </w:r>
      <w:ins w:author="Portlock, Theo" w:date="2021-11-30T11:46:00Z" w:id="239">
        <w:r w:rsidRPr="00121C98">
          <w:t xml:space="preserve">e expect new studies released in the future </w:t>
        </w:r>
      </w:ins>
      <w:r w:rsidR="00950A87">
        <w:t xml:space="preserve">to </w:t>
      </w:r>
      <w:ins w:author="Portlock, Theo" w:date="2021-11-30T11:46:00Z" w:id="240">
        <w:r w:rsidRPr="00121C98">
          <w:t>includ</w:t>
        </w:r>
      </w:ins>
      <w:r w:rsidR="00950A87">
        <w:t>e</w:t>
      </w:r>
      <w:ins w:author="Portlock, Theo" w:date="2021-11-30T11:46:00Z" w:id="241">
        <w:r w:rsidRPr="00121C98">
          <w:t xml:space="preserve"> more countries and diseases would help to update our analysis and balance this bias.</w:t>
        </w:r>
      </w:ins>
    </w:p>
    <w:p w:rsidRPr="00495800" w:rsidR="00BE46A5" w:rsidP="00653711" w:rsidRDefault="00BE46A5" w14:paraId="052CE4AF" w14:textId="2A1FD56A">
      <w:pPr>
        <w:ind w:firstLine="720"/>
      </w:pPr>
      <w:r w:rsidRPr="00495800">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rsidRPr="00495800">
        <w:t>project</w:t>
      </w:r>
      <w:proofErr w:type="gramEnd"/>
      <w:r w:rsidRPr="00495800">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w:t>
      </w:r>
    </w:p>
    <w:p w:rsidRPr="00495800" w:rsidR="005D396F" w:rsidP="00653711" w:rsidRDefault="005D396F" w14:paraId="4E72A117" w14:textId="291D878D">
      <w:pPr>
        <w:pStyle w:val="Heading1"/>
        <w:spacing w:before="360"/>
        <w:contextualSpacing w:val="0"/>
        <w:rPr>
          <w:lang w:val="en-US"/>
        </w:rPr>
        <w:pPrChange w:author="Portlock, Theo" w:date="2021-11-30T11:04:00Z" w:id="242">
          <w:pPr>
            <w:pStyle w:val="Heading1"/>
          </w:pPr>
        </w:pPrChange>
      </w:pPr>
      <w:r w:rsidRPr="00495800">
        <w:rPr>
          <w:lang w:val="en-US"/>
        </w:rPr>
        <w:t>Data availability</w:t>
      </w:r>
    </w:p>
    <w:p w:rsidRPr="00495800" w:rsidR="005D396F" w:rsidRDefault="00302776" w14:paraId="1E9AD988" w14:textId="78FC7EDD">
      <w:pPr>
        <w:ind w:firstLine="720"/>
        <w:rPr>
          <w:lang w:val="en-US"/>
        </w:rPr>
        <w:pPrChange w:author="Portlock, Theo" w:date="2021-11-30T10:00:00Z" w:id="243">
          <w:pPr/>
        </w:pPrChange>
      </w:pPr>
      <w:r w:rsidRPr="00302776">
        <w:rPr>
          <w:lang w:val="en-US"/>
        </w:rPr>
        <w:lastRenderedPageBreak/>
        <w:t xml:space="preserve">The datasets used in this study, including Swedish wellness cohort, </w:t>
      </w:r>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Pr>
          <w:lang w:val="en-US"/>
        </w:rPr>
        <w:t>S</w:t>
      </w:r>
      <w:r w:rsidRPr="00302776">
        <w:rPr>
          <w:lang w:val="en-US"/>
        </w:rPr>
        <w:t xml:space="preserve">upplementary </w:t>
      </w:r>
      <w:r>
        <w:rPr>
          <w:lang w:val="en-US"/>
        </w:rPr>
        <w:t>T</w:t>
      </w:r>
      <w:r w:rsidRPr="00302776">
        <w:rPr>
          <w:lang w:val="en-US"/>
        </w:rPr>
        <w:t xml:space="preserve">able S1. </w:t>
      </w:r>
      <w:r w:rsidR="00566274">
        <w:rPr>
          <w:lang w:val="en-US"/>
        </w:rPr>
        <w:t>Other d</w:t>
      </w:r>
      <w:r w:rsidRPr="00302776">
        <w:rPr>
          <w:lang w:val="en-US"/>
        </w:rPr>
        <w:t xml:space="preserve">ata access </w:t>
      </w:r>
      <w:r w:rsidR="00566274">
        <w:rPr>
          <w:lang w:val="en-US"/>
        </w:rPr>
        <w:t>and</w:t>
      </w:r>
      <w:r w:rsidRPr="00302776">
        <w:rPr>
          <w:lang w:val="en-US"/>
        </w:rPr>
        <w:t xml:space="preserve"> research</w:t>
      </w:r>
      <w:r w:rsidR="00566274">
        <w:rPr>
          <w:lang w:val="en-US"/>
        </w:rPr>
        <w:t xml:space="preserve"> questions</w:t>
      </w:r>
      <w:r w:rsidRPr="00302776">
        <w:rPr>
          <w:lang w:val="en-US"/>
        </w:rPr>
        <w:t xml:space="preserve"> related</w:t>
      </w:r>
      <w:r w:rsidR="00566274">
        <w:rPr>
          <w:lang w:val="en-US"/>
        </w:rPr>
        <w:t xml:space="preserve"> to</w:t>
      </w:r>
      <w:r w:rsidRPr="00302776">
        <w:rPr>
          <w:lang w:val="en-US"/>
        </w:rPr>
        <w:t xml:space="preserve"> </w:t>
      </w:r>
      <w:ins w:author="Portlock, Theo" w:date="2021-11-22T13:37:00Z" w:id="244">
        <w:r w:rsidR="006517C7">
          <w:rPr>
            <w:lang w:val="en-US"/>
          </w:rPr>
          <w:t xml:space="preserve">the </w:t>
        </w:r>
      </w:ins>
      <w:r w:rsidRPr="00302776">
        <w:rPr>
          <w:lang w:val="en-US"/>
        </w:rPr>
        <w:t xml:space="preserve">Swedish wellness cohort can be made available by contacting the corresponding author, Mathias </w:t>
      </w:r>
      <w:proofErr w:type="spellStart"/>
      <w:r w:rsidRPr="00302776">
        <w:rPr>
          <w:lang w:val="en-US"/>
        </w:rPr>
        <w:t>Uhlen</w:t>
      </w:r>
      <w:proofErr w:type="spellEnd"/>
      <w:r w:rsidRPr="00302776">
        <w:rPr>
          <w:lang w:val="en-US"/>
        </w:rPr>
        <w:t xml:space="preserve"> (mathias.uhlen@scilifelab.se).</w:t>
      </w:r>
    </w:p>
    <w:p w:rsidRPr="00495800" w:rsidR="005D396F" w:rsidP="00653711" w:rsidRDefault="005D396F" w14:paraId="3597F8A5" w14:textId="77777777">
      <w:pPr>
        <w:pStyle w:val="Heading1"/>
        <w:spacing w:before="360"/>
        <w:contextualSpacing w:val="0"/>
        <w:rPr>
          <w:lang w:val="en-US"/>
        </w:rPr>
        <w:pPrChange w:author="Portlock, Theo" w:date="2021-11-30T11:04:00Z" w:id="245">
          <w:pPr>
            <w:pStyle w:val="Heading1"/>
          </w:pPr>
        </w:pPrChange>
      </w:pPr>
      <w:r w:rsidRPr="00495800">
        <w:rPr>
          <w:lang w:val="en-US"/>
        </w:rPr>
        <w:t>Code availability</w:t>
      </w:r>
    </w:p>
    <w:p w:rsidRPr="00495800" w:rsidR="005D396F" w:rsidDel="004970BF" w:rsidRDefault="005871F6" w14:paraId="222A9B4C" w14:textId="3A163182">
      <w:pPr>
        <w:rPr>
          <w:del w:author="Portlock, Theo" w:date="2021-11-26T16:41:00Z" w:id="246"/>
          <w:lang w:val="en-US"/>
        </w:rPr>
      </w:pPr>
      <w:ins w:author="Portlock, Theo" w:date="2021-11-30T10:00:00Z" w:id="247">
        <w:r>
          <w:rPr>
            <w:lang w:val="en-US"/>
          </w:rPr>
          <w:tab/>
        </w:r>
      </w:ins>
      <w:del w:author="Portlock, Theo" w:date="2021-11-26T16:41:00Z" w:id="248">
        <w:r w:rsidRPr="00495800" w:rsidDel="004970BF" w:rsidR="005D396F">
          <w:rPr>
            <w:lang w:val="en-US"/>
          </w:rPr>
          <w:delText>The R package used to perform modelling temporal changes of microbiome for inflow and outflow analysis together with functional clusters including unsupervised clustering of co-conserved functions of gut microbiota can be found at our GitHub repository link: https://github.com/sysbiomelab/mPackage. The modeling of temporal changes can be applied</w:delText>
        </w:r>
      </w:del>
    </w:p>
    <w:p w:rsidRPr="00495800" w:rsidR="005D396F" w:rsidP="00177059" w:rsidRDefault="005D396F" w14:paraId="579485C7" w14:textId="2CFC7599">
      <w:pPr>
        <w:rPr>
          <w:lang w:val="en-US"/>
        </w:rPr>
      </w:pPr>
      <w:del w:author="Portlock, Theo" w:date="2021-11-26T16:41:00Z" w:id="249">
        <w:r w:rsidRPr="00495800" w:rsidDel="004970BF">
          <w:rPr>
            <w:lang w:val="en-US"/>
          </w:rPr>
          <w:delText xml:space="preserve">directly to any </w:delText>
        </w:r>
      </w:del>
      <w:del w:author="Portlock, Theo" w:date="2021-11-22T13:38:00Z" w:id="250">
        <w:r w:rsidRPr="00495800" w:rsidDel="00897040">
          <w:rPr>
            <w:lang w:val="en-US"/>
          </w:rPr>
          <w:delText>sets</w:delText>
        </w:r>
      </w:del>
      <w:del w:author="Portlock, Theo" w:date="2021-11-26T16:41:00Z" w:id="251">
        <w:r w:rsidRPr="00495800" w:rsidDel="004970BF">
          <w:rPr>
            <w:lang w:val="en-US"/>
          </w:rPr>
          <w:delText xml:space="preserve"> of longitudinal microbiome data. </w:delText>
        </w:r>
      </w:del>
      <w:r w:rsidRPr="00495800">
        <w:rPr>
          <w:lang w:val="en-US"/>
        </w:rPr>
        <w:t xml:space="preserve">The </w:t>
      </w:r>
      <w:commentRangeStart w:id="252"/>
      <w:r w:rsidRPr="00495800">
        <w:rPr>
          <w:lang w:val="en-US"/>
        </w:rPr>
        <w:t>functional</w:t>
      </w:r>
      <w:commentRangeEnd w:id="252"/>
      <w:r w:rsidR="004970BF">
        <w:rPr>
          <w:rStyle w:val="CommentReference"/>
          <w:rFonts w:eastAsiaTheme="minorEastAsia"/>
          <w:lang w:val="en-US" w:eastAsia="ko-KR"/>
        </w:rPr>
        <w:commentReference w:id="252"/>
      </w:r>
      <w:r w:rsidRPr="00495800">
        <w:rPr>
          <w:lang w:val="en-US"/>
        </w:rPr>
        <w:t xml:space="preserve"> cluster analysis can be applied on gene counts and species abundances. The other pipeline scripts for analysis are also publicly shareable and available upon reasonable request from the corresponding author</w:t>
      </w:r>
      <w:r w:rsidR="00FF7A5D">
        <w:rPr>
          <w:lang w:val="en-US"/>
        </w:rPr>
        <w:t>s</w:t>
      </w:r>
      <w:r w:rsidRPr="00495800">
        <w:rPr>
          <w:lang w:val="en-US"/>
        </w:rPr>
        <w:t>.</w:t>
      </w:r>
    </w:p>
    <w:p w:rsidRPr="00495800" w:rsidR="005D396F" w:rsidP="00653711" w:rsidRDefault="005D396F" w14:paraId="77DD14F5" w14:textId="77777777">
      <w:pPr>
        <w:pStyle w:val="Heading1"/>
        <w:spacing w:before="360"/>
        <w:contextualSpacing w:val="0"/>
        <w:rPr>
          <w:lang w:val="en-US"/>
        </w:rPr>
        <w:pPrChange w:author="Portlock, Theo" w:date="2021-11-30T11:04:00Z" w:id="253">
          <w:pPr>
            <w:pStyle w:val="Heading1"/>
          </w:pPr>
        </w:pPrChange>
      </w:pPr>
      <w:r w:rsidRPr="00495800">
        <w:rPr>
          <w:lang w:val="en-US"/>
        </w:rPr>
        <w:t>Acknowledgements</w:t>
      </w:r>
    </w:p>
    <w:p w:rsidRPr="00495800" w:rsidR="005D396F" w:rsidP="00B55FD4" w:rsidRDefault="005D396F" w14:paraId="1B0EEFCD" w14:textId="6350B4D9">
      <w:pPr>
        <w:ind w:firstLine="720"/>
        <w:rPr>
          <w:lang w:val="en-US"/>
        </w:rPr>
      </w:pPr>
      <w:r w:rsidRPr="00495800">
        <w:rPr>
          <w:lang w:val="en-US"/>
        </w:rPr>
        <w:t xml:space="preserve">This study </w:t>
      </w:r>
      <w:r>
        <w:rPr>
          <w:lang w:val="en-US"/>
        </w:rPr>
        <w:t xml:space="preserve">primarily </w:t>
      </w:r>
      <w:r w:rsidRPr="00495800">
        <w:rPr>
          <w:lang w:val="en-US"/>
        </w:rPr>
        <w:t>was supported by Engineering and Physical Sciences Research Council (EPSRC), EP/S001301/1, Biotechnology Biological Sciences Research Council (BBSRC)</w:t>
      </w:r>
      <w:r w:rsidRPr="00495800">
        <w:t xml:space="preserve"> </w:t>
      </w:r>
      <w:r w:rsidRPr="00495800">
        <w:rPr>
          <w:lang w:val="en-US"/>
        </w:rPr>
        <w:t xml:space="preserve">BB/S016899/1, </w:t>
      </w:r>
      <w:r>
        <w:rPr>
          <w:lang w:val="en-US"/>
        </w:rPr>
        <w:t xml:space="preserve">Science for Life Laboratory, </w:t>
      </w:r>
      <w:r w:rsidRPr="00495800">
        <w:rPr>
          <w:lang w:val="en-US"/>
        </w:rPr>
        <w:t>the Knut and Alice Wallenberg Foundation</w:t>
      </w:r>
      <w:ins w:author="Portlock, Theo" w:date="2021-11-22T13:38:00Z" w:id="254">
        <w:r w:rsidR="00897040">
          <w:rPr>
            <w:lang w:val="en-US"/>
          </w:rPr>
          <w:t>,</w:t>
        </w:r>
      </w:ins>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ins w:author="Portlock, Theo" w:date="2021-11-22T13:38:00Z" w:id="255">
        <w:r w:rsidR="00897040">
          <w:rPr>
            <w:lang w:val="en-US"/>
          </w:rPr>
          <w:t>,</w:t>
        </w:r>
      </w:ins>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ins w:author="Portlock, Theo" w:date="2021-11-22T13:38:00Z" w:id="256">
        <w:r w:rsidR="00897040">
          <w:rPr>
            <w:lang w:val="en-US"/>
          </w:rPr>
          <w:t>,</w:t>
        </w:r>
      </w:ins>
      <w:r w:rsidRPr="00B503DC">
        <w:rPr>
          <w:lang w:val="en-US"/>
        </w:rPr>
        <w:t xml:space="preserve"> and the National Institute for Health </w:t>
      </w:r>
      <w:r w:rsidRPr="00B503DC">
        <w:rPr>
          <w:lang w:val="en-US"/>
        </w:rPr>
        <w:lastRenderedPageBreak/>
        <w:t xml:space="preserve">Research (NIHR)-funded </w:t>
      </w:r>
      <w:proofErr w:type="spellStart"/>
      <w:r w:rsidRPr="00B503DC">
        <w:rPr>
          <w:lang w:val="en-US"/>
        </w:rPr>
        <w:t>BioResource</w:t>
      </w:r>
      <w:proofErr w:type="spellEnd"/>
      <w:r w:rsidRPr="00B503DC">
        <w:rPr>
          <w:lang w:val="en-US"/>
        </w:rPr>
        <w:t>, Clinical Research Facility</w:t>
      </w:r>
      <w:ins w:author="Portlock, Theo" w:date="2021-11-22T13:38:00Z" w:id="257">
        <w:r w:rsidR="00897040">
          <w:rPr>
            <w:lang w:val="en-US"/>
          </w:rPr>
          <w:t>,</w:t>
        </w:r>
      </w:ins>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ins w:author="Portlock, Theo" w:date="2021-11-22T13:38:00Z" w:id="258">
        <w:r w:rsidR="00897040">
          <w:rPr>
            <w:lang w:val="en-US"/>
          </w:rPr>
          <w:t>assisting</w:t>
        </w:r>
      </w:ins>
      <w:del w:author="Portlock, Theo" w:date="2021-11-22T13:38:00Z" w:id="259">
        <w:r w:rsidRPr="00495800" w:rsidDel="00897040">
          <w:rPr>
            <w:lang w:val="en-US"/>
          </w:rPr>
          <w:delText>providing assistance</w:delText>
        </w:r>
      </w:del>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rsidRPr="00495800" w:rsidR="005D396F" w:rsidP="00653711" w:rsidRDefault="005D396F" w14:paraId="27125DD2" w14:textId="77777777">
      <w:pPr>
        <w:pStyle w:val="Heading1"/>
        <w:spacing w:before="360"/>
        <w:contextualSpacing w:val="0"/>
        <w:rPr>
          <w:lang w:val="en-US"/>
        </w:rPr>
        <w:pPrChange w:author="Portlock, Theo" w:date="2021-11-30T11:04:00Z" w:id="260">
          <w:pPr/>
        </w:pPrChange>
      </w:pPr>
      <w:r w:rsidRPr="00495800">
        <w:rPr>
          <w:lang w:val="en-US"/>
        </w:rPr>
        <w:t>Author contributions</w:t>
      </w:r>
    </w:p>
    <w:p w:rsidRPr="00495800" w:rsidR="005D396F" w:rsidP="00177059" w:rsidRDefault="005D396F" w14:paraId="06A60CAC" w14:textId="68987590">
      <w:pPr>
        <w:rPr>
          <w:lang w:val="en-US"/>
        </w:rPr>
      </w:pPr>
      <w:r w:rsidRPr="00495800">
        <w:rPr>
          <w:lang w:val="en-US"/>
        </w:rPr>
        <w:t xml:space="preserve">S.S., </w:t>
      </w:r>
      <w:r>
        <w:rPr>
          <w:lang w:val="en-US"/>
        </w:rPr>
        <w:t>S.</w:t>
      </w:r>
      <w:r w:rsidRPr="00495800">
        <w:rPr>
          <w:lang w:val="en-US"/>
        </w:rPr>
        <w:t>D.E.</w:t>
      </w:r>
      <w:ins w:author="Portlock, Theo" w:date="2021-11-22T13:38:00Z" w:id="261">
        <w:r w:rsidR="00897040">
          <w:rPr>
            <w:lang w:val="en-US"/>
          </w:rPr>
          <w:t>,</w:t>
        </w:r>
      </w:ins>
      <w:r w:rsidRPr="00495800">
        <w:rPr>
          <w:lang w:val="en-US"/>
        </w:rPr>
        <w:t xml:space="preserve"> and M.U. conceived the project. S.L. and S.S. led the design and analysis of the data. S.L. developed the temporal pipeline, analysis</w:t>
      </w:r>
      <w:ins w:author="Portlock, Theo" w:date="2021-11-22T13:38:00Z" w:id="262">
        <w:r w:rsidR="00897040">
          <w:rPr>
            <w:lang w:val="en-US"/>
          </w:rPr>
          <w:t>,</w:t>
        </w:r>
      </w:ins>
      <w:r w:rsidRPr="00495800">
        <w:rPr>
          <w:lang w:val="en-US"/>
        </w:rPr>
        <w:t xml:space="preserve"> and made the figures. L.E. and M.U. provided the wellness gut metagenomics samples. M.A., F.P., E.L.</w:t>
      </w:r>
      <w:ins w:author="Portlock, Theo" w:date="2021-11-22T13:38:00Z" w:id="263">
        <w:r w:rsidR="00897040">
          <w:rPr>
            <w:lang w:val="en-US"/>
          </w:rPr>
          <w:t>,</w:t>
        </w:r>
      </w:ins>
      <w:r w:rsidRPr="00495800">
        <w:rPr>
          <w:lang w:val="en-US"/>
        </w:rPr>
        <w:t xml:space="preserve"> and </w:t>
      </w:r>
      <w:r>
        <w:rPr>
          <w:lang w:val="en-US"/>
        </w:rPr>
        <w:t>S.</w:t>
      </w:r>
      <w:r w:rsidRPr="00495800">
        <w:rPr>
          <w:lang w:val="en-US"/>
        </w:rPr>
        <w:t xml:space="preserve">D.E. generated the MSPs, performed quality check and taxonomy update. N.P. annotated the updated gut gene catalog. </w:t>
      </w:r>
      <w:r>
        <w:rPr>
          <w:lang w:val="en-US"/>
        </w:rPr>
        <w:t xml:space="preserve">L.E.M and S.B.D performed the bioreactor </w:t>
      </w:r>
      <w:r w:rsidRPr="003517E3">
        <w:rPr>
          <w:lang w:val="en-US"/>
        </w:rPr>
        <w:t xml:space="preserve">fermentation </w:t>
      </w:r>
      <w:r>
        <w:rPr>
          <w:lang w:val="en-US"/>
        </w:rPr>
        <w:t>experiment on</w:t>
      </w:r>
      <w:r w:rsidRPr="003517E3">
        <w:rPr>
          <w:lang w:val="en-US"/>
        </w:rPr>
        <w:t xml:space="preserve"> healthy human stool samples</w:t>
      </w:r>
      <w:r>
        <w:rPr>
          <w:lang w:val="en-US"/>
        </w:rPr>
        <w:t xml:space="preserve">. M.A. performed the </w:t>
      </w:r>
      <w:proofErr w:type="spellStart"/>
      <w:r>
        <w:rPr>
          <w:lang w:val="en-US"/>
        </w:rPr>
        <w:t>GRiD</w:t>
      </w:r>
      <w:proofErr w:type="spellEnd"/>
      <w:r>
        <w:rPr>
          <w:lang w:val="en-US"/>
        </w:rPr>
        <w:t xml:space="preserve"> analysis on bioreactor. </w:t>
      </w:r>
      <w:r w:rsidRPr="00495800">
        <w:rPr>
          <w:lang w:val="en-US"/>
        </w:rPr>
        <w:t xml:space="preserve">G.B. </w:t>
      </w:r>
      <w:r>
        <w:rPr>
          <w:lang w:val="en-US"/>
        </w:rPr>
        <w:t>applied</w:t>
      </w:r>
      <w:r w:rsidRPr="00495800">
        <w:rPr>
          <w:lang w:val="en-US"/>
        </w:rPr>
        <w:t xml:space="preserve"> metabolic models and performed simulations. </w:t>
      </w:r>
      <w:r>
        <w:rPr>
          <w:lang w:val="en-US"/>
        </w:rPr>
        <w:t xml:space="preserve">M.A., </w:t>
      </w:r>
      <w:r w:rsidRPr="00877BD4">
        <w:rPr>
          <w:lang w:val="en-US"/>
        </w:rPr>
        <w:t xml:space="preserve">V.M. and F.P. </w:t>
      </w:r>
      <w:r>
        <w:rPr>
          <w:lang w:val="en-US"/>
        </w:rPr>
        <w:t>performed the</w:t>
      </w:r>
      <w:r w:rsidRPr="00877BD4">
        <w:rPr>
          <w:lang w:val="en-US"/>
        </w:rPr>
        <w:t xml:space="preserve"> </w:t>
      </w:r>
      <w:r>
        <w:rPr>
          <w:lang w:val="en-US"/>
        </w:rPr>
        <w:t>analysis on the Italian and American</w:t>
      </w:r>
      <w:r w:rsidRPr="00877BD4">
        <w:rPr>
          <w:lang w:val="en-US"/>
        </w:rPr>
        <w:t xml:space="preserve"> cohorts </w:t>
      </w:r>
      <w:r>
        <w:rPr>
          <w:lang w:val="en-US"/>
        </w:rPr>
        <w:t>for validation.</w:t>
      </w:r>
      <w:r w:rsidRPr="00877BD4">
        <w:rPr>
          <w:lang w:val="en-US"/>
        </w:rPr>
        <w:t xml:space="preserve"> </w:t>
      </w:r>
      <w:r w:rsidRPr="00495800">
        <w:rPr>
          <w:lang w:val="en-US"/>
        </w:rPr>
        <w:t xml:space="preserve">N.B., C.P., S.V., D. R. and A.H. analyzed part of the data and prepared the materials for the HGMA. K.F. and F.J. developed the HGMA website. V.L. and B.H. annotated the gut catalog with new </w:t>
      </w:r>
      <w:proofErr w:type="spellStart"/>
      <w:r w:rsidRPr="00495800">
        <w:rPr>
          <w:lang w:val="en-US"/>
        </w:rPr>
        <w:t>CAZymes</w:t>
      </w:r>
      <w:proofErr w:type="spellEnd"/>
      <w:r w:rsidRPr="00495800">
        <w:rPr>
          <w:lang w:val="en-US"/>
        </w:rPr>
        <w:t xml:space="preserve">. J.P. and D.L. annotated the secondary metabolites of the gene catalog. M.A. and G.B. contributed to testing the pipeline, statistical and functional analysis. S.S., S.L., M.U. and </w:t>
      </w:r>
      <w:r>
        <w:rPr>
          <w:lang w:val="en-US"/>
        </w:rPr>
        <w:t>S.</w:t>
      </w:r>
      <w:r w:rsidRPr="00495800">
        <w:rPr>
          <w:lang w:val="en-US"/>
        </w:rPr>
        <w:t>D.E wrote and drafted the manuscript. L.A.E, D.L.S, A.M., G.P. J.N. provided critical feedback on the data and manuscript. All authors read, edited and reviewed the manuscript.</w:t>
      </w:r>
    </w:p>
    <w:p w:rsidRPr="00495800" w:rsidR="005D396F" w:rsidP="00653711" w:rsidRDefault="005D396F" w14:paraId="2B40CB9F" w14:textId="77777777">
      <w:pPr>
        <w:pStyle w:val="Heading1"/>
        <w:spacing w:before="360"/>
        <w:contextualSpacing w:val="0"/>
        <w:rPr>
          <w:lang w:val="en-US"/>
        </w:rPr>
        <w:pPrChange w:author="Portlock, Theo" w:date="2021-11-30T11:04:00Z" w:id="264">
          <w:pPr/>
        </w:pPrChange>
      </w:pPr>
      <w:r w:rsidRPr="00495800">
        <w:rPr>
          <w:lang w:val="en-US"/>
        </w:rPr>
        <w:lastRenderedPageBreak/>
        <w:t xml:space="preserve">Competing interests </w:t>
      </w:r>
    </w:p>
    <w:p w:rsidRPr="00495800" w:rsidR="005D396F" w:rsidP="00177059" w:rsidRDefault="005D396F" w14:paraId="6FD061E2" w14:textId="77777777">
      <w:pPr>
        <w:rPr>
          <w:lang w:val="en-US"/>
        </w:rPr>
      </w:pPr>
      <w:r w:rsidRPr="00495800">
        <w:rPr>
          <w:lang w:val="en-US"/>
        </w:rPr>
        <w:t>The authors declare no competing financial interests.</w:t>
      </w:r>
    </w:p>
    <w:p w:rsidRPr="00495800" w:rsidR="005D396F" w:rsidP="00653711" w:rsidRDefault="005D396F" w14:paraId="2848141D" w14:textId="77777777">
      <w:pPr>
        <w:pStyle w:val="Heading1"/>
        <w:spacing w:before="360"/>
        <w:contextualSpacing w:val="0"/>
        <w:rPr>
          <w:lang w:val="en-US"/>
        </w:rPr>
        <w:pPrChange w:author="Portlock, Theo" w:date="2021-11-30T11:04:00Z" w:id="265">
          <w:pPr/>
        </w:pPrChange>
      </w:pPr>
      <w:r w:rsidRPr="00495800">
        <w:rPr>
          <w:lang w:val="en-US"/>
        </w:rPr>
        <w:t>Additional information</w:t>
      </w:r>
    </w:p>
    <w:p w:rsidRPr="00B55FD4" w:rsidR="0081282D" w:rsidP="00177059" w:rsidRDefault="005D396F" w14:paraId="6DAF3F56" w14:textId="61B03DBC">
      <w:pPr>
        <w:rPr>
          <w:lang w:val="en-US"/>
        </w:rPr>
      </w:pPr>
      <w:r w:rsidRPr="00495800">
        <w:rPr>
          <w:lang w:val="en-US"/>
        </w:rPr>
        <w:t>Correspondence and requests for materials should be addressed to S.S. or D.E. or M.U.</w:t>
      </w:r>
    </w:p>
    <w:p w:rsidR="005D396F" w:rsidP="00653711" w:rsidRDefault="0081282D" w14:paraId="2CAC2334" w14:textId="31E44B42">
      <w:pPr>
        <w:pStyle w:val="Heading1"/>
        <w:spacing w:before="360"/>
        <w:contextualSpacing w:val="0"/>
      </w:pPr>
      <w:bookmarkStart w:name="_Hlk34216416" w:id="266"/>
      <w:r w:rsidRPr="00495800">
        <w:t>References</w:t>
      </w:r>
      <w:bookmarkEnd w:id="266"/>
    </w:p>
    <w:sdt>
      <w:sdtPr>
        <w:tag w:val="MENDELEY_BIBLIOGRAPHY"/>
        <w:id w:val="-1338611044"/>
        <w:placeholder>
          <w:docPart w:val="DefaultPlaceholder_-1854013440"/>
        </w:placeholder>
      </w:sdtPr>
      <w:sdtContent>
        <w:p w:rsidR="00B55FD4" w:rsidRDefault="00B55FD4" w14:paraId="4A6A3437" w14:textId="77777777">
          <w:pPr>
            <w:autoSpaceDE w:val="0"/>
            <w:autoSpaceDN w:val="0"/>
            <w:ind w:hanging="640"/>
            <w:divId w:val="1002781696"/>
            <w:rPr>
              <w:rFonts w:eastAsia="Times New Roman"/>
            </w:rPr>
          </w:pPr>
          <w:r>
            <w:rPr>
              <w:rFonts w:eastAsia="Times New Roman"/>
            </w:rPr>
            <w:t>[1]</w:t>
          </w:r>
          <w:r>
            <w:rPr>
              <w:rFonts w:eastAsia="Times New Roman"/>
            </w:rPr>
            <w:tab/>
          </w:r>
          <w:r>
            <w:rPr>
              <w:rFonts w:eastAsia="Times New Roman"/>
            </w:rPr>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rsidR="00B55FD4" w:rsidRDefault="00B55FD4" w14:paraId="6761EF4F" w14:textId="77777777">
          <w:pPr>
            <w:autoSpaceDE w:val="0"/>
            <w:autoSpaceDN w:val="0"/>
            <w:ind w:hanging="640"/>
            <w:divId w:val="1622687329"/>
            <w:rPr>
              <w:rFonts w:eastAsia="Times New Roman"/>
            </w:rPr>
          </w:pPr>
          <w:r>
            <w:rPr>
              <w:rFonts w:eastAsia="Times New Roman"/>
            </w:rPr>
            <w:t>[2]</w:t>
          </w:r>
          <w:r>
            <w:rPr>
              <w:rFonts w:eastAsia="Times New Roman"/>
            </w:rPr>
            <w:tab/>
          </w:r>
          <w:r>
            <w:rPr>
              <w:rFonts w:eastAsia="Times New Roman"/>
            </w:rPr>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rsidR="00B55FD4" w:rsidRDefault="00B55FD4" w14:paraId="33268590" w14:textId="77777777">
          <w:pPr>
            <w:autoSpaceDE w:val="0"/>
            <w:autoSpaceDN w:val="0"/>
            <w:ind w:hanging="640"/>
            <w:divId w:val="400560511"/>
            <w:rPr>
              <w:rFonts w:eastAsia="Times New Roman"/>
            </w:rPr>
          </w:pPr>
          <w:r>
            <w:rPr>
              <w:rFonts w:eastAsia="Times New Roman"/>
            </w:rPr>
            <w:t>[3]</w:t>
          </w:r>
          <w:r>
            <w:rPr>
              <w:rFonts w:eastAsia="Times New Roman"/>
            </w:rPr>
            <w:tab/>
          </w:r>
          <w:r>
            <w:rPr>
              <w:rFonts w:eastAsia="Times New Roman"/>
            </w:rPr>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rsidR="00B55FD4" w:rsidRDefault="00B55FD4" w14:paraId="67DEB350" w14:textId="77777777">
          <w:pPr>
            <w:autoSpaceDE w:val="0"/>
            <w:autoSpaceDN w:val="0"/>
            <w:ind w:hanging="640"/>
            <w:divId w:val="1024667504"/>
            <w:rPr>
              <w:rFonts w:eastAsia="Times New Roman"/>
            </w:rPr>
          </w:pPr>
          <w:r>
            <w:rPr>
              <w:rFonts w:eastAsia="Times New Roman"/>
            </w:rPr>
            <w:t>[4]</w:t>
          </w:r>
          <w:r>
            <w:rPr>
              <w:rFonts w:eastAsia="Times New Roman"/>
            </w:rPr>
            <w:tab/>
          </w:r>
          <w:r>
            <w:rPr>
              <w:rFonts w:eastAsia="Times New Roman"/>
            </w:rPr>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rsidR="00B55FD4" w:rsidRDefault="00B55FD4" w14:paraId="6591E145" w14:textId="77777777">
          <w:pPr>
            <w:autoSpaceDE w:val="0"/>
            <w:autoSpaceDN w:val="0"/>
            <w:ind w:hanging="640"/>
            <w:divId w:val="1880311200"/>
            <w:rPr>
              <w:rFonts w:eastAsia="Times New Roman"/>
            </w:rPr>
          </w:pPr>
          <w:r>
            <w:rPr>
              <w:rFonts w:eastAsia="Times New Roman"/>
            </w:rPr>
            <w:t>[5]</w:t>
          </w:r>
          <w:r>
            <w:rPr>
              <w:rFonts w:eastAsia="Times New Roman"/>
            </w:rPr>
            <w:tab/>
          </w:r>
          <w:r>
            <w:rPr>
              <w:rFonts w:eastAsia="Times New Roman"/>
            </w:rPr>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rsidR="00B55FD4" w:rsidRDefault="00B55FD4" w14:paraId="287C12C6" w14:textId="77777777">
          <w:pPr>
            <w:autoSpaceDE w:val="0"/>
            <w:autoSpaceDN w:val="0"/>
            <w:ind w:hanging="640"/>
            <w:divId w:val="734426519"/>
            <w:rPr>
              <w:rFonts w:eastAsia="Times New Roman"/>
            </w:rPr>
          </w:pPr>
          <w:r>
            <w:rPr>
              <w:rFonts w:eastAsia="Times New Roman"/>
            </w:rPr>
            <w:t>[6]</w:t>
          </w:r>
          <w:r>
            <w:rPr>
              <w:rFonts w:eastAsia="Times New Roman"/>
            </w:rPr>
            <w:tab/>
          </w:r>
          <w:r>
            <w:rPr>
              <w:rFonts w:eastAsia="Times New Roman"/>
            </w:rPr>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rsidR="00B55FD4" w:rsidRDefault="00B55FD4" w14:paraId="3AE8EF53" w14:textId="77777777">
          <w:pPr>
            <w:autoSpaceDE w:val="0"/>
            <w:autoSpaceDN w:val="0"/>
            <w:ind w:hanging="640"/>
            <w:divId w:val="1381709304"/>
            <w:rPr>
              <w:rFonts w:eastAsia="Times New Roman"/>
            </w:rPr>
          </w:pPr>
          <w:r>
            <w:rPr>
              <w:rFonts w:eastAsia="Times New Roman"/>
            </w:rPr>
            <w:lastRenderedPageBreak/>
            <w:t>[7]</w:t>
          </w:r>
          <w:r>
            <w:rPr>
              <w:rFonts w:eastAsia="Times New Roman"/>
            </w:rPr>
            <w:tab/>
          </w:r>
          <w:r>
            <w:rPr>
              <w:rFonts w:eastAsia="Times New Roman"/>
            </w:rPr>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rsidR="00B55FD4" w:rsidRDefault="00B55FD4" w14:paraId="1532223D" w14:textId="77777777">
          <w:pPr>
            <w:autoSpaceDE w:val="0"/>
            <w:autoSpaceDN w:val="0"/>
            <w:ind w:hanging="640"/>
            <w:divId w:val="12734675"/>
            <w:rPr>
              <w:rFonts w:eastAsia="Times New Roman"/>
            </w:rPr>
          </w:pPr>
          <w:r>
            <w:rPr>
              <w:rFonts w:eastAsia="Times New Roman"/>
            </w:rPr>
            <w:t>[8]</w:t>
          </w:r>
          <w:r>
            <w:rPr>
              <w:rFonts w:eastAsia="Times New Roman"/>
            </w:rPr>
            <w:tab/>
          </w:r>
          <w:r>
            <w:rPr>
              <w:rFonts w:eastAsia="Times New Roman"/>
            </w:rPr>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rsidR="00B55FD4" w:rsidRDefault="00B55FD4" w14:paraId="3F5844E5" w14:textId="77777777">
          <w:pPr>
            <w:autoSpaceDE w:val="0"/>
            <w:autoSpaceDN w:val="0"/>
            <w:ind w:hanging="640"/>
            <w:divId w:val="1266964774"/>
            <w:rPr>
              <w:rFonts w:eastAsia="Times New Roman"/>
            </w:rPr>
          </w:pPr>
          <w:r>
            <w:rPr>
              <w:rFonts w:eastAsia="Times New Roman"/>
            </w:rPr>
            <w:t>[9]</w:t>
          </w:r>
          <w:r>
            <w:rPr>
              <w:rFonts w:eastAsia="Times New Roman"/>
            </w:rPr>
            <w:tab/>
          </w:r>
          <w:r>
            <w:rPr>
              <w:rFonts w:eastAsia="Times New Roman"/>
            </w:rPr>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rsidR="00B55FD4" w:rsidRDefault="00B55FD4" w14:paraId="3857CAA7" w14:textId="77777777">
          <w:pPr>
            <w:autoSpaceDE w:val="0"/>
            <w:autoSpaceDN w:val="0"/>
            <w:ind w:hanging="640"/>
            <w:divId w:val="529296071"/>
            <w:rPr>
              <w:rFonts w:eastAsia="Times New Roman"/>
            </w:rPr>
          </w:pPr>
          <w:r>
            <w:rPr>
              <w:rFonts w:eastAsia="Times New Roman"/>
            </w:rPr>
            <w:t>[10]</w:t>
          </w:r>
          <w:r>
            <w:rPr>
              <w:rFonts w:eastAsia="Times New Roman"/>
            </w:rPr>
            <w:tab/>
          </w:r>
          <w:r>
            <w:rPr>
              <w:rFonts w:eastAsia="Times New Roman"/>
            </w:rPr>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 xml:space="preserve">Nat. Rev. </w:t>
          </w:r>
          <w:proofErr w:type="spellStart"/>
          <w:r>
            <w:rPr>
              <w:rFonts w:eastAsia="Times New Roman"/>
              <w:i/>
              <w:iCs/>
            </w:rPr>
            <w:t>Microbiol</w:t>
          </w:r>
          <w:proofErr w:type="spellEnd"/>
          <w:r>
            <w:rPr>
              <w:rFonts w:eastAsia="Times New Roman"/>
              <w:i/>
              <w:iCs/>
            </w:rPr>
            <w:t>.</w:t>
          </w:r>
          <w:r>
            <w:rPr>
              <w:rFonts w:eastAsia="Times New Roman"/>
            </w:rPr>
            <w:t xml:space="preserve">, vol. 15, no. 10, pp. 630–638, 2017, </w:t>
          </w:r>
          <w:proofErr w:type="spellStart"/>
          <w:r>
            <w:rPr>
              <w:rFonts w:eastAsia="Times New Roman"/>
            </w:rPr>
            <w:t>doi</w:t>
          </w:r>
          <w:proofErr w:type="spellEnd"/>
          <w:r>
            <w:rPr>
              <w:rFonts w:eastAsia="Times New Roman"/>
            </w:rPr>
            <w:t>: 10.1038/nrmicro.2017.58.</w:t>
          </w:r>
        </w:p>
        <w:p w:rsidR="00B55FD4" w:rsidRDefault="00B55FD4" w14:paraId="1B062AC2" w14:textId="77777777">
          <w:pPr>
            <w:autoSpaceDE w:val="0"/>
            <w:autoSpaceDN w:val="0"/>
            <w:ind w:hanging="640"/>
            <w:divId w:val="120997320"/>
            <w:rPr>
              <w:rFonts w:eastAsia="Times New Roman"/>
            </w:rPr>
          </w:pPr>
          <w:r>
            <w:rPr>
              <w:rFonts w:eastAsia="Times New Roman"/>
            </w:rPr>
            <w:t>[11]</w:t>
          </w:r>
          <w:r>
            <w:rPr>
              <w:rFonts w:eastAsia="Times New Roman"/>
            </w:rPr>
            <w:tab/>
          </w:r>
          <w:r>
            <w:rPr>
              <w:rFonts w:eastAsia="Times New Roman"/>
            </w:rPr>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w:t>
          </w:r>
          <w:r>
            <w:rPr>
              <w:rFonts w:eastAsia="Times New Roman"/>
            </w:rPr>
            <w:t xml:space="preserve">, vol. 489, no. 7415, pp. 220–230, 2012, </w:t>
          </w:r>
          <w:proofErr w:type="spellStart"/>
          <w:r>
            <w:rPr>
              <w:rFonts w:eastAsia="Times New Roman"/>
            </w:rPr>
            <w:t>doi</w:t>
          </w:r>
          <w:proofErr w:type="spellEnd"/>
          <w:r>
            <w:rPr>
              <w:rFonts w:eastAsia="Times New Roman"/>
            </w:rPr>
            <w:t>: 10.1038/nature11550.</w:t>
          </w:r>
        </w:p>
        <w:p w:rsidR="00B55FD4" w:rsidRDefault="00B55FD4" w14:paraId="56A30FE5" w14:textId="77777777">
          <w:pPr>
            <w:autoSpaceDE w:val="0"/>
            <w:autoSpaceDN w:val="0"/>
            <w:ind w:hanging="640"/>
            <w:divId w:val="562256587"/>
            <w:rPr>
              <w:rFonts w:eastAsia="Times New Roman"/>
            </w:rPr>
          </w:pPr>
          <w:r>
            <w:rPr>
              <w:rFonts w:eastAsia="Times New Roman"/>
            </w:rPr>
            <w:t>[12]</w:t>
          </w:r>
          <w:r>
            <w:rPr>
              <w:rFonts w:eastAsia="Times New Roman"/>
            </w:rPr>
            <w:tab/>
          </w:r>
          <w:r>
            <w:rPr>
              <w:rFonts w:eastAsia="Times New Roman"/>
            </w:rPr>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rsidR="00B55FD4" w:rsidRDefault="00B55FD4" w14:paraId="48A59F9B" w14:textId="77777777">
          <w:pPr>
            <w:autoSpaceDE w:val="0"/>
            <w:autoSpaceDN w:val="0"/>
            <w:ind w:hanging="640"/>
            <w:divId w:val="1345741021"/>
            <w:rPr>
              <w:rFonts w:eastAsia="Times New Roman"/>
            </w:rPr>
          </w:pPr>
          <w:r>
            <w:rPr>
              <w:rFonts w:eastAsia="Times New Roman"/>
            </w:rPr>
            <w:t>[13]</w:t>
          </w:r>
          <w:r>
            <w:rPr>
              <w:rFonts w:eastAsia="Times New Roman"/>
            </w:rPr>
            <w:tab/>
          </w:r>
          <w:r>
            <w:rPr>
              <w:rFonts w:eastAsia="Times New Roman"/>
            </w:rPr>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rsidR="00B55FD4" w:rsidRDefault="00B55FD4" w14:paraId="14E8C7DD" w14:textId="77777777">
          <w:pPr>
            <w:autoSpaceDE w:val="0"/>
            <w:autoSpaceDN w:val="0"/>
            <w:ind w:hanging="640"/>
            <w:divId w:val="433676503"/>
            <w:rPr>
              <w:rFonts w:eastAsia="Times New Roman"/>
            </w:rPr>
          </w:pPr>
          <w:r>
            <w:rPr>
              <w:rFonts w:eastAsia="Times New Roman"/>
            </w:rPr>
            <w:t>[14]</w:t>
          </w:r>
          <w:r>
            <w:rPr>
              <w:rFonts w:eastAsia="Times New Roman"/>
            </w:rPr>
            <w:tab/>
          </w:r>
          <w:r>
            <w:rPr>
              <w:rFonts w:eastAsia="Times New Roman"/>
            </w:rPr>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rsidR="00B55FD4" w:rsidRDefault="00B55FD4" w14:paraId="414838DC" w14:textId="77777777">
          <w:pPr>
            <w:autoSpaceDE w:val="0"/>
            <w:autoSpaceDN w:val="0"/>
            <w:ind w:hanging="640"/>
            <w:divId w:val="1279604891"/>
            <w:rPr>
              <w:rFonts w:eastAsia="Times New Roman"/>
            </w:rPr>
          </w:pPr>
          <w:r>
            <w:rPr>
              <w:rFonts w:eastAsia="Times New Roman"/>
            </w:rPr>
            <w:lastRenderedPageBreak/>
            <w:t>[15]</w:t>
          </w:r>
          <w:r>
            <w:rPr>
              <w:rFonts w:eastAsia="Times New Roman"/>
            </w:rPr>
            <w:tab/>
          </w:r>
          <w:r>
            <w:rPr>
              <w:rFonts w:eastAsia="Times New Roman"/>
            </w:rPr>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rsidR="00B55FD4" w:rsidRDefault="00B55FD4" w14:paraId="0ABA2605" w14:textId="77777777">
          <w:pPr>
            <w:autoSpaceDE w:val="0"/>
            <w:autoSpaceDN w:val="0"/>
            <w:ind w:hanging="640"/>
            <w:divId w:val="859047872"/>
            <w:rPr>
              <w:rFonts w:eastAsia="Times New Roman"/>
            </w:rPr>
          </w:pPr>
          <w:r>
            <w:rPr>
              <w:rFonts w:eastAsia="Times New Roman"/>
            </w:rPr>
            <w:t>[16]</w:t>
          </w:r>
          <w:r>
            <w:rPr>
              <w:rFonts w:eastAsia="Times New Roman"/>
            </w:rPr>
            <w:tab/>
          </w:r>
          <w:r>
            <w:rPr>
              <w:rFonts w:eastAsia="Times New Roman"/>
            </w:rPr>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rsidR="00B55FD4" w:rsidRDefault="00B55FD4" w14:paraId="225135FB" w14:textId="77777777">
          <w:pPr>
            <w:autoSpaceDE w:val="0"/>
            <w:autoSpaceDN w:val="0"/>
            <w:ind w:hanging="640"/>
            <w:divId w:val="1771731114"/>
            <w:rPr>
              <w:rFonts w:eastAsia="Times New Roman"/>
            </w:rPr>
          </w:pPr>
          <w:r>
            <w:rPr>
              <w:rFonts w:eastAsia="Times New Roman"/>
            </w:rPr>
            <w:t>[17]</w:t>
          </w:r>
          <w:r>
            <w:rPr>
              <w:rFonts w:eastAsia="Times New Roman"/>
            </w:rPr>
            <w:tab/>
          </w:r>
          <w:r>
            <w:rPr>
              <w:rFonts w:eastAsia="Times New Roman"/>
            </w:rPr>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rsidR="00B55FD4" w:rsidRDefault="00B55FD4" w14:paraId="20909F73" w14:textId="77777777">
          <w:pPr>
            <w:autoSpaceDE w:val="0"/>
            <w:autoSpaceDN w:val="0"/>
            <w:ind w:hanging="640"/>
            <w:divId w:val="799035685"/>
            <w:rPr>
              <w:rFonts w:eastAsia="Times New Roman"/>
            </w:rPr>
          </w:pPr>
          <w:r>
            <w:rPr>
              <w:rFonts w:eastAsia="Times New Roman"/>
            </w:rPr>
            <w:t>[18]</w:t>
          </w:r>
          <w:r>
            <w:rPr>
              <w:rFonts w:eastAsia="Times New Roman"/>
            </w:rPr>
            <w:tab/>
          </w:r>
          <w:r>
            <w:rPr>
              <w:rFonts w:eastAsia="Times New Roman"/>
            </w:rPr>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w:t>
          </w:r>
          <w:proofErr w:type="gramStart"/>
          <w:r>
            <w:rPr>
              <w:rFonts w:eastAsia="Times New Roman"/>
            </w:rPr>
            <w:t>01514.X.</w:t>
          </w:r>
          <w:proofErr w:type="gramEnd"/>
        </w:p>
        <w:p w:rsidR="00B55FD4" w:rsidRDefault="00B55FD4" w14:paraId="6741BA45" w14:textId="77777777">
          <w:pPr>
            <w:autoSpaceDE w:val="0"/>
            <w:autoSpaceDN w:val="0"/>
            <w:ind w:hanging="640"/>
            <w:divId w:val="618295550"/>
            <w:rPr>
              <w:rFonts w:eastAsia="Times New Roman"/>
            </w:rPr>
          </w:pPr>
          <w:r>
            <w:rPr>
              <w:rFonts w:eastAsia="Times New Roman"/>
            </w:rPr>
            <w:t>[19]</w:t>
          </w:r>
          <w:r>
            <w:rPr>
              <w:rFonts w:eastAsia="Times New Roman"/>
            </w:rPr>
            <w:tab/>
          </w:r>
          <w:r>
            <w:rPr>
              <w:rFonts w:eastAsia="Times New Roman"/>
            </w:rPr>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rsidR="00B55FD4" w:rsidRDefault="00B55FD4" w14:paraId="5F93CB72" w14:textId="77777777">
          <w:pPr>
            <w:autoSpaceDE w:val="0"/>
            <w:autoSpaceDN w:val="0"/>
            <w:ind w:hanging="640"/>
            <w:divId w:val="1462187940"/>
            <w:rPr>
              <w:rFonts w:eastAsia="Times New Roman"/>
            </w:rPr>
          </w:pPr>
          <w:r>
            <w:rPr>
              <w:rFonts w:eastAsia="Times New Roman"/>
            </w:rPr>
            <w:t>[20]</w:t>
          </w:r>
          <w:r>
            <w:rPr>
              <w:rFonts w:eastAsia="Times New Roman"/>
            </w:rPr>
            <w:tab/>
          </w:r>
          <w:r>
            <w:rPr>
              <w:rFonts w:eastAsia="Times New Roman"/>
            </w:rPr>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rsidR="00B55FD4" w:rsidRDefault="00B55FD4" w14:paraId="43F0C136" w14:textId="77777777">
          <w:pPr>
            <w:autoSpaceDE w:val="0"/>
            <w:autoSpaceDN w:val="0"/>
            <w:ind w:hanging="640"/>
            <w:divId w:val="368455235"/>
            <w:rPr>
              <w:rFonts w:eastAsia="Times New Roman"/>
            </w:rPr>
          </w:pPr>
          <w:r>
            <w:rPr>
              <w:rFonts w:eastAsia="Times New Roman"/>
            </w:rPr>
            <w:t>[21]</w:t>
          </w:r>
          <w:r>
            <w:rPr>
              <w:rFonts w:eastAsia="Times New Roman"/>
            </w:rPr>
            <w:tab/>
          </w:r>
          <w:r>
            <w:rPr>
              <w:rFonts w:eastAsia="Times New Roman"/>
            </w:rPr>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w:t>
          </w:r>
          <w:proofErr w:type="gramStart"/>
          <w:r>
            <w:rPr>
              <w:rFonts w:eastAsia="Times New Roman"/>
            </w:rPr>
            <w:t>02419.X.</w:t>
          </w:r>
          <w:proofErr w:type="gramEnd"/>
        </w:p>
        <w:p w:rsidR="00B55FD4" w:rsidRDefault="00B55FD4" w14:paraId="06310492" w14:textId="77777777">
          <w:pPr>
            <w:autoSpaceDE w:val="0"/>
            <w:autoSpaceDN w:val="0"/>
            <w:ind w:hanging="640"/>
            <w:divId w:val="1653219767"/>
            <w:rPr>
              <w:rFonts w:eastAsia="Times New Roman"/>
            </w:rPr>
          </w:pPr>
          <w:r>
            <w:rPr>
              <w:rFonts w:eastAsia="Times New Roman"/>
            </w:rPr>
            <w:lastRenderedPageBreak/>
            <w:t>[22]</w:t>
          </w:r>
          <w:r>
            <w:rPr>
              <w:rFonts w:eastAsia="Times New Roman"/>
            </w:rPr>
            <w:tab/>
          </w:r>
          <w:r>
            <w:rPr>
              <w:rFonts w:eastAsia="Times New Roman"/>
            </w:rPr>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rsidR="00B55FD4" w:rsidRDefault="00B55FD4" w14:paraId="21890140" w14:textId="77777777">
          <w:pPr>
            <w:autoSpaceDE w:val="0"/>
            <w:autoSpaceDN w:val="0"/>
            <w:ind w:hanging="640"/>
            <w:divId w:val="142357254"/>
            <w:rPr>
              <w:rFonts w:eastAsia="Times New Roman"/>
            </w:rPr>
          </w:pPr>
          <w:r>
            <w:rPr>
              <w:rFonts w:eastAsia="Times New Roman"/>
            </w:rPr>
            <w:t>[23]</w:t>
          </w:r>
          <w:r>
            <w:rPr>
              <w:rFonts w:eastAsia="Times New Roman"/>
            </w:rPr>
            <w:tab/>
          </w:r>
          <w:r>
            <w:rPr>
              <w:rFonts w:eastAsia="Times New Roman"/>
            </w:rPr>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rsidR="00B55FD4" w:rsidRDefault="00B55FD4" w14:paraId="2001AE2C" w14:textId="77777777">
          <w:pPr>
            <w:autoSpaceDE w:val="0"/>
            <w:autoSpaceDN w:val="0"/>
            <w:ind w:hanging="640"/>
            <w:divId w:val="343479603"/>
            <w:rPr>
              <w:rFonts w:eastAsia="Times New Roman"/>
            </w:rPr>
          </w:pPr>
          <w:r>
            <w:rPr>
              <w:rFonts w:eastAsia="Times New Roman"/>
            </w:rPr>
            <w:t>[24]</w:t>
          </w:r>
          <w:r>
            <w:rPr>
              <w:rFonts w:eastAsia="Times New Roman"/>
            </w:rPr>
            <w:tab/>
          </w:r>
          <w:r>
            <w:rPr>
              <w:rFonts w:eastAsia="Times New Roman"/>
            </w:rPr>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rsidR="00B55FD4" w:rsidRDefault="00B55FD4" w14:paraId="7B83911E" w14:textId="77777777">
          <w:pPr>
            <w:autoSpaceDE w:val="0"/>
            <w:autoSpaceDN w:val="0"/>
            <w:ind w:hanging="640"/>
            <w:divId w:val="1498106589"/>
            <w:rPr>
              <w:rFonts w:eastAsia="Times New Roman"/>
            </w:rPr>
          </w:pPr>
          <w:r>
            <w:rPr>
              <w:rFonts w:eastAsia="Times New Roman"/>
            </w:rPr>
            <w:t>[25]</w:t>
          </w:r>
          <w:r>
            <w:rPr>
              <w:rFonts w:eastAsia="Times New Roman"/>
            </w:rPr>
            <w:tab/>
          </w:r>
          <w:r>
            <w:rPr>
              <w:rFonts w:eastAsia="Times New Roman"/>
            </w:rPr>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rsidR="00B55FD4" w:rsidRDefault="00B55FD4" w14:paraId="01632284" w14:textId="77777777">
          <w:pPr>
            <w:autoSpaceDE w:val="0"/>
            <w:autoSpaceDN w:val="0"/>
            <w:ind w:hanging="640"/>
            <w:divId w:val="708845510"/>
            <w:rPr>
              <w:rFonts w:eastAsia="Times New Roman"/>
            </w:rPr>
          </w:pPr>
          <w:r>
            <w:rPr>
              <w:rFonts w:eastAsia="Times New Roman"/>
            </w:rPr>
            <w:t>[26]</w:t>
          </w:r>
          <w:r>
            <w:rPr>
              <w:rFonts w:eastAsia="Times New Roman"/>
            </w:rPr>
            <w:tab/>
          </w:r>
          <w:r>
            <w:rPr>
              <w:rFonts w:eastAsia="Times New Roman"/>
            </w:rPr>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rsidR="00B55FD4" w:rsidRDefault="00B55FD4" w14:paraId="532FC3BF" w14:textId="77777777">
          <w:pPr>
            <w:autoSpaceDE w:val="0"/>
            <w:autoSpaceDN w:val="0"/>
            <w:ind w:hanging="640"/>
            <w:divId w:val="2110155731"/>
            <w:rPr>
              <w:rFonts w:eastAsia="Times New Roman"/>
            </w:rPr>
          </w:pPr>
          <w:r>
            <w:rPr>
              <w:rFonts w:eastAsia="Times New Roman"/>
            </w:rPr>
            <w:t>[27]</w:t>
          </w:r>
          <w:r>
            <w:rPr>
              <w:rFonts w:eastAsia="Times New Roman"/>
            </w:rPr>
            <w:tab/>
          </w:r>
          <w:r>
            <w:rPr>
              <w:rFonts w:eastAsia="Times New Roman"/>
            </w:rPr>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rsidR="00B55FD4" w:rsidRDefault="00B55FD4" w14:paraId="6A754D27" w14:textId="77777777">
          <w:pPr>
            <w:autoSpaceDE w:val="0"/>
            <w:autoSpaceDN w:val="0"/>
            <w:ind w:hanging="640"/>
            <w:divId w:val="595135537"/>
            <w:rPr>
              <w:rFonts w:eastAsia="Times New Roman"/>
            </w:rPr>
          </w:pPr>
          <w:r>
            <w:rPr>
              <w:rFonts w:eastAsia="Times New Roman"/>
            </w:rPr>
            <w:lastRenderedPageBreak/>
            <w:t>[28]</w:t>
          </w:r>
          <w:r>
            <w:rPr>
              <w:rFonts w:eastAsia="Times New Roman"/>
            </w:rPr>
            <w:tab/>
          </w:r>
          <w:r>
            <w:rPr>
              <w:rFonts w:eastAsia="Times New Roman"/>
            </w:rPr>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rsidR="00B55FD4" w:rsidRDefault="00B55FD4" w14:paraId="311DC383" w14:textId="77777777">
          <w:pPr>
            <w:autoSpaceDE w:val="0"/>
            <w:autoSpaceDN w:val="0"/>
            <w:ind w:hanging="640"/>
            <w:divId w:val="811947977"/>
            <w:rPr>
              <w:rFonts w:eastAsia="Times New Roman"/>
            </w:rPr>
          </w:pPr>
          <w:r>
            <w:rPr>
              <w:rFonts w:eastAsia="Times New Roman"/>
            </w:rPr>
            <w:t>[29]</w:t>
          </w:r>
          <w:r>
            <w:rPr>
              <w:rFonts w:eastAsia="Times New Roman"/>
            </w:rPr>
            <w:tab/>
          </w:r>
          <w:r>
            <w:rPr>
              <w:rFonts w:eastAsia="Times New Roman"/>
            </w:rPr>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rsidR="00B55FD4" w:rsidRDefault="00B55FD4" w14:paraId="5DE2331B" w14:textId="77777777">
          <w:pPr>
            <w:autoSpaceDE w:val="0"/>
            <w:autoSpaceDN w:val="0"/>
            <w:ind w:hanging="640"/>
            <w:divId w:val="1865972384"/>
            <w:rPr>
              <w:rFonts w:eastAsia="Times New Roman"/>
            </w:rPr>
          </w:pPr>
          <w:r>
            <w:rPr>
              <w:rFonts w:eastAsia="Times New Roman"/>
            </w:rPr>
            <w:t>[30]</w:t>
          </w:r>
          <w:r>
            <w:rPr>
              <w:rFonts w:eastAsia="Times New Roman"/>
            </w:rPr>
            <w:tab/>
          </w:r>
          <w:r>
            <w:rPr>
              <w:rFonts w:eastAsia="Times New Roman"/>
            </w:rPr>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rsidR="00B55FD4" w:rsidRDefault="00B55FD4" w14:paraId="49CF8DB1" w14:textId="77777777">
          <w:pPr>
            <w:autoSpaceDE w:val="0"/>
            <w:autoSpaceDN w:val="0"/>
            <w:ind w:hanging="640"/>
            <w:divId w:val="1805081028"/>
            <w:rPr>
              <w:rFonts w:eastAsia="Times New Roman"/>
            </w:rPr>
          </w:pPr>
          <w:r>
            <w:rPr>
              <w:rFonts w:eastAsia="Times New Roman"/>
            </w:rPr>
            <w:t>[31]</w:t>
          </w:r>
          <w:r>
            <w:rPr>
              <w:rFonts w:eastAsia="Times New Roman"/>
            </w:rPr>
            <w:tab/>
          </w:r>
          <w:r>
            <w:rPr>
              <w:rFonts w:eastAsia="Times New Roman"/>
            </w:rPr>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rsidR="00B55FD4" w:rsidRDefault="00B55FD4" w14:paraId="3A7B94F2" w14:textId="77777777">
          <w:pPr>
            <w:autoSpaceDE w:val="0"/>
            <w:autoSpaceDN w:val="0"/>
            <w:ind w:hanging="640"/>
            <w:divId w:val="1432816855"/>
            <w:rPr>
              <w:rFonts w:eastAsia="Times New Roman"/>
            </w:rPr>
          </w:pPr>
          <w:r>
            <w:rPr>
              <w:rFonts w:eastAsia="Times New Roman"/>
            </w:rPr>
            <w:t>[32]</w:t>
          </w:r>
          <w:r>
            <w:rPr>
              <w:rFonts w:eastAsia="Times New Roman"/>
            </w:rPr>
            <w:tab/>
          </w:r>
          <w:r>
            <w:rPr>
              <w:rFonts w:eastAsia="Times New Roman"/>
            </w:rPr>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rsidR="00B55FD4" w:rsidRDefault="00B55FD4" w14:paraId="320DD2FE" w14:textId="77777777">
          <w:pPr>
            <w:autoSpaceDE w:val="0"/>
            <w:autoSpaceDN w:val="0"/>
            <w:ind w:hanging="640"/>
            <w:divId w:val="240869137"/>
            <w:rPr>
              <w:rFonts w:eastAsia="Times New Roman"/>
            </w:rPr>
          </w:pPr>
          <w:r>
            <w:rPr>
              <w:rFonts w:eastAsia="Times New Roman"/>
            </w:rPr>
            <w:t>[33]</w:t>
          </w:r>
          <w:r>
            <w:rPr>
              <w:rFonts w:eastAsia="Times New Roman"/>
            </w:rPr>
            <w:tab/>
          </w:r>
          <w:r>
            <w:rPr>
              <w:rFonts w:eastAsia="Times New Roman"/>
            </w:rPr>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rsidR="00B55FD4" w:rsidRDefault="00B55FD4" w14:paraId="57643443" w14:textId="77777777">
          <w:pPr>
            <w:autoSpaceDE w:val="0"/>
            <w:autoSpaceDN w:val="0"/>
            <w:ind w:hanging="640"/>
            <w:divId w:val="581375259"/>
            <w:rPr>
              <w:rFonts w:eastAsia="Times New Roman"/>
            </w:rPr>
          </w:pPr>
          <w:r>
            <w:rPr>
              <w:rFonts w:eastAsia="Times New Roman"/>
            </w:rPr>
            <w:t>[34]</w:t>
          </w:r>
          <w:r>
            <w:rPr>
              <w:rFonts w:eastAsia="Times New Roman"/>
            </w:rPr>
            <w:tab/>
          </w:r>
          <w:r>
            <w:rPr>
              <w:rFonts w:eastAsia="Times New Roman"/>
            </w:rPr>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rsidR="00B55FD4" w:rsidRDefault="00B55FD4" w14:paraId="3A35CDF3" w14:textId="77777777">
          <w:pPr>
            <w:autoSpaceDE w:val="0"/>
            <w:autoSpaceDN w:val="0"/>
            <w:ind w:hanging="640"/>
            <w:divId w:val="835925530"/>
            <w:rPr>
              <w:rFonts w:eastAsia="Times New Roman"/>
            </w:rPr>
          </w:pPr>
          <w:r>
            <w:rPr>
              <w:rFonts w:eastAsia="Times New Roman"/>
            </w:rPr>
            <w:lastRenderedPageBreak/>
            <w:t>[35]</w:t>
          </w:r>
          <w:r>
            <w:rPr>
              <w:rFonts w:eastAsia="Times New Roman"/>
            </w:rPr>
            <w:tab/>
          </w:r>
          <w:r>
            <w:rPr>
              <w:rFonts w:eastAsia="Times New Roman"/>
            </w:rPr>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w:t>
          </w:r>
          <w:proofErr w:type="gramStart"/>
          <w:r>
            <w:rPr>
              <w:rFonts w:eastAsia="Times New Roman"/>
            </w:rPr>
            <w:t>03562.X.</w:t>
          </w:r>
          <w:proofErr w:type="gramEnd"/>
        </w:p>
        <w:p w:rsidR="00B55FD4" w:rsidRDefault="00B55FD4" w14:paraId="3D2AB46D" w14:textId="77777777">
          <w:pPr>
            <w:autoSpaceDE w:val="0"/>
            <w:autoSpaceDN w:val="0"/>
            <w:ind w:hanging="640"/>
            <w:divId w:val="395780925"/>
            <w:rPr>
              <w:rFonts w:eastAsia="Times New Roman"/>
            </w:rPr>
          </w:pPr>
          <w:r>
            <w:rPr>
              <w:rFonts w:eastAsia="Times New Roman"/>
            </w:rPr>
            <w:t>[36]</w:t>
          </w:r>
          <w:r>
            <w:rPr>
              <w:rFonts w:eastAsia="Times New Roman"/>
            </w:rPr>
            <w:tab/>
          </w:r>
          <w:r>
            <w:rPr>
              <w:rFonts w:eastAsia="Times New Roman"/>
            </w:rPr>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rsidR="00B55FD4" w:rsidRDefault="00B55FD4" w14:paraId="2A588893" w14:textId="77777777">
          <w:pPr>
            <w:autoSpaceDE w:val="0"/>
            <w:autoSpaceDN w:val="0"/>
            <w:ind w:hanging="640"/>
            <w:divId w:val="1576355252"/>
            <w:rPr>
              <w:rFonts w:eastAsia="Times New Roman"/>
            </w:rPr>
          </w:pPr>
          <w:r>
            <w:rPr>
              <w:rFonts w:eastAsia="Times New Roman"/>
            </w:rPr>
            <w:t>[37]</w:t>
          </w:r>
          <w:r>
            <w:rPr>
              <w:rFonts w:eastAsia="Times New Roman"/>
            </w:rPr>
            <w:tab/>
          </w:r>
          <w:r>
            <w:rPr>
              <w:rFonts w:eastAsia="Times New Roman"/>
            </w:rPr>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rsidR="00B55FD4" w:rsidRDefault="00B55FD4" w14:paraId="217C341D" w14:textId="77777777">
          <w:pPr>
            <w:autoSpaceDE w:val="0"/>
            <w:autoSpaceDN w:val="0"/>
            <w:ind w:hanging="640"/>
            <w:divId w:val="563176890"/>
            <w:rPr>
              <w:rFonts w:eastAsia="Times New Roman"/>
            </w:rPr>
          </w:pPr>
          <w:r>
            <w:rPr>
              <w:rFonts w:eastAsia="Times New Roman"/>
            </w:rPr>
            <w:t>[38]</w:t>
          </w:r>
          <w:r>
            <w:rPr>
              <w:rFonts w:eastAsia="Times New Roman"/>
            </w:rPr>
            <w:tab/>
          </w:r>
          <w:r>
            <w:rPr>
              <w:rFonts w:eastAsia="Times New Roman"/>
            </w:rPr>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rsidR="00B55FD4" w:rsidRDefault="00B55FD4" w14:paraId="34E805AB" w14:textId="77777777">
          <w:pPr>
            <w:autoSpaceDE w:val="0"/>
            <w:autoSpaceDN w:val="0"/>
            <w:ind w:hanging="640"/>
            <w:divId w:val="857546106"/>
            <w:rPr>
              <w:rFonts w:eastAsia="Times New Roman"/>
            </w:rPr>
          </w:pPr>
          <w:r>
            <w:rPr>
              <w:rFonts w:eastAsia="Times New Roman"/>
            </w:rPr>
            <w:t>[39]</w:t>
          </w:r>
          <w:r>
            <w:rPr>
              <w:rFonts w:eastAsia="Times New Roman"/>
            </w:rPr>
            <w:tab/>
          </w:r>
          <w:r>
            <w:rPr>
              <w:rFonts w:eastAsia="Times New Roman"/>
            </w:rPr>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rsidR="00B55FD4" w:rsidRDefault="00B55FD4" w14:paraId="442E2F63" w14:textId="77777777">
          <w:pPr>
            <w:autoSpaceDE w:val="0"/>
            <w:autoSpaceDN w:val="0"/>
            <w:ind w:hanging="640"/>
            <w:divId w:val="1550458353"/>
            <w:rPr>
              <w:rFonts w:eastAsia="Times New Roman"/>
            </w:rPr>
          </w:pPr>
          <w:r>
            <w:rPr>
              <w:rFonts w:eastAsia="Times New Roman"/>
            </w:rPr>
            <w:t>[40]</w:t>
          </w:r>
          <w:r>
            <w:rPr>
              <w:rFonts w:eastAsia="Times New Roman"/>
            </w:rPr>
            <w:tab/>
          </w:r>
          <w:r>
            <w:rPr>
              <w:rFonts w:eastAsia="Times New Roman"/>
            </w:rPr>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rsidR="00B55FD4" w:rsidRDefault="00B55FD4" w14:paraId="3ADCC0A2" w14:textId="77777777">
          <w:pPr>
            <w:autoSpaceDE w:val="0"/>
            <w:autoSpaceDN w:val="0"/>
            <w:ind w:hanging="640"/>
            <w:divId w:val="905606635"/>
            <w:rPr>
              <w:rFonts w:eastAsia="Times New Roman"/>
            </w:rPr>
          </w:pPr>
          <w:r>
            <w:rPr>
              <w:rFonts w:eastAsia="Times New Roman"/>
            </w:rPr>
            <w:t>[41]</w:t>
          </w:r>
          <w:r>
            <w:rPr>
              <w:rFonts w:eastAsia="Times New Roman"/>
            </w:rPr>
            <w:tab/>
          </w:r>
          <w:r>
            <w:rPr>
              <w:rFonts w:eastAsia="Times New Roman"/>
            </w:rPr>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rsidR="00B55FD4" w:rsidRDefault="00B55FD4" w14:paraId="41D6CE42" w14:textId="77777777">
          <w:pPr>
            <w:autoSpaceDE w:val="0"/>
            <w:autoSpaceDN w:val="0"/>
            <w:ind w:hanging="640"/>
            <w:divId w:val="1462723873"/>
            <w:rPr>
              <w:rFonts w:eastAsia="Times New Roman"/>
            </w:rPr>
          </w:pPr>
          <w:r>
            <w:rPr>
              <w:rFonts w:eastAsia="Times New Roman"/>
            </w:rPr>
            <w:lastRenderedPageBreak/>
            <w:t>[42]</w:t>
          </w:r>
          <w:r>
            <w:rPr>
              <w:rFonts w:eastAsia="Times New Roman"/>
            </w:rPr>
            <w:tab/>
          </w:r>
          <w:r>
            <w:rPr>
              <w:rFonts w:eastAsia="Times New Roman"/>
            </w:rPr>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rsidR="00B55FD4" w:rsidRDefault="00B55FD4" w14:paraId="68B397C9" w14:textId="77777777">
          <w:pPr>
            <w:autoSpaceDE w:val="0"/>
            <w:autoSpaceDN w:val="0"/>
            <w:ind w:hanging="640"/>
            <w:divId w:val="1111508525"/>
            <w:rPr>
              <w:rFonts w:eastAsia="Times New Roman"/>
            </w:rPr>
          </w:pPr>
          <w:r>
            <w:rPr>
              <w:rFonts w:eastAsia="Times New Roman"/>
            </w:rPr>
            <w:t>[43]</w:t>
          </w:r>
          <w:r>
            <w:rPr>
              <w:rFonts w:eastAsia="Times New Roman"/>
            </w:rPr>
            <w:tab/>
          </w:r>
          <w:r>
            <w:rPr>
              <w:rFonts w:eastAsia="Times New Roman"/>
            </w:rPr>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rsidR="00B55FD4" w:rsidRDefault="00B55FD4" w14:paraId="4CD2E3BE" w14:textId="77777777">
          <w:pPr>
            <w:autoSpaceDE w:val="0"/>
            <w:autoSpaceDN w:val="0"/>
            <w:ind w:hanging="640"/>
            <w:divId w:val="1327049422"/>
            <w:rPr>
              <w:rFonts w:eastAsia="Times New Roman"/>
            </w:rPr>
          </w:pPr>
          <w:r>
            <w:rPr>
              <w:rFonts w:eastAsia="Times New Roman"/>
            </w:rPr>
            <w:t>[44]</w:t>
          </w:r>
          <w:r>
            <w:rPr>
              <w:rFonts w:eastAsia="Times New Roman"/>
            </w:rPr>
            <w:tab/>
          </w:r>
          <w:r>
            <w:rPr>
              <w:rFonts w:eastAsia="Times New Roman"/>
            </w:rPr>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rsidR="00B55FD4" w:rsidRDefault="00B55FD4" w14:paraId="5177D52D" w14:textId="77777777">
          <w:pPr>
            <w:autoSpaceDE w:val="0"/>
            <w:autoSpaceDN w:val="0"/>
            <w:ind w:hanging="640"/>
            <w:divId w:val="661128945"/>
            <w:rPr>
              <w:rFonts w:eastAsia="Times New Roman"/>
            </w:rPr>
          </w:pPr>
          <w:r>
            <w:rPr>
              <w:rFonts w:eastAsia="Times New Roman"/>
            </w:rPr>
            <w:t>[45]</w:t>
          </w:r>
          <w:r>
            <w:rPr>
              <w:rFonts w:eastAsia="Times New Roman"/>
            </w:rPr>
            <w:tab/>
          </w:r>
          <w:r>
            <w:rPr>
              <w:rFonts w:eastAsia="Times New Roman"/>
            </w:rPr>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rsidR="00B55FD4" w:rsidRDefault="00B55FD4" w14:paraId="7D3A016D" w14:textId="77777777">
          <w:pPr>
            <w:autoSpaceDE w:val="0"/>
            <w:autoSpaceDN w:val="0"/>
            <w:ind w:hanging="640"/>
            <w:divId w:val="1683823957"/>
            <w:rPr>
              <w:rFonts w:eastAsia="Times New Roman"/>
            </w:rPr>
          </w:pPr>
          <w:r>
            <w:rPr>
              <w:rFonts w:eastAsia="Times New Roman"/>
            </w:rPr>
            <w:t>[46]</w:t>
          </w:r>
          <w:r>
            <w:rPr>
              <w:rFonts w:eastAsia="Times New Roman"/>
            </w:rPr>
            <w:tab/>
          </w:r>
          <w:r>
            <w:rPr>
              <w:rFonts w:eastAsia="Times New Roman"/>
            </w:rPr>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rsidR="00B55FD4" w:rsidRDefault="00B55FD4" w14:paraId="3555A9E2" w14:textId="77777777">
          <w:pPr>
            <w:autoSpaceDE w:val="0"/>
            <w:autoSpaceDN w:val="0"/>
            <w:ind w:hanging="640"/>
            <w:divId w:val="1253856751"/>
            <w:rPr>
              <w:rFonts w:eastAsia="Times New Roman"/>
            </w:rPr>
          </w:pPr>
          <w:r>
            <w:rPr>
              <w:rFonts w:eastAsia="Times New Roman"/>
            </w:rPr>
            <w:t>[47]</w:t>
          </w:r>
          <w:r>
            <w:rPr>
              <w:rFonts w:eastAsia="Times New Roman"/>
            </w:rPr>
            <w:tab/>
          </w:r>
          <w:r>
            <w:rPr>
              <w:rFonts w:eastAsia="Times New Roman"/>
            </w:rPr>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rsidR="00B55FD4" w:rsidRDefault="00B55FD4" w14:paraId="32632389" w14:textId="77777777">
          <w:pPr>
            <w:autoSpaceDE w:val="0"/>
            <w:autoSpaceDN w:val="0"/>
            <w:ind w:hanging="640"/>
            <w:divId w:val="1345865494"/>
            <w:rPr>
              <w:rFonts w:eastAsia="Times New Roman"/>
            </w:rPr>
          </w:pPr>
          <w:r>
            <w:rPr>
              <w:rFonts w:eastAsia="Times New Roman"/>
            </w:rPr>
            <w:t>[48]</w:t>
          </w:r>
          <w:r>
            <w:rPr>
              <w:rFonts w:eastAsia="Times New Roman"/>
            </w:rPr>
            <w:tab/>
          </w:r>
          <w:r>
            <w:rPr>
              <w:rFonts w:eastAsia="Times New Roman"/>
            </w:rPr>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rsidR="00B55FD4" w:rsidRDefault="00B55FD4" w14:paraId="20570FD8" w14:textId="77777777">
          <w:pPr>
            <w:autoSpaceDE w:val="0"/>
            <w:autoSpaceDN w:val="0"/>
            <w:ind w:hanging="640"/>
            <w:divId w:val="698163960"/>
            <w:rPr>
              <w:rFonts w:eastAsia="Times New Roman"/>
            </w:rPr>
          </w:pPr>
          <w:r>
            <w:rPr>
              <w:rFonts w:eastAsia="Times New Roman"/>
            </w:rPr>
            <w:t>[49]</w:t>
          </w:r>
          <w:r>
            <w:rPr>
              <w:rFonts w:eastAsia="Times New Roman"/>
            </w:rPr>
            <w:tab/>
          </w:r>
          <w:r>
            <w:rPr>
              <w:rFonts w:eastAsia="Times New Roman"/>
            </w:rPr>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rsidR="00B55FD4" w:rsidRDefault="00B55FD4" w14:paraId="4707997A" w14:textId="77777777">
          <w:pPr>
            <w:autoSpaceDE w:val="0"/>
            <w:autoSpaceDN w:val="0"/>
            <w:ind w:hanging="640"/>
            <w:divId w:val="478304360"/>
            <w:rPr>
              <w:rFonts w:eastAsia="Times New Roman"/>
            </w:rPr>
          </w:pPr>
          <w:r>
            <w:rPr>
              <w:rFonts w:eastAsia="Times New Roman"/>
            </w:rPr>
            <w:lastRenderedPageBreak/>
            <w:t>[50]</w:t>
          </w:r>
          <w:r>
            <w:rPr>
              <w:rFonts w:eastAsia="Times New Roman"/>
            </w:rPr>
            <w:tab/>
          </w:r>
          <w:r>
            <w:rPr>
              <w:rFonts w:eastAsia="Times New Roman"/>
            </w:rPr>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rsidR="00B55FD4" w:rsidRDefault="00B55FD4" w14:paraId="0997A627" w14:textId="77777777">
          <w:pPr>
            <w:autoSpaceDE w:val="0"/>
            <w:autoSpaceDN w:val="0"/>
            <w:ind w:hanging="640"/>
            <w:divId w:val="871039908"/>
            <w:rPr>
              <w:rFonts w:eastAsia="Times New Roman"/>
            </w:rPr>
          </w:pPr>
          <w:r>
            <w:rPr>
              <w:rFonts w:eastAsia="Times New Roman"/>
            </w:rPr>
            <w:t>[51]</w:t>
          </w:r>
          <w:r>
            <w:rPr>
              <w:rFonts w:eastAsia="Times New Roman"/>
            </w:rPr>
            <w:tab/>
          </w:r>
          <w:r>
            <w:rPr>
              <w:rFonts w:eastAsia="Times New Roman"/>
            </w:rPr>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rsidR="00B55FD4" w:rsidRDefault="00B55FD4" w14:paraId="19CDEEED" w14:textId="77777777">
          <w:pPr>
            <w:autoSpaceDE w:val="0"/>
            <w:autoSpaceDN w:val="0"/>
            <w:ind w:hanging="640"/>
            <w:divId w:val="983895874"/>
            <w:rPr>
              <w:rFonts w:eastAsia="Times New Roman"/>
            </w:rPr>
          </w:pPr>
          <w:r>
            <w:rPr>
              <w:rFonts w:eastAsia="Times New Roman"/>
            </w:rPr>
            <w:t>[52]</w:t>
          </w:r>
          <w:r>
            <w:rPr>
              <w:rFonts w:eastAsia="Times New Roman"/>
            </w:rPr>
            <w:tab/>
          </w:r>
          <w:r>
            <w:rPr>
              <w:rFonts w:eastAsia="Times New Roman"/>
            </w:rPr>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rsidR="00B55FD4" w:rsidRDefault="00B55FD4" w14:paraId="0C53BBE3" w14:textId="77777777">
          <w:pPr>
            <w:autoSpaceDE w:val="0"/>
            <w:autoSpaceDN w:val="0"/>
            <w:ind w:hanging="640"/>
            <w:divId w:val="1543056434"/>
            <w:rPr>
              <w:rFonts w:eastAsia="Times New Roman"/>
            </w:rPr>
          </w:pPr>
          <w:r>
            <w:rPr>
              <w:rFonts w:eastAsia="Times New Roman"/>
            </w:rPr>
            <w:t>[53]</w:t>
          </w:r>
          <w:r>
            <w:rPr>
              <w:rFonts w:eastAsia="Times New Roman"/>
            </w:rPr>
            <w:tab/>
          </w:r>
          <w:r>
            <w:rPr>
              <w:rFonts w:eastAsia="Times New Roman"/>
            </w:rPr>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rsidR="00B55FD4" w:rsidRDefault="00B55FD4" w14:paraId="035BB961" w14:textId="77777777">
          <w:pPr>
            <w:autoSpaceDE w:val="0"/>
            <w:autoSpaceDN w:val="0"/>
            <w:ind w:hanging="640"/>
            <w:divId w:val="498735480"/>
            <w:rPr>
              <w:rFonts w:eastAsia="Times New Roman"/>
            </w:rPr>
          </w:pPr>
          <w:r>
            <w:rPr>
              <w:rFonts w:eastAsia="Times New Roman"/>
            </w:rPr>
            <w:t>[54]</w:t>
          </w:r>
          <w:r>
            <w:rPr>
              <w:rFonts w:eastAsia="Times New Roman"/>
            </w:rPr>
            <w:tab/>
          </w:r>
          <w:r>
            <w:rPr>
              <w:rFonts w:eastAsia="Times New Roman"/>
            </w:rPr>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rsidR="00B55FD4" w:rsidRDefault="00B55FD4" w14:paraId="70E35D68" w14:textId="77777777">
          <w:pPr>
            <w:autoSpaceDE w:val="0"/>
            <w:autoSpaceDN w:val="0"/>
            <w:ind w:hanging="640"/>
            <w:divId w:val="288904461"/>
            <w:rPr>
              <w:rFonts w:eastAsia="Times New Roman"/>
            </w:rPr>
          </w:pPr>
          <w:r>
            <w:rPr>
              <w:rFonts w:eastAsia="Times New Roman"/>
            </w:rPr>
            <w:t>[55]</w:t>
          </w:r>
          <w:r>
            <w:rPr>
              <w:rFonts w:eastAsia="Times New Roman"/>
            </w:rPr>
            <w:tab/>
          </w:r>
          <w:r>
            <w:rPr>
              <w:rFonts w:eastAsia="Times New Roman"/>
            </w:rPr>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rsidR="00B55FD4" w:rsidRDefault="00B55FD4" w14:paraId="5D834E33" w14:textId="77777777">
          <w:pPr>
            <w:autoSpaceDE w:val="0"/>
            <w:autoSpaceDN w:val="0"/>
            <w:ind w:hanging="640"/>
            <w:divId w:val="43717047"/>
            <w:rPr>
              <w:rFonts w:eastAsia="Times New Roman"/>
            </w:rPr>
          </w:pPr>
          <w:r>
            <w:rPr>
              <w:rFonts w:eastAsia="Times New Roman"/>
            </w:rPr>
            <w:t>[56]</w:t>
          </w:r>
          <w:r>
            <w:rPr>
              <w:rFonts w:eastAsia="Times New Roman"/>
            </w:rPr>
            <w:tab/>
          </w:r>
          <w:r>
            <w:rPr>
              <w:rFonts w:eastAsia="Times New Roman"/>
            </w:rPr>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rsidR="00B55FD4" w:rsidRDefault="00B55FD4" w14:paraId="115BD844" w14:textId="77777777">
          <w:pPr>
            <w:autoSpaceDE w:val="0"/>
            <w:autoSpaceDN w:val="0"/>
            <w:ind w:hanging="640"/>
            <w:divId w:val="722826073"/>
            <w:rPr>
              <w:rFonts w:eastAsia="Times New Roman"/>
            </w:rPr>
          </w:pPr>
          <w:r>
            <w:rPr>
              <w:rFonts w:eastAsia="Times New Roman"/>
            </w:rPr>
            <w:t>[57]</w:t>
          </w:r>
          <w:r>
            <w:rPr>
              <w:rFonts w:eastAsia="Times New Roman"/>
            </w:rPr>
            <w:tab/>
          </w:r>
          <w:r>
            <w:rPr>
              <w:rFonts w:eastAsia="Times New Roman"/>
            </w:rPr>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rsidR="00B55FD4" w:rsidRDefault="00B55FD4" w14:paraId="0B846519" w14:textId="77777777">
          <w:pPr>
            <w:autoSpaceDE w:val="0"/>
            <w:autoSpaceDN w:val="0"/>
            <w:ind w:hanging="640"/>
            <w:divId w:val="1509294297"/>
            <w:rPr>
              <w:rFonts w:eastAsia="Times New Roman"/>
            </w:rPr>
          </w:pPr>
          <w:r>
            <w:rPr>
              <w:rFonts w:eastAsia="Times New Roman"/>
            </w:rPr>
            <w:lastRenderedPageBreak/>
            <w:t>[58]</w:t>
          </w:r>
          <w:r>
            <w:rPr>
              <w:rFonts w:eastAsia="Times New Roman"/>
            </w:rPr>
            <w:tab/>
          </w:r>
          <w:r>
            <w:rPr>
              <w:rFonts w:eastAsia="Times New Roman"/>
            </w:rPr>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rsidR="00B55FD4" w:rsidRDefault="00B55FD4" w14:paraId="712732FE" w14:textId="77777777">
          <w:pPr>
            <w:autoSpaceDE w:val="0"/>
            <w:autoSpaceDN w:val="0"/>
            <w:ind w:hanging="640"/>
            <w:divId w:val="144664645"/>
            <w:rPr>
              <w:rFonts w:eastAsia="Times New Roman"/>
            </w:rPr>
          </w:pPr>
          <w:r>
            <w:rPr>
              <w:rFonts w:eastAsia="Times New Roman"/>
            </w:rPr>
            <w:t>[59]</w:t>
          </w:r>
          <w:r>
            <w:rPr>
              <w:rFonts w:eastAsia="Times New Roman"/>
            </w:rPr>
            <w:tab/>
          </w:r>
          <w:r>
            <w:rPr>
              <w:rFonts w:eastAsia="Times New Roman"/>
            </w:rPr>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rsidR="00B55FD4" w:rsidRDefault="00B55FD4" w14:paraId="07DC1BFC" w14:textId="77777777">
          <w:pPr>
            <w:autoSpaceDE w:val="0"/>
            <w:autoSpaceDN w:val="0"/>
            <w:ind w:hanging="640"/>
            <w:divId w:val="977957140"/>
            <w:rPr>
              <w:rFonts w:eastAsia="Times New Roman"/>
            </w:rPr>
          </w:pPr>
          <w:r>
            <w:rPr>
              <w:rFonts w:eastAsia="Times New Roman"/>
            </w:rPr>
            <w:t>[60]</w:t>
          </w:r>
          <w:r>
            <w:rPr>
              <w:rFonts w:eastAsia="Times New Roman"/>
            </w:rPr>
            <w:tab/>
          </w:r>
          <w:r>
            <w:rPr>
              <w:rFonts w:eastAsia="Times New Roman"/>
            </w:rPr>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rsidR="00B55FD4" w:rsidRDefault="00B55FD4" w14:paraId="222A40A1" w14:textId="77777777">
          <w:pPr>
            <w:autoSpaceDE w:val="0"/>
            <w:autoSpaceDN w:val="0"/>
            <w:ind w:hanging="640"/>
            <w:divId w:val="1029836095"/>
            <w:rPr>
              <w:rFonts w:eastAsia="Times New Roman"/>
            </w:rPr>
          </w:pPr>
          <w:r>
            <w:rPr>
              <w:rFonts w:eastAsia="Times New Roman"/>
            </w:rPr>
            <w:t>[61]</w:t>
          </w:r>
          <w:r>
            <w:rPr>
              <w:rFonts w:eastAsia="Times New Roman"/>
            </w:rPr>
            <w:tab/>
          </w:r>
          <w:r>
            <w:rPr>
              <w:rFonts w:eastAsia="Times New Roman"/>
            </w:rPr>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w:t>
          </w:r>
          <w:proofErr w:type="gramStart"/>
          <w:r>
            <w:rPr>
              <w:rFonts w:eastAsia="Times New Roman"/>
            </w:rPr>
            <w:t>science.aan</w:t>
          </w:r>
          <w:proofErr w:type="gramEnd"/>
          <w:r>
            <w:rPr>
              <w:rFonts w:eastAsia="Times New Roman"/>
            </w:rPr>
            <w:t>2507.</w:t>
          </w:r>
        </w:p>
        <w:p w:rsidRPr="00B55FD4" w:rsidR="00B55FD4" w:rsidP="00B55FD4" w:rsidRDefault="00B55FD4" w14:paraId="1E27E777" w14:textId="49FE2F2A">
          <w:r>
            <w:rPr>
              <w:rFonts w:eastAsia="Times New Roman"/>
            </w:rPr>
            <w:t> </w:t>
          </w:r>
        </w:p>
      </w:sdtContent>
    </w:sdt>
    <w:p w:rsidRPr="00B55FD4" w:rsidR="00B55FD4" w:rsidDel="00FD624C" w:rsidP="00B55FD4" w:rsidRDefault="00B55FD4" w14:paraId="7A04DD23" w14:textId="77777777">
      <w:pPr>
        <w:rPr>
          <w:del w:author="Portlock, Theo" w:date="2021-11-22T13:52:00Z" w:id="267"/>
        </w:rPr>
      </w:pPr>
    </w:p>
    <w:p w:rsidR="005D396F" w:rsidDel="00FD624C" w:rsidP="00B55FD4" w:rsidRDefault="005D396F" w14:paraId="060FF11E" w14:textId="57B4F3B4">
      <w:pPr>
        <w:rPr>
          <w:del w:author="Portlock, Theo" w:date="2021-11-22T13:52:00Z" w:id="268"/>
          <w:lang w:val="en-US"/>
        </w:rPr>
        <w:pPrChange w:author="Portlock, Theo" w:date="2021-11-30T11:04:00Z" w:id="269">
          <w:pPr/>
        </w:pPrChange>
      </w:pPr>
    </w:p>
    <w:p w:rsidR="005D396F" w:rsidDel="00FD624C" w:rsidP="00B55FD4" w:rsidRDefault="005D396F" w14:paraId="2EE9AF75" w14:textId="53F61AE7">
      <w:pPr>
        <w:rPr>
          <w:del w:author="Portlock, Theo" w:date="2021-11-22T13:52:00Z" w:id="270"/>
          <w:lang w:val="en-US"/>
        </w:rPr>
        <w:pPrChange w:author="Portlock, Theo" w:date="2021-11-30T11:04:00Z" w:id="271">
          <w:pPr/>
        </w:pPrChange>
      </w:pPr>
    </w:p>
    <w:p w:rsidR="005D396F" w:rsidDel="00FD624C" w:rsidP="00B55FD4" w:rsidRDefault="005D396F" w14:paraId="302A7615" w14:textId="2372F9F2">
      <w:pPr>
        <w:rPr>
          <w:del w:author="Portlock, Theo" w:date="2021-11-22T13:52:00Z" w:id="272"/>
          <w:lang w:val="en-US"/>
        </w:rPr>
        <w:pPrChange w:author="Portlock, Theo" w:date="2021-11-30T11:04:00Z" w:id="273">
          <w:pPr/>
        </w:pPrChange>
      </w:pPr>
    </w:p>
    <w:p w:rsidR="005D396F" w:rsidDel="00FD624C" w:rsidP="00B55FD4" w:rsidRDefault="005D396F" w14:paraId="1C7061E6" w14:textId="0CEB6D38">
      <w:pPr>
        <w:rPr>
          <w:del w:author="Portlock, Theo" w:date="2021-11-22T13:52:00Z" w:id="274"/>
          <w:lang w:val="en-US"/>
        </w:rPr>
        <w:pPrChange w:author="Portlock, Theo" w:date="2021-11-30T11:04:00Z" w:id="275">
          <w:pPr/>
        </w:pPrChange>
      </w:pPr>
    </w:p>
    <w:p w:rsidR="005D396F" w:rsidDel="00FD624C" w:rsidP="00B55FD4" w:rsidRDefault="005D396F" w14:paraId="703E51A7" w14:textId="3EC9A894">
      <w:pPr>
        <w:rPr>
          <w:del w:author="Portlock, Theo" w:date="2021-11-22T13:52:00Z" w:id="276"/>
          <w:lang w:val="en-US"/>
        </w:rPr>
        <w:pPrChange w:author="Portlock, Theo" w:date="2021-11-30T11:04:00Z" w:id="277">
          <w:pPr/>
        </w:pPrChange>
      </w:pPr>
    </w:p>
    <w:p w:rsidR="005D396F" w:rsidDel="00FD624C" w:rsidP="00B55FD4" w:rsidRDefault="005D396F" w14:paraId="5AFB9EFE" w14:textId="5955082F">
      <w:pPr>
        <w:rPr>
          <w:del w:author="Portlock, Theo" w:date="2021-11-22T13:52:00Z" w:id="278"/>
          <w:lang w:val="en-US"/>
        </w:rPr>
        <w:pPrChange w:author="Portlock, Theo" w:date="2021-11-30T11:04:00Z" w:id="279">
          <w:pPr/>
        </w:pPrChange>
      </w:pPr>
    </w:p>
    <w:p w:rsidR="005D396F" w:rsidDel="00FD624C" w:rsidP="00653711" w:rsidRDefault="005D396F" w14:paraId="1B4F5BB0" w14:textId="2B1C709A">
      <w:pPr>
        <w:pStyle w:val="Heading1"/>
        <w:spacing w:before="360"/>
        <w:contextualSpacing w:val="0"/>
        <w:rPr>
          <w:del w:author="Portlock, Theo" w:date="2021-11-22T13:53:00Z" w:id="280"/>
          <w:lang w:val="en-US"/>
        </w:rPr>
        <w:pPrChange w:author="Portlock, Theo" w:date="2021-11-30T11:04:00Z" w:id="281">
          <w:pPr/>
        </w:pPrChange>
      </w:pPr>
    </w:p>
    <w:p w:rsidRPr="00D46CCA" w:rsidR="005D396F" w:rsidP="00653711" w:rsidRDefault="005D396F" w14:paraId="34A86014" w14:textId="19A3816D">
      <w:pPr>
        <w:pStyle w:val="Heading1"/>
        <w:spacing w:before="360"/>
        <w:contextualSpacing w:val="0"/>
        <w:rPr>
          <w:lang w:val="en-US"/>
        </w:rPr>
        <w:pPrChange w:author="Portlock, Theo" w:date="2021-11-30T11:04:00Z" w:id="282">
          <w:pPr/>
        </w:pPrChange>
      </w:pPr>
      <w:r w:rsidRPr="00D46CCA">
        <w:rPr>
          <w:lang w:val="en-US"/>
        </w:rPr>
        <w:t>Methods</w:t>
      </w:r>
    </w:p>
    <w:p w:rsidRPr="007749A9" w:rsidR="005D396F" w:rsidP="00653711" w:rsidRDefault="005D396F" w14:paraId="3A7A9D4F" w14:textId="77777777">
      <w:pPr>
        <w:pStyle w:val="Heading2"/>
        <w:spacing w:before="360"/>
        <w:contextualSpacing w:val="0"/>
        <w:pPrChange w:author="Portlock, Theo" w:date="2021-11-30T11:03:00Z" w:id="283">
          <w:pPr/>
        </w:pPrChange>
      </w:pPr>
      <w:r w:rsidRPr="007749A9">
        <w:t>Metagenomics species pan-genome (MSP) creation</w:t>
      </w:r>
    </w:p>
    <w:p w:rsidRPr="00D46CCA" w:rsidR="005D396F" w:rsidRDefault="005D396F" w14:paraId="0CF1A277" w14:textId="60531BC2">
      <w:pPr>
        <w:ind w:firstLine="720"/>
        <w:rPr>
          <w:lang w:val="en-US"/>
        </w:rPr>
        <w:pPrChange w:author="Portlock, Theo" w:date="2021-11-30T10:01:00Z" w:id="284">
          <w:pPr/>
        </w:pPrChange>
      </w:pPr>
      <w:r w:rsidRPr="00D46CCA">
        <w:rPr>
          <w:lang w:val="en-US"/>
        </w:rPr>
        <w:t>1601 metagenomic samples used to build the Integrated Gene Catalog of the human gut microbiome (IGC2) were downloaded from the European Nucleotide Archive.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
          <w:id w:val="-2074350023"/>
          <w:placeholder>
            <w:docPart w:val="DefaultPlaceholder_-1854013440"/>
          </w:placeholder>
        </w:sdtPr>
        <w:sdtEndPr>
          <w:rPr>
            <w:lang w:val="en-GB"/>
          </w:rPr>
        </w:sdtEndPr>
        <w:sdtContent>
          <w:r w:rsidRPr="00B55FD4" w:rsidR="00B55FD4">
            <w:rPr>
              <w:color w:val="000000"/>
            </w:rPr>
            <w:t>[39]</w:t>
          </w:r>
        </w:sdtContent>
      </w:sdt>
      <w:r w:rsidRPr="00D46CCA">
        <w:rPr>
          <w:lang w:val="en-US"/>
        </w:rPr>
        <w:t xml:space="preserve">, reads from each sample were mapped against the IG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Content>
          <w:r w:rsidRPr="00B55FD4" w:rsidR="00B55FD4">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ins w:author="Portlock, Theo" w:date="2021-11-22T13:41:00Z" w:id="285">
        <w:r w:rsidR="00897040">
          <w:rPr>
            <w:lang w:val="en-US"/>
          </w:rPr>
          <w:t>were</w:t>
        </w:r>
      </w:ins>
      <w:del w:author="Portlock, Theo" w:date="2021-11-22T13:41:00Z" w:id="286">
        <w:r w:rsidRPr="00D46CCA" w:rsidDel="00897040">
          <w:rPr>
            <w:lang w:val="en-US"/>
          </w:rPr>
          <w:delText>was</w:delText>
        </w:r>
      </w:del>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
          <w:id w:val="376671924"/>
          <w:placeholder>
            <w:docPart w:val="DefaultPlaceholder_-1854013440"/>
          </w:placeholder>
        </w:sdtPr>
        <w:sdtContent>
          <w:r w:rsidRPr="00B55FD4" w:rsidR="00B55FD4">
            <w:rPr>
              <w:color w:val="000000"/>
              <w:lang w:val="en-US"/>
            </w:rPr>
            <w:t>[40]</w:t>
          </w:r>
        </w:sdtContent>
      </w:sdt>
      <w:r w:rsidRPr="00D46CCA">
        <w:rPr>
          <w:lang w:val="en-US"/>
        </w:rPr>
        <w:t xml:space="preserve"> and by checking taxonomic homogeneity. </w:t>
      </w:r>
    </w:p>
    <w:p w:rsidRPr="00D46CCA" w:rsidR="005D396F" w:rsidP="00177059" w:rsidRDefault="005D396F" w14:paraId="2CF25CA3" w14:textId="21F308E8">
      <w:pPr>
        <w:rPr>
          <w:lang w:val="en-US"/>
        </w:rPr>
      </w:pPr>
      <w:r w:rsidRPr="00D46CCA">
        <w:rPr>
          <w:lang w:val="en-US"/>
        </w:rPr>
        <w:t>MSP taxonomic annotation with phylogenetic tree</w:t>
      </w:r>
      <w:ins w:author="Portlock, Theo" w:date="2021-11-30T10:01:00Z" w:id="287">
        <w:r w:rsidR="005871F6">
          <w:rPr>
            <w:lang w:val="en-US"/>
          </w:rPr>
          <w:t>.</w:t>
        </w:r>
      </w:ins>
    </w:p>
    <w:p w:rsidRPr="00D46CCA" w:rsidR="005D396F" w:rsidRDefault="005D396F" w14:paraId="68D8B5E6" w14:textId="24906539">
      <w:pPr>
        <w:ind w:firstLine="720"/>
        <w:rPr>
          <w:lang w:val="en-US"/>
        </w:rPr>
        <w:pPrChange w:author="Portlock, Theo" w:date="2021-11-30T10:01:00Z" w:id="288">
          <w:pPr/>
        </w:pPrChange>
      </w:pPr>
      <w:r w:rsidRPr="00D46CCA">
        <w:rPr>
          <w:lang w:val="en-US"/>
        </w:rPr>
        <w:lastRenderedPageBreak/>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
          <w:id w:val="129752250"/>
          <w:placeholder>
            <w:docPart w:val="DefaultPlaceholder_-1854013440"/>
          </w:placeholder>
        </w:sdtPr>
        <w:sdtContent>
          <w:r w:rsidRPr="00B55FD4" w:rsidR="00B55FD4">
            <w:rPr>
              <w:color w:val="000000"/>
              <w:lang w:val="en-US"/>
            </w:rPr>
            <w:t>[41]</w:t>
          </w:r>
        </w:sdtContent>
      </w:sdt>
      <w:r w:rsidRPr="00D46CCA">
        <w:rPr>
          <w:lang w:val="en-US"/>
        </w:rPr>
        <w:t xml:space="preserve">. The 20 best hits for each gene were kept. A species-level assignment was given </w:t>
      </w:r>
      <w:del w:author="Portlock, Theo" w:date="2021-11-29T11:52:00Z" w:id="289">
        <w:r w:rsidRPr="00D46CCA" w:rsidDel="00420FC2">
          <w:rPr>
            <w:lang w:val="en-US"/>
          </w:rPr>
          <w:delText>if  more</w:delText>
        </w:r>
      </w:del>
      <w:ins w:author="Portlock, Theo" w:date="2021-11-29T11:52:00Z" w:id="290">
        <w:r w:rsidRPr="00D46CCA" w:rsidR="00420FC2">
          <w:rPr>
            <w:lang w:val="en-US"/>
          </w:rPr>
          <w:t>if more</w:t>
        </w:r>
      </w:ins>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w:t>
      </w:r>
      <w:del w:author="Portlock, Theo" w:date="2021-11-22T13:41:00Z" w:id="291">
        <w:r w:rsidRPr="00D46CCA" w:rsidDel="00897040">
          <w:rPr>
            <w:lang w:val="en-US"/>
          </w:rPr>
          <w:delText>,</w:delText>
        </w:r>
      </w:del>
      <w:r w:rsidRPr="00D46CCA">
        <w:rPr>
          <w:lang w:val="en-US"/>
        </w:rPr>
        <w:t xml:space="preserve"> if more than 50% of their genes had the same annotation.</w:t>
      </w:r>
    </w:p>
    <w:p w:rsidRPr="00D46CCA" w:rsidR="005D396F" w:rsidP="00653711" w:rsidRDefault="005D396F" w14:paraId="601030B6" w14:textId="7CA87A04">
      <w:pPr>
        <w:ind w:firstLine="720"/>
        <w:rPr>
          <w:lang w:val="en-US"/>
        </w:rPr>
        <w:pPrChange w:author="Portlock, Theo" w:date="2021-11-30T10:02:00Z" w:id="292">
          <w:pPr/>
        </w:pPrChange>
      </w:pPr>
      <w:r w:rsidRPr="00D46CCA">
        <w:rPr>
          <w:lang w:val="en-US"/>
        </w:rPr>
        <w:t>40 universal phylogenetic markers genes were extracted from the MSPs with</w:t>
      </w:r>
      <w:r w:rsidR="00922965">
        <w:rPr>
          <w:lang w:val="en-US"/>
        </w:rPr>
        <w:t xml:space="preserve"> </w:t>
      </w:r>
      <w:commentRangeStart w:id="293"/>
      <w:r w:rsidR="00922965">
        <w:rPr>
          <w:lang w:val="en-US"/>
        </w:rPr>
        <w:t>MOCAT</w:t>
      </w:r>
      <w:commentRangeEnd w:id="293"/>
      <w:r w:rsidR="00922965">
        <w:rPr>
          <w:rStyle w:val="CommentReference"/>
          <w:rFonts w:eastAsiaTheme="minorEastAsia"/>
          <w:lang w:val="en-US" w:eastAsia="ko-KR"/>
        </w:rPr>
        <w:commentReference w:id="293"/>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
          <w:id w:val="-1900586567"/>
          <w:placeholder>
            <w:docPart w:val="DefaultPlaceholder_-1854013440"/>
          </w:placeholder>
        </w:sdtPr>
        <w:sdtContent>
          <w:r w:rsidRPr="00B55FD4" w:rsidR="00B55FD4">
            <w:rPr>
              <w:color w:val="000000"/>
              <w:lang w:val="en-US"/>
            </w:rPr>
            <w:t>[42]</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
          <w:id w:val="-601264156"/>
          <w:placeholder>
            <w:docPart w:val="DefaultPlaceholder_-1854013440"/>
          </w:placeholder>
        </w:sdtPr>
        <w:sdtContent>
          <w:r w:rsidRPr="00B55FD4" w:rsidR="00B55FD4">
            <w:rPr>
              <w:color w:val="000000"/>
              <w:lang w:val="en-US"/>
            </w:rPr>
            <w:t>[43]</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
          <w:id w:val="1392315275"/>
          <w:placeholder>
            <w:docPart w:val="DefaultPlaceholder_-1854013440"/>
          </w:placeholder>
        </w:sdtPr>
        <w:sdtContent>
          <w:r w:rsidRPr="00B55FD4" w:rsidR="00B55FD4">
            <w:rPr>
              <w:color w:val="000000"/>
              <w:lang w:val="en-US"/>
            </w:rPr>
            <w:t>[44]</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
          <w:id w:val="-499277812"/>
          <w:placeholder>
            <w:docPart w:val="DefaultPlaceholder_-1854013440"/>
          </w:placeholder>
        </w:sdtPr>
        <w:sdtContent>
          <w:r w:rsidRPr="00B55FD4" w:rsidR="00B55FD4">
            <w:rPr>
              <w:color w:val="000000"/>
              <w:lang w:val="en-US"/>
            </w:rPr>
            <w:t>[45]</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
          <w:id w:val="2070454251"/>
          <w:placeholder>
            <w:docPart w:val="DefaultPlaceholder_-1854013440"/>
          </w:placeholder>
        </w:sdtPr>
        <w:sdtContent>
          <w:r w:rsidRPr="00B55FD4" w:rsidR="00B55FD4">
            <w:rPr>
              <w:color w:val="000000"/>
              <w:lang w:val="en-US"/>
            </w:rPr>
            <w:t>[46]</w:t>
          </w:r>
        </w:sdtContent>
      </w:sdt>
      <w:r w:rsidRPr="00D46CCA">
        <w:rPr>
          <w:lang w:val="en-US"/>
        </w:rPr>
        <w:t>.</w:t>
      </w:r>
      <w:r w:rsidR="00653711">
        <w:rPr>
          <w:lang w:val="en-US"/>
        </w:rPr>
        <w:t xml:space="preserve"> </w:t>
      </w:r>
      <w:r w:rsidRPr="00D46CCA">
        <w:rPr>
          <w:lang w:val="en-US"/>
        </w:rPr>
        <w:t>Phylogenetic placement was further used to improve and correct taxonomic annotation.</w:t>
      </w:r>
    </w:p>
    <w:p w:rsidRPr="007749A9" w:rsidR="005D396F" w:rsidDel="00420FC2" w:rsidP="00653711" w:rsidRDefault="005D396F" w14:paraId="68299294" w14:textId="3BECB035">
      <w:pPr>
        <w:pStyle w:val="Heading2"/>
        <w:spacing w:before="360"/>
        <w:contextualSpacing w:val="0"/>
        <w:rPr>
          <w:del w:author="Portlock, Theo" w:date="2021-11-29T11:53:00Z" w:id="294"/>
        </w:rPr>
        <w:pPrChange w:author="Portlock, Theo" w:date="2021-11-30T11:03:00Z" w:id="295">
          <w:pPr/>
        </w:pPrChange>
      </w:pPr>
      <w:del w:author="Portlock, Theo" w:date="2021-11-29T11:53:00Z" w:id="296">
        <w:r w:rsidRPr="007749A9" w:rsidDel="00420FC2">
          <w:delText>Wellness study population, sample collection, extraction, library prep and sequencing</w:delText>
        </w:r>
      </w:del>
    </w:p>
    <w:p w:rsidRPr="007749A9" w:rsidR="005D396F" w:rsidDel="00420FC2" w:rsidP="00653711" w:rsidRDefault="005D396F" w14:paraId="1DE91727" w14:textId="015B8F62">
      <w:pPr>
        <w:pStyle w:val="Heading2"/>
        <w:spacing w:before="360"/>
        <w:contextualSpacing w:val="0"/>
        <w:rPr>
          <w:del w:author="Portlock, Theo" w:date="2021-11-29T11:53:00Z" w:id="297"/>
        </w:rPr>
        <w:pPrChange w:author="Portlock, Theo" w:date="2021-11-30T11:03:00Z" w:id="298">
          <w:pPr>
            <w:ind w:firstLine="720"/>
          </w:pPr>
        </w:pPrChange>
      </w:pPr>
      <w:del w:author="Portlock, Theo" w:date="2021-11-29T11:53:00Z" w:id="299">
        <w:r w:rsidRPr="007749A9" w:rsidDel="00420FC2">
          <w:delText>The wellness study is an ongoing prospective cohort study based on the Swedish CArdioPulmonary bioImage Study (SCAPIS) with 30,154 individuals enrolled at ages between 50 and 64 years recruited from random sampling of the general Swedish population. A total of 101 healthy individuals were recruited in the study and followed longitudinally for two years. Examinations in SCAPIS include imaging to assess coronary and carotid atherosclerosis, clinical chemistry, anthropometry, and extensive questionnaires, as previously described</w:delText>
        </w:r>
        <w:r w:rsidRPr="007749A9" w:rsidDel="00420FC2">
          <w:rPr>
            <w:i w:val="0"/>
            <w:iCs w:val="0"/>
          </w:rPr>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 </w:delInstrText>
        </w:r>
        <w:r w:rsidRPr="007749A9" w:rsidDel="00420FC2">
          <w:rPr>
            <w:i w:val="0"/>
            <w:iCs w:val="0"/>
          </w:rPr>
          <w:fldChar w:fldCharType="begin">
            <w:fldData xml:space="preserve">PEVuZE5vdGU+PENpdGU+PEF1dGhvcj5CZXJnc3Ryb208L0F1dGhvcj48WWVhcj4yMDE1PC9ZZWFy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</w:fldData>
          </w:fldChar>
        </w:r>
        <w:r w:rsidRPr="007749A9" w:rsidDel="00420FC2">
          <w:delInstrText xml:space="preserve"> ADDIN EN.CITE.DATA </w:delInstrText>
        </w:r>
        <w:r w:rsidRPr="007749A9" w:rsidDel="00420FC2">
          <w:rPr>
            <w:i w:val="0"/>
            <w:iCs w:val="0"/>
          </w:rPr>
        </w:r>
        <w:r w:rsidRPr="007749A9" w:rsidDel="00420FC2">
          <w:rPr>
            <w:i w:val="0"/>
            <w:iCs w:val="0"/>
          </w:rPr>
          <w:fldChar w:fldCharType="end"/>
        </w:r>
        <w:r w:rsidRPr="007749A9" w:rsidDel="00420FC2">
          <w:rPr>
            <w:i w:val="0"/>
            <w:iCs w:val="0"/>
          </w:rPr>
        </w:r>
        <w:r w:rsidRPr="007749A9" w:rsidDel="00420FC2">
          <w:rPr>
            <w:i w:val="0"/>
            <w:iCs w:val="0"/>
          </w:rPr>
          <w:fldChar w:fldCharType="separate"/>
        </w:r>
        <w:r w:rsidRPr="007749A9" w:rsidDel="00420FC2">
          <w:rPr>
            <w:rPrChange w:author="Portlock, Theo" w:date="2021-11-30T11:03:00Z" w:id="300">
              <w:rPr>
                <w:noProof/>
                <w:vertAlign w:val="superscript"/>
              </w:rPr>
            </w:rPrChange>
          </w:rPr>
          <w:delText>10</w:delText>
        </w:r>
        <w:r w:rsidRPr="007749A9" w:rsidDel="00420FC2">
          <w:rPr>
            <w:i w:val="0"/>
            <w:iCs w:val="0"/>
          </w:rPr>
          <w:fldChar w:fldCharType="end"/>
        </w:r>
        <w:r w:rsidRPr="007749A9" w:rsidDel="00420FC2">
          <w:delText>. All participants provided written informed consent. The study protocol conforms to the ethical guidelines of the 1975 Declaration of Helsinki.</w:delText>
        </w:r>
      </w:del>
    </w:p>
    <w:p w:rsidRPr="007749A9" w:rsidR="005D396F" w:rsidDel="00420FC2" w:rsidP="00653711" w:rsidRDefault="005D396F" w14:paraId="1229EF6A" w14:textId="72A19E6B">
      <w:pPr>
        <w:pStyle w:val="Heading2"/>
        <w:spacing w:before="360"/>
        <w:contextualSpacing w:val="0"/>
        <w:rPr>
          <w:del w:author="Portlock, Theo" w:date="2021-11-29T11:53:00Z" w:id="301"/>
        </w:rPr>
        <w:pPrChange w:author="Portlock, Theo" w:date="2021-11-30T11:03:00Z" w:id="302">
          <w:pPr>
            <w:ind w:firstLine="720"/>
          </w:pPr>
        </w:pPrChange>
      </w:pPr>
      <w:del w:author="Portlock, Theo" w:date="2021-11-29T11:53:00Z" w:id="303">
        <w:r w:rsidRPr="007749A9" w:rsidDel="00420FC2">
          <w:delText xml:space="preserve">Total genomic DNA was isolated from 100-120 mg of faces using a repeated bead beating method. Briefly, faces samples were placed in Lysing Matrix E tubes (MP Biomedicals) and extracted twice in lysis buffer (4% w/v SDS; 500 mmol/L NaCl; 50 mmol/L EDTA; 50 mmol/L Tris·HCl; pH 8) with bead beating at 5.0 m/s for 60 s in a FastPrep®-24 Instrument (MP Biomedicals). After each bead-beating cycle, samples were heated at 95ºC for 5 min and then centrifuged at full speed for 5 min at 4ºC. Supernatants from the two extractions were pooled and a 600 μL aliquot from each sample was purified using the QIAamp DNA Mini kit (QIAGEN) in the QIAcube (QIAGEN) instrument using the procedure for human DNA analysis. Samples were eluted in 200 μL of AE buffer (10 mmol/L Tris·Cl; 0.5 mmol/L EDTA; pH 9.0).. 1 ug of extracted DNA from each faeces sample </w:delText>
        </w:r>
      </w:del>
      <w:del w:author="Portlock, Theo" w:date="2021-11-22T13:42:00Z" w:id="304">
        <w:r w:rsidRPr="007749A9" w:rsidDel="00897040">
          <w:delText>were</w:delText>
        </w:r>
      </w:del>
      <w:del w:author="Portlock, Theo" w:date="2021-11-29T11:53:00Z" w:id="305">
        <w:r w:rsidRPr="007749A9" w:rsidDel="00420FC2">
          <w:delText xml:space="preserve"> prepared for sequencing using Illumina TruSeq DNA PCR-Free sample prep kit and sequenced paired-end, 125bp on an Illumina HiSeq 2500 sequencer. </w:delText>
        </w:r>
      </w:del>
    </w:p>
    <w:p w:rsidRPr="007749A9" w:rsidR="005D396F" w:rsidP="00653711" w:rsidRDefault="005D396F" w14:paraId="6DD26A7B" w14:textId="77777777">
      <w:pPr>
        <w:pStyle w:val="Heading2"/>
        <w:spacing w:before="360"/>
        <w:contextualSpacing w:val="0"/>
        <w:pPrChange w:author="Portlock, Theo" w:date="2021-11-30T11:03:00Z" w:id="306">
          <w:pPr/>
        </w:pPrChange>
      </w:pPr>
      <w:r w:rsidRPr="007749A9">
        <w:t>Functional annotation of the gut gene catalog and MSP</w:t>
      </w:r>
    </w:p>
    <w:p w:rsidRPr="00D46CCA" w:rsidR="005D396F" w:rsidP="00653711" w:rsidRDefault="005D396F" w14:paraId="3C4BDAA2" w14:textId="2E8A0D13">
      <w:pPr>
        <w:ind w:firstLine="720"/>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
          <w:id w:val="2069292550"/>
          <w:placeholder>
            <w:docPart w:val="DefaultPlaceholder_-1854013440"/>
          </w:placeholder>
        </w:sdtPr>
        <w:sdtContent>
          <w:r w:rsidRPr="00B55FD4" w:rsidR="00B55FD4">
            <w:rPr>
              <w:color w:val="000000"/>
              <w:lang w:val="en-US"/>
            </w:rPr>
            <w:t>[47]</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Best-hit alignments were 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
          <w:id w:val="-290363258"/>
          <w:placeholder>
            <w:docPart w:val="DefaultPlaceholder_-1854013440"/>
          </w:placeholder>
        </w:sdtPr>
        <w:sdtContent>
          <w:r w:rsidRPr="00B55FD4" w:rsidR="00B55FD4">
            <w:rPr>
              <w:color w:val="000000"/>
              <w:lang w:val="en-US"/>
            </w:rPr>
            <w:t>[48]</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
          <w:id w:val="9957305"/>
          <w:placeholder>
            <w:docPart w:val="DefaultPlaceholder_-1854013440"/>
          </w:placeholder>
        </w:sdtPr>
        <w:sdtContent>
          <w:r w:rsidRPr="00B55FD4" w:rsidR="00B55FD4">
            <w:rPr>
              <w:color w:val="000000"/>
              <w:lang w:val="en-US"/>
            </w:rPr>
            <w:t>[49]</w:t>
          </w:r>
        </w:sdtContent>
      </w:sdt>
      <w:r w:rsidRPr="00D46CCA">
        <w:rPr>
          <w:lang w:val="en-US"/>
        </w:rPr>
        <w:t xml:space="preserve">. Proteins of IGC2 catalog were also annotated to KEGG orthologous using Diamond </w:t>
      </w:r>
      <w:r w:rsidRPr="00D46CCA">
        <w:rPr>
          <w:lang w:val="en-US"/>
        </w:rPr>
        <w:lastRenderedPageBreak/>
        <w:t>(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
          <w:id w:val="1991600825"/>
          <w:placeholder>
            <w:docPart w:val="DefaultPlaceholder_-1854013440"/>
          </w:placeholder>
        </w:sdtPr>
        <w:sdtContent>
          <w:r w:rsidRPr="00B55FD4" w:rsidR="00B55FD4">
            <w:rPr>
              <w:color w:val="000000"/>
              <w:lang w:val="en-US"/>
            </w:rPr>
            <w:t>[50]</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customXmlInsRangeStart w:author="Portlock, Theo" w:date="2021-11-30T12:15:00Z" w:id="307"/>
      <w:sdt>
        <w:sdtPr>
          <w:rPr>
            <w:color w:val="000000"/>
            <w:rPrChange w:author="Portlock, Theo" w:date="2021-11-30T12:15:00Z" w:id="308">
              <w:rPr/>
            </w:rPrChange>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
          <w:id w:val="1929073581"/>
          <w:placeholder>
            <w:docPart w:val="DefaultPlaceholder_-1854013440"/>
          </w:placeholder>
        </w:sdtPr>
        <w:sdtContent>
          <w:customXmlInsRangeEnd w:id="307"/>
          <w:r w:rsidRPr="00B55FD4" w:rsidR="00B55FD4">
            <w:rPr>
              <w:color w:val="000000"/>
            </w:rPr>
            <w:t>[51], [52]</w:t>
          </w:r>
          <w:customXmlInsRangeStart w:author="Portlock, Theo" w:date="2021-11-30T12:15:00Z" w:id="309"/>
        </w:sdtContent>
      </w:sdt>
      <w:customXmlInsRangeEnd w:id="309"/>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
          <w:id w:val="964926774"/>
          <w:placeholder>
            <w:docPart w:val="DefaultPlaceholder_-1854013440"/>
          </w:placeholder>
        </w:sdtPr>
        <w:sdtContent>
          <w:r w:rsidRPr="00B55FD4" w:rsidR="00B55FD4">
            <w:rPr>
              <w:color w:val="000000"/>
            </w:rPr>
            <w:t>[14]</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
          <w:id w:val="-1193378010"/>
          <w:placeholder>
            <w:docPart w:val="DefaultPlaceholder_-1854013440"/>
          </w:placeholder>
        </w:sdtPr>
        <w:sdtContent>
          <w:r w:rsidRPr="00B55FD4" w:rsidR="00B55FD4">
            <w:rPr>
              <w:color w:val="000000"/>
            </w:rPr>
            <w:t>[53]</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
          <w:id w:val="-1806688469"/>
          <w:placeholder>
            <w:docPart w:val="DefaultPlaceholder_-1854013440"/>
          </w:placeholder>
        </w:sdtPr>
        <w:sdtContent>
          <w:r w:rsidRPr="00B55FD4" w:rsidR="00B55FD4">
            <w:rPr>
              <w:color w:val="000000"/>
            </w:rPr>
            <w:t>[54]</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rsidRPr="007749A9" w:rsidR="005D396F" w:rsidP="00653711" w:rsidRDefault="005D396F" w14:paraId="450F4CB2" w14:textId="77777777">
      <w:pPr>
        <w:pStyle w:val="Heading2"/>
        <w:spacing w:before="360"/>
        <w:contextualSpacing w:val="0"/>
        <w:pPrChange w:author="Portlock, Theo" w:date="2021-11-30T11:03:00Z" w:id="310">
          <w:pPr/>
        </w:pPrChange>
      </w:pPr>
      <w:r w:rsidRPr="007749A9">
        <w:t>Quality control/normalization of gene counts and species abundance profiling</w:t>
      </w:r>
    </w:p>
    <w:p w:rsidRPr="00D46CCA" w:rsidR="005D396F" w:rsidRDefault="005D396F" w14:paraId="76FE2C51" w14:textId="732717FF">
      <w:pPr>
        <w:ind w:firstLine="720"/>
        <w:pPrChange w:author="Portlock, Theo" w:date="2021-11-30T10:02:00Z" w:id="311">
          <w:pPr/>
        </w:pPrChange>
      </w:pPr>
      <w:r w:rsidRPr="00D46CCA">
        <w:t xml:space="preserve">We filtered out human reads and then mapped metagenomic data (Supplementary Table </w:t>
      </w:r>
      <w:r w:rsidR="00566274">
        <w:t>S</w:t>
      </w:r>
      <w:r w:rsidRPr="00D46CCA">
        <w:t>1)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
          <w:id w:val="-308856382"/>
          <w:placeholder>
            <w:docPart w:val="DefaultPlaceholder_-1854013440"/>
          </w:placeholder>
        </w:sdtPr>
        <w:sdtEndPr>
          <w:rPr>
            <w:noProof/>
          </w:rPr>
        </w:sdtEndPr>
        <w:sdtContent>
          <w:r w:rsidRPr="00B55FD4" w:rsidR="00B55FD4">
            <w:rPr>
              <w:noProof/>
              <w:color w:val="000000"/>
            </w:rPr>
            <w:t>[55]</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
          <w:id w:val="1704133905"/>
          <w:placeholder>
            <w:docPart w:val="DefaultPlaceholder_-1854013440"/>
          </w:placeholder>
        </w:sdtPr>
        <w:sdtContent>
          <w:r w:rsidRPr="00B55FD4" w:rsidR="00B55FD4">
            <w:rPr>
              <w:color w:val="000000"/>
            </w:rPr>
            <w:t>[56]</w:t>
          </w:r>
        </w:sdtContent>
      </w:sdt>
      <w:r w:rsidRPr="00D46CCA">
        <w:t xml:space="preserve">. MSP abundances were estimated by the median abundance of the 25 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rsidRPr="007749A9" w:rsidR="005D396F" w:rsidP="00653711" w:rsidRDefault="005D396F" w14:paraId="0FF70F99" w14:textId="77777777">
      <w:pPr>
        <w:pStyle w:val="Heading2"/>
        <w:spacing w:before="360"/>
        <w:contextualSpacing w:val="0"/>
        <w:pPrChange w:author="Portlock, Theo" w:date="2021-11-30T11:03:00Z" w:id="312">
          <w:pPr/>
        </w:pPrChange>
      </w:pPr>
      <w:r w:rsidRPr="007749A9">
        <w:t>Tracing the diversifications of healthy metagenomic samples of different geography</w:t>
      </w:r>
    </w:p>
    <w:p w:rsidRPr="00D46CCA" w:rsidR="005D396F" w:rsidRDefault="005D396F" w14:paraId="141E10EA" w14:textId="7BD7C44C">
      <w:pPr>
        <w:ind w:firstLine="720"/>
        <w:pPrChange w:author="Portlock, Theo" w:date="2021-11-30T10:02:00Z" w:id="313">
          <w:pPr/>
        </w:pPrChange>
      </w:pPr>
      <w:r w:rsidRPr="00D46CCA">
        <w:lastRenderedPageBreak/>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
          <w:id w:val="-492800025"/>
          <w:placeholder>
            <w:docPart w:val="DefaultPlaceholder_-1854013440"/>
          </w:placeholder>
        </w:sdtPr>
        <w:sdtContent>
          <w:r w:rsidRPr="00B55FD4" w:rsidR="00B55FD4">
            <w:rPr>
              <w:color w:val="000000"/>
            </w:rPr>
            <w:t>[16]</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rsidRPr="007749A9" w:rsidR="005D396F" w:rsidP="00653711" w:rsidRDefault="005D396F" w14:paraId="607B9A8D" w14:textId="77777777">
      <w:pPr>
        <w:pStyle w:val="Heading2"/>
        <w:spacing w:before="360"/>
        <w:contextualSpacing w:val="0"/>
        <w:pPrChange w:author="Portlock, Theo" w:date="2021-11-30T11:03:00Z" w:id="314">
          <w:pPr/>
        </w:pPrChange>
      </w:pPr>
      <w:r w:rsidRPr="007749A9">
        <w:t>Identification of region-enriched species from geographically distinct cohorts</w:t>
      </w:r>
    </w:p>
    <w:p w:rsidRPr="00D46CCA" w:rsidR="005D396F" w:rsidRDefault="005D396F" w14:paraId="00E5003F" w14:textId="18ADFCDE">
      <w:pPr>
        <w:ind w:firstLine="720"/>
        <w:pPrChange w:author="Portlock, Theo" w:date="2021-11-30T10:02:00Z" w:id="315">
          <w:pPr/>
        </w:pPrChange>
      </w:pPr>
      <w:r w:rsidRPr="00D46CCA">
        <w:t>We selected healthy samples of 17 countries after excluding matched controls of two-year old subjects of Finland T1D cohort and redundant samples of subjects with multiple measurements (</w:t>
      </w:r>
      <w:proofErr w:type="gramStart"/>
      <w:r w:rsidRPr="00D46CCA">
        <w:t>i.e.</w:t>
      </w:r>
      <w:proofErr w:type="gramEnd"/>
      <w:r w:rsidRPr="00D46CCA">
        <w:t xml:space="preserve"> multiple visits). Among 17 countries, we estimated effect sizes for Wilcoxon signed rank (one-sided) tests</w:t>
      </w:r>
      <w:sdt>
        <w:sdtPr>
          <w:rPr>
            <w:color w:val="000000"/>
          </w:rPr>
          <w:tag w:val="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1841071765"/>
          <w:placeholder>
            <w:docPart w:val="DefaultPlaceholder_-1854013440"/>
          </w:placeholder>
        </w:sdtPr>
        <w:sdtContent>
          <w:r w:rsidRPr="00B55FD4" w:rsidR="00B55FD4">
            <w:rPr>
              <w:color w:val="000000"/>
            </w:rPr>
            <w:t>[57]</w:t>
          </w:r>
        </w:sdtContent>
      </w:sdt>
      <w:r w:rsidRPr="00D46CCA">
        <w:t xml:space="preserve"> of different MSP abundances of two different countries. As one-sided tests were used, we set the lower bound of effect sizes as zero and the upper bound of effect sizes as one, avoiding negative and infinite values. Based on estimated effect sizes, we identified significantly enriched species having medium effect sizes of </w:t>
      </w:r>
      <w:ins w:author="Portlock, Theo" w:date="2021-11-22T13:43:00Z" w:id="316">
        <w:r w:rsidR="00F269BE">
          <w:t xml:space="preserve">a </w:t>
        </w:r>
      </w:ins>
      <w:r w:rsidRPr="00D46CCA">
        <w:t xml:space="preserve">specific country (effect size ≥ 0.3), compared to six or more countries, and defined those species as “region-enriched” species. </w:t>
      </w:r>
    </w:p>
    <w:p w:rsidRPr="00D46CCA" w:rsidR="005D396F" w:rsidRDefault="005D396F" w14:paraId="6C472F60" w14:textId="771B64F1">
      <w:pPr>
        <w:ind w:firstLine="720"/>
        <w:pPrChange w:author="Portlock, Theo" w:date="2021-11-30T10:02:00Z" w:id="317">
          <w:pPr/>
        </w:pPrChange>
      </w:pPr>
      <w:r w:rsidRPr="00D46CCA">
        <w:t>Next</w:t>
      </w:r>
      <w:ins w:author="Portlock, Theo" w:date="2021-11-22T13:43:00Z" w:id="318">
        <w:r w:rsidR="00F269BE">
          <w:t>,</w:t>
        </w:r>
      </w:ins>
      <w:r w:rsidRPr="00D46CCA">
        <w:t xml:space="preserve"> we categories species if enriched in 1) European countries, 2) non-westernized countries, and 3) China/Japan/US and identified contrasted functions among those three clusters of countries by multivariate regressions as follows: </w:t>
      </w:r>
    </w:p>
    <w:p w:rsidRPr="00D46CCA" w:rsidR="005D396F" w:rsidP="00922965" w:rsidRDefault="005D396F" w14:paraId="01F16274" w14:textId="77777777">
      <w:pPr>
        <w:jc w:val="center"/>
        <w:rPr>
          <w:lang w:val="fr-FR"/>
        </w:rPr>
      </w:pPr>
      <w:r w:rsidRPr="00D46CCA">
        <w:rPr>
          <w:lang w:val="fr-FR"/>
        </w:rPr>
        <w:t>Y</w:t>
      </w:r>
      <w:r w:rsidRPr="00D46CCA">
        <w:rPr>
          <w:vertAlign w:val="subscript"/>
          <w:lang w:val="fr-FR"/>
        </w:rPr>
        <w:t>i</w:t>
      </w:r>
      <w:r w:rsidRPr="00D46CCA">
        <w:rPr>
          <w:lang w:val="fr-FR"/>
        </w:rPr>
        <w:t xml:space="preserve"> = </w:t>
      </w:r>
      <w:bookmarkStart w:name="_Hlk34124166" w:id="319"/>
      <w:proofErr w:type="spellStart"/>
      <w:r w:rsidRPr="00D46CCA">
        <w:rPr>
          <w:lang w:val="fr-FR"/>
        </w:rPr>
        <w:t>E</w:t>
      </w:r>
      <w:r w:rsidRPr="00D46CCA">
        <w:rPr>
          <w:vertAlign w:val="subscript"/>
          <w:lang w:val="fr-FR"/>
        </w:rPr>
        <w:t>i</w:t>
      </w:r>
      <w:bookmarkEnd w:id="319"/>
      <w:proofErr w:type="spellEnd"/>
      <w:r w:rsidRPr="00D46CCA">
        <w:rPr>
          <w:lang w:val="fr-FR"/>
        </w:rPr>
        <w:t xml:space="preserve"> </w:t>
      </w:r>
      <w:r w:rsidRPr="00D46CCA">
        <w:t>β</w:t>
      </w:r>
      <w:proofErr w:type="spellStart"/>
      <w:r w:rsidRPr="00D46CCA">
        <w:rPr>
          <w:vertAlign w:val="subscript"/>
          <w:lang w:val="fr-FR"/>
        </w:rPr>
        <w:t>Ei</w:t>
      </w:r>
      <w:proofErr w:type="spellEnd"/>
      <w:r w:rsidRPr="00D46CCA">
        <w:rPr>
          <w:vertAlign w:val="subscript"/>
          <w:lang w:val="fr-FR"/>
        </w:rPr>
        <w:t xml:space="preserve"> </w:t>
      </w:r>
      <w:r w:rsidRPr="00D46CCA">
        <w:rPr>
          <w:lang w:val="fr-FR"/>
        </w:rPr>
        <w:t>+ N</w:t>
      </w:r>
      <w:r w:rsidRPr="00D46CCA">
        <w:rPr>
          <w:vertAlign w:val="subscript"/>
          <w:lang w:val="fr-FR"/>
        </w:rPr>
        <w:t>i</w:t>
      </w:r>
      <w:r w:rsidRPr="00D46CCA">
        <w:rPr>
          <w:lang w:val="fr-FR"/>
        </w:rPr>
        <w:t xml:space="preserve"> </w:t>
      </w:r>
      <w:r w:rsidRPr="00D46CCA">
        <w:t>β</w:t>
      </w:r>
      <w:r w:rsidRPr="00D46CCA">
        <w:rPr>
          <w:vertAlign w:val="subscript"/>
          <w:lang w:val="fr-FR"/>
        </w:rPr>
        <w:t xml:space="preserve">Ni </w:t>
      </w:r>
      <w:r w:rsidRPr="00D46CCA">
        <w:rPr>
          <w:lang w:val="fr-FR"/>
        </w:rPr>
        <w:t>+ C</w:t>
      </w:r>
      <w:r w:rsidRPr="00D46CCA">
        <w:rPr>
          <w:vertAlign w:val="subscript"/>
          <w:lang w:val="fr-FR"/>
        </w:rPr>
        <w:t>i</w:t>
      </w:r>
      <w:r w:rsidRPr="00D46CCA">
        <w:rPr>
          <w:lang w:val="fr-FR"/>
        </w:rPr>
        <w:t xml:space="preserve"> </w:t>
      </w:r>
      <w:r w:rsidRPr="00D46CCA">
        <w:t>β</w:t>
      </w:r>
      <w:r w:rsidRPr="00D46CCA">
        <w:rPr>
          <w:vertAlign w:val="subscript"/>
          <w:lang w:val="fr-FR"/>
        </w:rPr>
        <w:t>Ci</w:t>
      </w:r>
      <w:r w:rsidRPr="00D46CCA">
        <w:rPr>
          <w:lang w:val="fr-FR"/>
        </w:rPr>
        <w:t xml:space="preserve"> + </w:t>
      </w:r>
      <w:r w:rsidRPr="00D46CCA">
        <w:t>ϵ</w:t>
      </w:r>
    </w:p>
    <w:p w:rsidRPr="00D46CCA" w:rsidR="005D396F" w:rsidP="00177059" w:rsidRDefault="005D396F" w14:paraId="245A9C70" w14:textId="700C1AE4">
      <w:r w:rsidRPr="00D46CCA">
        <w:t xml:space="preserve">where </w:t>
      </w:r>
      <w:r w:rsidRPr="00D46CCA">
        <w:rPr>
          <w:i/>
          <w:iCs/>
        </w:rPr>
        <w:t>Y</w:t>
      </w:r>
      <w:r w:rsidRPr="00D46CCA">
        <w:rPr>
          <w:i/>
          <w:iCs/>
          <w:vertAlign w:val="subscript"/>
        </w:rPr>
        <w:t>i</w:t>
      </w:r>
      <w:r w:rsidRPr="00D46CCA">
        <w:t xml:space="preserve"> indicates a function </w:t>
      </w:r>
      <w:ins w:author="Portlock, Theo" w:date="2021-11-22T13:44:00Z" w:id="320">
        <w:r w:rsidR="00F269BE">
          <w:t xml:space="preserve">with </w:t>
        </w:r>
      </w:ins>
      <w:r w:rsidRPr="00D46CCA">
        <w:t>regard</w:t>
      </w:r>
      <w:ins w:author="Portlock, Theo" w:date="2021-11-22T13:44:00Z" w:id="321">
        <w:r w:rsidR="00F269BE">
          <w:t>s</w:t>
        </w:r>
      </w:ins>
      <w:r w:rsidRPr="00D46CCA">
        <w:t xml:space="preserve"> to species </w:t>
      </w:r>
      <w:proofErr w:type="spellStart"/>
      <w:r w:rsidRPr="00D46CCA">
        <w:rPr>
          <w:i/>
          <w:iCs/>
        </w:rPr>
        <w:t>i</w:t>
      </w:r>
      <w:proofErr w:type="spellEnd"/>
      <w:r w:rsidRPr="00D46CCA">
        <w:t xml:space="preserve"> like </w:t>
      </w:r>
      <w:proofErr w:type="spellStart"/>
      <w:r w:rsidRPr="00D46CCA">
        <w:t>CAZyme</w:t>
      </w:r>
      <w:proofErr w:type="spellEnd"/>
      <w:r w:rsidRPr="00D46CCA">
        <w:t xml:space="preserve">, antibiotics resistance, anti-SMASH, and virulence factor (if a given function exists in species </w:t>
      </w:r>
      <w:proofErr w:type="spellStart"/>
      <w:r w:rsidRPr="00D46CCA">
        <w:rPr>
          <w:i/>
          <w:iCs/>
        </w:rPr>
        <w:t>i</w:t>
      </w:r>
      <w:proofErr w:type="spellEnd"/>
      <w:r w:rsidRPr="00D46CCA">
        <w:t xml:space="preserve">, </w:t>
      </w:r>
      <w:r w:rsidRPr="00D46CCA">
        <w:rPr>
          <w:i/>
          <w:iCs/>
        </w:rPr>
        <w:t>Y</w:t>
      </w:r>
      <w:r w:rsidRPr="00D46CCA">
        <w:rPr>
          <w:i/>
          <w:iCs/>
          <w:vertAlign w:val="subscript"/>
        </w:rPr>
        <w:t>i</w:t>
      </w:r>
      <w:r w:rsidRPr="00D46CCA">
        <w:rPr>
          <w:i/>
          <w:iCs/>
        </w:rPr>
        <w:t xml:space="preserve"> </w:t>
      </w:r>
      <w:r w:rsidRPr="00D46CCA">
        <w:t xml:space="preserve">=1, otherwise </w:t>
      </w:r>
      <w:r w:rsidRPr="00D46CCA">
        <w:rPr>
          <w:i/>
          <w:iCs/>
        </w:rPr>
        <w:t>Y</w:t>
      </w:r>
      <w:r w:rsidRPr="00D46CCA">
        <w:rPr>
          <w:i/>
          <w:iCs/>
          <w:vertAlign w:val="subscript"/>
        </w:rPr>
        <w:t>i</w:t>
      </w:r>
      <w:r w:rsidRPr="00D46CCA">
        <w:rPr>
          <w:i/>
          <w:iCs/>
        </w:rPr>
        <w:t xml:space="preserve"> </w:t>
      </w:r>
      <w:r w:rsidRPr="00D46CCA">
        <w:t xml:space="preserve">= 0), </w:t>
      </w:r>
      <w:r w:rsidRPr="00D46CCA">
        <w:rPr>
          <w:i/>
          <w:iCs/>
        </w:rPr>
        <w:t xml:space="preserve">ϵ </w:t>
      </w:r>
      <w:r w:rsidRPr="00D46CCA">
        <w:lastRenderedPageBreak/>
        <w:t>indicates an intercept,</w:t>
      </w:r>
      <w:r w:rsidRPr="00D46CCA">
        <w:rPr>
          <w:i/>
          <w:iCs/>
        </w:rPr>
        <w:t xml:space="preserve"> 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and β</w:t>
      </w:r>
      <w:r w:rsidRPr="00D46CCA">
        <w:rPr>
          <w:i/>
          <w:iCs/>
          <w:vertAlign w:val="subscript"/>
        </w:rPr>
        <w:t>Ci</w:t>
      </w:r>
      <w:r w:rsidRPr="00D46CCA">
        <w:rPr>
          <w:vertAlign w:val="superscript"/>
        </w:rPr>
        <w:t>2</w:t>
      </w:r>
      <w:r w:rsidRPr="00D46CCA">
        <w:t xml:space="preserve"> are regression coefficients for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t xml:space="preserve">, respectively and </w:t>
      </w:r>
      <w:proofErr w:type="spellStart"/>
      <w:r w:rsidRPr="00D46CCA">
        <w:rPr>
          <w:i/>
          <w:iCs/>
        </w:rPr>
        <w:t>E</w:t>
      </w:r>
      <w:r w:rsidRPr="00D46CCA">
        <w:rPr>
          <w:i/>
          <w:iCs/>
          <w:vertAlign w:val="subscript"/>
        </w:rPr>
        <w:t>i</w:t>
      </w:r>
      <w:proofErr w:type="spellEnd"/>
      <w:r w:rsidRPr="00D46CCA">
        <w:t xml:space="preserve">, </w:t>
      </w:r>
      <w:r w:rsidRPr="00D46CCA">
        <w:rPr>
          <w:i/>
          <w:iCs/>
        </w:rPr>
        <w:t>N</w:t>
      </w:r>
      <w:r w:rsidRPr="00D46CCA">
        <w:rPr>
          <w:i/>
          <w:iCs/>
          <w:vertAlign w:val="subscript"/>
        </w:rPr>
        <w:t>i</w:t>
      </w:r>
      <w:r w:rsidRPr="00D46CCA">
        <w:t xml:space="preserve">, and </w:t>
      </w:r>
      <w:r w:rsidRPr="00D46CCA">
        <w:rPr>
          <w:i/>
          <w:iCs/>
        </w:rPr>
        <w:t>C</w:t>
      </w:r>
      <w:r w:rsidRPr="00D46CCA">
        <w:rPr>
          <w:i/>
          <w:iCs/>
          <w:vertAlign w:val="subscript"/>
        </w:rPr>
        <w:t>i</w:t>
      </w:r>
      <w:r w:rsidRPr="00D46CCA">
        <w:rPr>
          <w:i/>
          <w:iCs/>
        </w:rPr>
        <w:t xml:space="preserve"> </w:t>
      </w:r>
      <w:r w:rsidRPr="00D46CCA">
        <w:t xml:space="preserve">are categorial variables that indicate the region-enrichment of species </w:t>
      </w:r>
      <w:proofErr w:type="spellStart"/>
      <w:r w:rsidRPr="00D46CCA">
        <w:rPr>
          <w:i/>
          <w:iCs/>
        </w:rPr>
        <w:t>i</w:t>
      </w:r>
      <w:proofErr w:type="spellEnd"/>
      <w:r w:rsidRPr="00D46CCA">
        <w:t xml:space="preserve">: </w:t>
      </w:r>
    </w:p>
    <w:p w:rsidRPr="00D46CCA" w:rsidR="005D396F" w:rsidP="00922965" w:rsidRDefault="005D396F" w14:paraId="4330332E" w14:textId="77777777">
      <w:pPr>
        <w:jc w:val="center"/>
      </w:pPr>
      <w:proofErr w:type="spellStart"/>
      <w:r w:rsidRPr="00D46CCA">
        <w:rPr>
          <w:i/>
          <w:iCs/>
        </w:rPr>
        <w:t>E</w:t>
      </w:r>
      <w:r w:rsidRPr="00D46CCA">
        <w:rPr>
          <w:i/>
          <w:iCs/>
          <w:vertAlign w:val="subscript"/>
        </w:rPr>
        <w:t>i</w:t>
      </w:r>
      <w:proofErr w:type="spellEnd"/>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European countries, otherwise </w:t>
      </w:r>
      <w:proofErr w:type="spellStart"/>
      <w:r w:rsidRPr="00D46CCA">
        <w:rPr>
          <w:i/>
          <w:iCs/>
        </w:rPr>
        <w:t>E</w:t>
      </w:r>
      <w:r w:rsidRPr="00D46CCA">
        <w:rPr>
          <w:i/>
          <w:iCs/>
          <w:vertAlign w:val="subscript"/>
        </w:rPr>
        <w:t>i</w:t>
      </w:r>
      <w:proofErr w:type="spellEnd"/>
      <w:r w:rsidRPr="00D46CCA">
        <w:t xml:space="preserve"> = 0</w:t>
      </w:r>
    </w:p>
    <w:p w:rsidRPr="00D46CCA" w:rsidR="005D396F" w:rsidP="00922965" w:rsidRDefault="005D396F" w14:paraId="2B2848EC" w14:textId="77777777">
      <w:pPr>
        <w:jc w:val="center"/>
      </w:pPr>
      <w:r w:rsidRPr="00D46CCA">
        <w:rPr>
          <w:i/>
          <w:iCs/>
        </w:rPr>
        <w:t>N</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any of non-westernized countries, otherwise </w:t>
      </w:r>
      <w:r w:rsidRPr="00D46CCA">
        <w:rPr>
          <w:i/>
          <w:iCs/>
        </w:rPr>
        <w:t>N</w:t>
      </w:r>
      <w:r w:rsidRPr="00D46CCA">
        <w:rPr>
          <w:i/>
          <w:iCs/>
          <w:vertAlign w:val="subscript"/>
        </w:rPr>
        <w:t>i</w:t>
      </w:r>
      <w:r w:rsidRPr="00D46CCA">
        <w:t xml:space="preserve"> = 0</w:t>
      </w:r>
    </w:p>
    <w:p w:rsidRPr="00D46CCA" w:rsidR="005D396F" w:rsidP="00922965" w:rsidRDefault="005D396F" w14:paraId="43825E13" w14:textId="77777777">
      <w:pPr>
        <w:jc w:val="center"/>
      </w:pPr>
      <w:r w:rsidRPr="00D46CCA">
        <w:rPr>
          <w:i/>
          <w:iCs/>
        </w:rPr>
        <w:t>C</w:t>
      </w:r>
      <w:r w:rsidRPr="00D46CCA">
        <w:rPr>
          <w:i/>
          <w:iCs/>
          <w:vertAlign w:val="subscript"/>
        </w:rPr>
        <w:t>i</w:t>
      </w:r>
      <w:r w:rsidRPr="00D46CCA">
        <w:t xml:space="preserve"> = 1 if </w:t>
      </w:r>
      <w:proofErr w:type="spellStart"/>
      <w:r w:rsidRPr="00D46CCA">
        <w:rPr>
          <w:i/>
          <w:iCs/>
        </w:rPr>
        <w:t>i</w:t>
      </w:r>
      <w:proofErr w:type="spellEnd"/>
      <w:r w:rsidRPr="00D46CCA">
        <w:t xml:space="preserve"> </w:t>
      </w:r>
      <w:r w:rsidRPr="00D46CCA">
        <w:rPr>
          <w:rFonts w:ascii="Cambria Math" w:hAnsi="Cambria Math" w:cs="Cambria Math"/>
        </w:rPr>
        <w:t>∊</w:t>
      </w:r>
      <w:r w:rsidRPr="00D46CCA">
        <w:t xml:space="preserve"> species enriched in China, Japan, or US, otherwise, </w:t>
      </w:r>
      <w:r w:rsidRPr="00D46CCA">
        <w:rPr>
          <w:i/>
          <w:iCs/>
        </w:rPr>
        <w:t>C</w:t>
      </w:r>
      <w:r w:rsidRPr="00D46CCA">
        <w:rPr>
          <w:i/>
          <w:iCs/>
          <w:vertAlign w:val="subscript"/>
        </w:rPr>
        <w:t>i</w:t>
      </w:r>
      <w:r w:rsidRPr="00D46CCA">
        <w:t xml:space="preserve"> = 0)</w:t>
      </w:r>
    </w:p>
    <w:p w:rsidRPr="00D46CCA" w:rsidR="005D396F" w:rsidDel="005871F6" w:rsidRDefault="005D396F" w14:paraId="7B5FDEA8" w14:textId="77777777">
      <w:pPr>
        <w:rPr>
          <w:del w:author="Portlock, Theo" w:date="2021-11-30T10:04:00Z" w:id="322"/>
        </w:rPr>
      </w:pPr>
      <w:r w:rsidRPr="00D46CCA">
        <w:t xml:space="preserve">Functions significantly associated with enrichment of any of three geographical clusters were identified based on </w:t>
      </w:r>
      <w:r w:rsidRPr="00D46CCA">
        <w:rPr>
          <w:i/>
          <w:iCs/>
        </w:rPr>
        <w:t>F</w:t>
      </w:r>
      <w:r w:rsidRPr="00D46CCA">
        <w:t xml:space="preserve">-tests of regressions (p-value &lt; 0.01; </w:t>
      </w:r>
      <w:r w:rsidRPr="00D46CCA">
        <w:rPr>
          <w:i/>
          <w:iCs/>
        </w:rPr>
        <w:t>β</w:t>
      </w:r>
      <w:proofErr w:type="spellStart"/>
      <w:r w:rsidRPr="00D46CCA">
        <w:rPr>
          <w:i/>
          <w:iCs/>
          <w:vertAlign w:val="subscript"/>
        </w:rPr>
        <w:t>Ei</w:t>
      </w:r>
      <w:proofErr w:type="spellEnd"/>
      <w:r w:rsidRPr="00D46CCA">
        <w:t>,</w:t>
      </w:r>
      <w:r w:rsidRPr="00D46CCA">
        <w:rPr>
          <w:i/>
          <w:iCs/>
        </w:rPr>
        <w:t xml:space="preserve"> β</w:t>
      </w:r>
      <w:r w:rsidRPr="00D46CCA">
        <w:rPr>
          <w:i/>
          <w:iCs/>
          <w:vertAlign w:val="subscript"/>
        </w:rPr>
        <w:t>Ni</w:t>
      </w:r>
      <w:r w:rsidRPr="00D46CCA">
        <w:t xml:space="preserve">, </w:t>
      </w:r>
      <w:r w:rsidRPr="00D46CCA">
        <w:rPr>
          <w:i/>
          <w:iCs/>
        </w:rPr>
        <w:t>β</w:t>
      </w:r>
      <w:r w:rsidRPr="00D46CCA">
        <w:rPr>
          <w:i/>
          <w:iCs/>
          <w:vertAlign w:val="subscript"/>
        </w:rPr>
        <w:t>Ci</w:t>
      </w:r>
      <w:r w:rsidRPr="00D46CCA">
        <w:t xml:space="preserve"> &gt; 0) and quaternary plots were shown based on squared regression coefficients (</w:t>
      </w:r>
      <w:r w:rsidRPr="00D46CCA">
        <w:rPr>
          <w:i/>
          <w:iCs/>
        </w:rPr>
        <w:t>β</w:t>
      </w:r>
      <w:r w:rsidRPr="00D46CCA">
        <w:rPr>
          <w:i/>
          <w:iCs/>
          <w:vertAlign w:val="subscript"/>
        </w:rPr>
        <w:t>Ei</w:t>
      </w:r>
      <w:r w:rsidRPr="00D46CCA">
        <w:rPr>
          <w:vertAlign w:val="superscript"/>
        </w:rPr>
        <w:t>2</w:t>
      </w:r>
      <w:r w:rsidRPr="00D46CCA">
        <w:rPr>
          <w:i/>
          <w:iCs/>
        </w:rPr>
        <w:t>, β</w:t>
      </w:r>
      <w:r w:rsidRPr="00D46CCA">
        <w:rPr>
          <w:i/>
          <w:iCs/>
          <w:vertAlign w:val="subscript"/>
        </w:rPr>
        <w:t>Ni</w:t>
      </w:r>
      <w:r w:rsidRPr="00D46CCA">
        <w:rPr>
          <w:vertAlign w:val="superscript"/>
        </w:rPr>
        <w:t>2</w:t>
      </w:r>
      <w:r w:rsidRPr="00D46CCA">
        <w:rPr>
          <w:i/>
          <w:iCs/>
        </w:rPr>
        <w:t>, β</w:t>
      </w:r>
      <w:r w:rsidRPr="00D46CCA">
        <w:rPr>
          <w:i/>
          <w:iCs/>
          <w:vertAlign w:val="subscript"/>
        </w:rPr>
        <w:t>Ci</w:t>
      </w:r>
      <w:r w:rsidRPr="00D46CCA">
        <w:rPr>
          <w:vertAlign w:val="superscript"/>
        </w:rPr>
        <w:t>2</w:t>
      </w:r>
      <w:r w:rsidRPr="00D46CCA">
        <w:t xml:space="preserve">) normalized by their total sum. </w:t>
      </w:r>
    </w:p>
    <w:p w:rsidRPr="007749A9" w:rsidR="005D396F" w:rsidDel="005871F6" w:rsidRDefault="005D396F" w14:paraId="27EDD87B" w14:textId="455F7EA4">
      <w:pPr>
        <w:rPr>
          <w:del w:author="Portlock, Theo" w:date="2021-11-30T10:04:00Z" w:id="323"/>
        </w:rPr>
      </w:pPr>
      <w:del w:author="Portlock, Theo" w:date="2021-11-30T10:04:00Z" w:id="324">
        <w:r w:rsidRPr="007749A9" w:rsidDel="005871F6">
          <w:delText>Modelling temporal changes of normal gut microbiota during a year</w:delText>
        </w:r>
      </w:del>
    </w:p>
    <w:p w:rsidRPr="00D46CCA" w:rsidR="005D396F" w:rsidDel="005871F6" w:rsidRDefault="005D396F" w14:paraId="6A96AD7D" w14:textId="6CD50E1B">
      <w:pPr>
        <w:rPr>
          <w:del w:author="Portlock, Theo" w:date="2021-11-30T10:04:00Z" w:id="325"/>
        </w:rPr>
      </w:pPr>
      <w:del w:author="Portlock, Theo" w:date="2021-11-30T10:04:00Z" w:id="326">
        <w:r w:rsidRPr="00D46CCA" w:rsidDel="005871F6">
          <w:delText xml:space="preserve">First, we chose samples with sequential visits of given subjects and counted presence/absence of all MSPs detected in samples. To decide detection limit here, we fitted all non-zero abundance of MSPs into gamma distribution after per-million scaling and log2-transformation using R </w:delText>
        </w:r>
        <w:r w:rsidRPr="00D46CCA" w:rsidDel="005871F6">
          <w:rPr>
            <w:i/>
            <w:iCs/>
          </w:rPr>
          <w:delText>fitdistrplus</w:delText>
        </w:r>
        <w:r w:rsidRPr="00D46CCA" w:rsidDel="005871F6">
          <w:delText xml:space="preserve"> package. Based on estimated shape and rate parameters from fitted gamma distribution, we counted species presence only when its abundance exceeded a percentile (&gt;1%) based on the gamma distribution. Presence/absence profiles were fitted into two-state Markov chain model (i.e. states of presence and absence) to estimate state transition probabilities between presence and absence (R </w:delText>
        </w:r>
        <w:r w:rsidRPr="00D46CCA" w:rsidDel="005871F6">
          <w:rPr>
            <w:i/>
            <w:iCs/>
          </w:rPr>
          <w:delText>markovchain</w:delText>
        </w:r>
        <w:r w:rsidRPr="00D46CCA" w:rsidDel="005871F6">
          <w:delText xml:space="preserve"> package). We did not include species of 100% prevalence, i.e., </w:delText>
        </w:r>
        <w:r w:rsidRPr="00D46CCA" w:rsidDel="005871F6">
          <w:rPr>
            <w:i/>
            <w:iCs/>
          </w:rPr>
          <w:delText>Blautia wexlerae</w:delText>
        </w:r>
        <w:r w:rsidRPr="00D46CCA" w:rsidDel="005871F6">
          <w:delText xml:space="preserve"> (msp_0076) to Markov chain model. Here we estimated inflow probability of state transition from absence to presence</w:delText>
        </w:r>
      </w:del>
      <w:del w:author="Portlock, Theo" w:date="2021-11-22T13:44:00Z" w:id="327">
        <w:r w:rsidRPr="00D46CCA" w:rsidDel="00F269BE">
          <w:delText>,</w:delText>
        </w:r>
      </w:del>
      <w:del w:author="Portlock, Theo" w:date="2021-11-30T10:04:00Z" w:id="328">
        <w:r w:rsidRPr="00D46CCA" w:rsidDel="005871F6">
          <w:delText xml:space="preserve"> and outflow probability of state transition from presence to absence. For the estimation of species-retaining probabilities, we modeled presence/absence profiles as “events” and estimated the retaining probability from the survival rates of Kaplan Meier estimates using R </w:delText>
        </w:r>
        <w:r w:rsidRPr="00D46CCA" w:rsidDel="005871F6">
          <w:rPr>
            <w:i/>
            <w:iCs/>
          </w:rPr>
          <w:delText>survival</w:delText>
        </w:r>
        <w:r w:rsidRPr="00D46CCA" w:rsidDel="005871F6">
          <w:delText xml:space="preserve"> and </w:delText>
        </w:r>
        <w:r w:rsidRPr="00D46CCA" w:rsidDel="005871F6">
          <w:rPr>
            <w:i/>
            <w:iCs/>
          </w:rPr>
          <w:delText>survminer</w:delText>
        </w:r>
        <w:r w:rsidRPr="00D46CCA" w:rsidDel="005871F6">
          <w:delText xml:space="preserve"> packages. </w:delText>
        </w:r>
      </w:del>
    </w:p>
    <w:p w:rsidRPr="00D46CCA" w:rsidR="005D396F" w:rsidDel="005871F6" w:rsidRDefault="005D396F" w14:paraId="318A8734" w14:textId="03D1EFA9">
      <w:pPr>
        <w:rPr>
          <w:del w:author="Portlock, Theo" w:date="2021-11-30T10:04:00Z" w:id="329"/>
        </w:rPr>
      </w:pPr>
      <w:del w:author="Portlock, Theo" w:date="2021-11-30T10:04:00Z" w:id="330">
        <w:r w:rsidRPr="00D46CCA" w:rsidDel="005871F6">
          <w:delText>For the validation of inflow and outflow from same Swedish wellness cohort, we additionally followed the two more visits (by every three months) and processed metagenomics data of 67 subjects (134 samples) after excluding subjects of missing visits and low sequencing depth less than 10 million reads. For the validation of inflow and outflow from independent cohorts, we processed metagenomics data from Italy (DINAMIC cohort) and US (</w:delText>
        </w:r>
        <w:r w:rsidDel="005871F6" w:rsidR="0074688B">
          <w:delText>HPFS</w:delText>
        </w:r>
        <w:r w:rsidRPr="00D46CCA" w:rsidDel="005871F6">
          <w:delText xml:space="preserve"> cohort) after excluding subjects of missing visits and low sequencing depth less than 10 million reads. In </w:delText>
        </w:r>
        <w:r w:rsidDel="005871F6" w:rsidR="0074688B">
          <w:delText>HPFS</w:delText>
        </w:r>
        <w:r w:rsidRPr="00D46CCA" w:rsidDel="005871F6">
          <w:delText xml:space="preserve"> cohort, we only took six-months interval samples of individuals, excluding one-day interval samples. We counted presence/absence of MSPs from the abundance profiles in a similar way of calculation in Swedish wellness cohort</w:delText>
        </w:r>
      </w:del>
      <w:del w:author="Portlock, Theo" w:date="2021-11-22T13:45:00Z" w:id="331">
        <w:r w:rsidRPr="00D46CCA" w:rsidDel="00F269BE">
          <w:delText>,</w:delText>
        </w:r>
      </w:del>
      <w:del w:author="Portlock, Theo" w:date="2021-11-30T10:04:00Z" w:id="332">
        <w:r w:rsidRPr="00D46CCA" w:rsidDel="005871F6">
          <w:delText xml:space="preserve"> and calculated state transition probabilities between presence and absence (i.e. inflow and outflow) after fitting presence/absence profiles into two-state Markov chain model. </w:delText>
        </w:r>
      </w:del>
    </w:p>
    <w:p w:rsidRPr="00D46CCA" w:rsidR="005D396F" w:rsidDel="005871F6" w:rsidRDefault="005D396F" w14:paraId="2A7193DC" w14:textId="50E1AB3C">
      <w:pPr>
        <w:rPr>
          <w:del w:author="Portlock, Theo" w:date="2021-11-30T10:04:00Z" w:id="333"/>
        </w:rPr>
      </w:pPr>
      <w:del w:author="Portlock, Theo" w:date="2021-11-30T10:04:00Z" w:id="334">
        <w:r w:rsidRPr="00D46CCA" w:rsidDel="005871F6">
          <w:delText xml:space="preserve">Based on estimated inflow and outflow probabilities, we identified </w:delText>
        </w:r>
        <w:r w:rsidDel="005871F6" w:rsidR="00552880">
          <w:delText>IFS</w:delText>
        </w:r>
        <w:r w:rsidRPr="00D46CCA" w:rsidDel="005871F6">
          <w:delText xml:space="preserve">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gt; 0.3, and </w:delText>
        </w:r>
        <w:r w:rsidRPr="00D46CCA" w:rsidDel="005871F6">
          <w:rPr>
            <w:i/>
            <w:iCs/>
          </w:rPr>
          <w:delText>P</w:delText>
        </w:r>
        <w:r w:rsidRPr="00D46CCA" w:rsidDel="005871F6">
          <w:rPr>
            <w:i/>
            <w:iCs/>
            <w:vertAlign w:val="subscript"/>
          </w:rPr>
          <w:delText>outflow</w:delText>
        </w:r>
        <w:r w:rsidRPr="00D46CCA" w:rsidDel="005871F6">
          <w:rPr>
            <w:vertAlign w:val="subscript"/>
          </w:rPr>
          <w:delText xml:space="preserve"> </w:delText>
        </w:r>
        <w:r w:rsidRPr="00D46CCA" w:rsidDel="005871F6">
          <w:delText xml:space="preserve">&lt; 0.3) and </w:delText>
        </w:r>
        <w:r w:rsidDel="005871F6" w:rsidR="00552880">
          <w:delText>OFS</w:delText>
        </w:r>
        <w:r w:rsidRPr="00D46CCA" w:rsidDel="005871F6">
          <w:delText xml:space="preserve"> (</w:delText>
        </w:r>
        <w:r w:rsidRPr="00D46CCA" w:rsidDel="005871F6">
          <w:rPr>
            <w:i/>
            <w:iCs/>
          </w:rPr>
          <w:delText>P</w:delText>
        </w:r>
        <w:r w:rsidRPr="00D46CCA" w:rsidDel="005871F6">
          <w:rPr>
            <w:i/>
            <w:iCs/>
            <w:vertAlign w:val="subscript"/>
          </w:rPr>
          <w:delText>outflow</w:delText>
        </w:r>
        <w:r w:rsidRPr="00D46CCA" w:rsidDel="005871F6">
          <w:delText xml:space="preserve"> &gt; 0.3 and </w:delText>
        </w:r>
        <w:r w:rsidRPr="00D46CCA" w:rsidDel="005871F6">
          <w:rPr>
            <w:i/>
            <w:iCs/>
          </w:rPr>
          <w:delText>P</w:delText>
        </w:r>
        <w:r w:rsidRPr="00D46CCA" w:rsidDel="005871F6">
          <w:rPr>
            <w:i/>
            <w:iCs/>
            <w:vertAlign w:val="subscript"/>
          </w:rPr>
          <w:delText>inflow</w:delText>
        </w:r>
        <w:r w:rsidRPr="00D46CCA" w:rsidDel="005871F6">
          <w:rPr>
            <w:vertAlign w:val="subscript"/>
          </w:rPr>
          <w:delText xml:space="preserve"> </w:delText>
        </w:r>
        <w:r w:rsidRPr="00D46CCA" w:rsidDel="005871F6">
          <w:delText xml:space="preserve">&lt; 0.3) and calculated scaled abundance of </w:delText>
        </w:r>
        <w:r w:rsidDel="005871F6" w:rsidR="00552880">
          <w:delText xml:space="preserve">IFS </w:delText>
        </w:r>
        <w:r w:rsidRPr="00D46CCA" w:rsidDel="005871F6">
          <w:delText>(</w:delText>
        </w:r>
        <w:r w:rsidRPr="00D46CCA" w:rsidDel="005871F6">
          <w:rPr>
            <w:i/>
            <w:iCs/>
          </w:rPr>
          <w:delText>Z</w:delText>
        </w:r>
        <w:r w:rsidRPr="00D46CCA" w:rsidDel="005871F6">
          <w:rPr>
            <w:i/>
            <w:iCs/>
            <w:vertAlign w:val="subscript"/>
          </w:rPr>
          <w:delText>IFS</w:delText>
        </w:r>
        <w:r w:rsidRPr="00D46CCA" w:rsidDel="005871F6">
          <w:delText xml:space="preserve">) and </w:delText>
        </w:r>
        <w:r w:rsidDel="005871F6" w:rsidR="00552880">
          <w:delText>OFS</w:delText>
        </w:r>
        <w:r w:rsidRPr="00D46CCA" w:rsidDel="005871F6">
          <w:delText xml:space="preserve"> populations (</w:delText>
        </w:r>
        <w:r w:rsidRPr="00D46CCA" w:rsidDel="005871F6">
          <w:rPr>
            <w:i/>
            <w:iCs/>
          </w:rPr>
          <w:delText>Z</w:delText>
        </w:r>
        <w:r w:rsidRPr="00D46CCA" w:rsidDel="005871F6">
          <w:rPr>
            <w:i/>
            <w:iCs/>
            <w:vertAlign w:val="subscript"/>
          </w:rPr>
          <w:delText>OFS</w:delText>
        </w:r>
        <w:r w:rsidRPr="00D46CCA" w:rsidDel="005871F6">
          <w:delText xml:space="preserve">) like below. </w:delText>
        </w:r>
      </w:del>
    </w:p>
    <w:p w:rsidRPr="00D46CCA" w:rsidR="005D396F" w:rsidDel="005871F6" w:rsidRDefault="008F7CC0" w14:paraId="62421AB6" w14:textId="6E2AA61E">
      <w:pPr>
        <w:rPr>
          <w:del w:author="Portlock, Theo" w:date="2021-11-30T10:04:00Z" w:id="335"/>
        </w:rPr>
      </w:pPr>
      <m:oMathPara>
        <m:oMath>
          <m:sSub>
            <m:sSubPr>
              <m:ctrlPr>
                <w:del w:author="Portlock, Theo" w:date="2021-11-30T10:04:00Z" w:id="336">
                  <w:rPr>
                    <w:rFonts w:ascii="Cambria Math" w:hAnsi="Cambria Math"/>
                  </w:rPr>
                </w:del>
              </m:ctrlPr>
            </m:sSubPr>
            <m:e>
              <m:r>
                <w:del w:id="337" w:author="Portlock, Theo" w:date="2021-11-30T10:04:00Z">
                  <w:rPr>
                    <w:rFonts w:ascii="Cambria Math" w:hAnsi="Cambria Math"/>
                  </w:rPr>
                  <m:t>z</m:t>
                </w:del>
              </m:r>
            </m:e>
            <m:sub>
              <m:r>
                <w:del w:id="338" w:author="Portlock, Theo" w:date="2021-11-30T10:04:00Z">
                  <w:rPr>
                    <w:rFonts w:ascii="Cambria Math" w:hAnsi="Cambria Math"/>
                  </w:rPr>
                  <m:t>ij</m:t>
                </w:del>
              </m:r>
            </m:sub>
          </m:sSub>
          <m:r>
            <w:del w:id="339" w:author="Portlock, Theo" w:date="2021-11-30T10:04:00Z">
              <m:rPr>
                <m:sty m:val="p"/>
              </m:rPr>
              <w:rPr>
                <w:rFonts w:ascii="Cambria Math" w:hAnsi="Cambria Math"/>
              </w:rPr>
              <m:t xml:space="preserve">= </m:t>
            </w:del>
          </m:r>
          <m:f>
            <m:fPr>
              <m:ctrlPr>
                <w:del w:author="Portlock, Theo" w:date="2021-11-30T10:04:00Z" w:id="340">
                  <w:rPr>
                    <w:rFonts w:ascii="Cambria Math" w:hAnsi="Cambria Math"/>
                  </w:rPr>
                </w:del>
              </m:ctrlPr>
            </m:fPr>
            <m:num>
              <m:sSub>
                <m:sSubPr>
                  <m:ctrlPr>
                    <w:del w:author="Portlock, Theo" w:date="2021-11-30T10:04:00Z" w:id="341">
                      <w:rPr>
                        <w:rFonts w:ascii="Cambria Math" w:hAnsi="Cambria Math"/>
                      </w:rPr>
                    </w:del>
                  </m:ctrlPr>
                </m:sSubPr>
                <m:e>
                  <m:r>
                    <w:del w:id="342" w:author="Portlock, Theo" w:date="2021-11-30T10:04:00Z">
                      <w:rPr>
                        <w:rFonts w:ascii="Cambria Math" w:hAnsi="Cambria Math"/>
                      </w:rPr>
                      <m:t>A</m:t>
                    </w:del>
                  </m:r>
                </m:e>
                <m:sub>
                  <m:r>
                    <w:del w:id="343" w:author="Portlock, Theo" w:date="2021-11-30T10:04:00Z">
                      <w:rPr>
                        <w:rFonts w:ascii="Cambria Math" w:hAnsi="Cambria Math"/>
                      </w:rPr>
                      <m:t>ij</m:t>
                    </w:del>
                  </m:r>
                </m:sub>
              </m:sSub>
              <m:r>
                <w:del w:id="344" w:author="Portlock, Theo" w:date="2021-11-30T10:04:00Z">
                  <m:rPr>
                    <m:sty m:val="p"/>
                  </m:rPr>
                  <w:rPr>
                    <w:rFonts w:ascii="Cambria Math" w:hAnsi="Cambria Math"/>
                  </w:rPr>
                  <m:t>-</m:t>
                </w:del>
              </m:r>
              <m:sSub>
                <m:sSubPr>
                  <m:ctrlPr>
                    <w:del w:author="Portlock, Theo" w:date="2021-11-30T10:04:00Z" w:id="345">
                      <w:rPr>
                        <w:rFonts w:ascii="Cambria Math" w:hAnsi="Cambria Math"/>
                      </w:rPr>
                    </w:del>
                  </m:ctrlPr>
                </m:sSubPr>
                <m:e>
                  <m:r>
                    <w:del w:id="346" w:author="Portlock, Theo" w:date="2021-11-30T10:04:00Z">
                      <m:rPr>
                        <m:sty m:val="p"/>
                      </m:rPr>
                      <w:rPr>
                        <w:rFonts w:ascii="Cambria Math" w:hAnsi="Cambria Math"/>
                      </w:rPr>
                      <m:t>µ</m:t>
                    </w:del>
                  </m:r>
                </m:e>
                <m:sub>
                  <m:r>
                    <w:del w:id="347" w:author="Portlock, Theo" w:date="2021-11-30T10:04:00Z">
                      <w:rPr>
                        <w:rFonts w:ascii="Cambria Math" w:hAnsi="Cambria Math"/>
                      </w:rPr>
                      <m:t>i</m:t>
                    </w:del>
                  </m:r>
                </m:sub>
              </m:sSub>
            </m:num>
            <m:den>
              <m:sSub>
                <m:sSubPr>
                  <m:ctrlPr>
                    <w:del w:author="Portlock, Theo" w:date="2021-11-30T10:04:00Z" w:id="348">
                      <w:rPr>
                        <w:rFonts w:ascii="Cambria Math" w:hAnsi="Cambria Math"/>
                      </w:rPr>
                    </w:del>
                  </m:ctrlPr>
                </m:sSubPr>
                <m:e>
                  <m:r>
                    <w:del w:id="349" w:author="Portlock, Theo" w:date="2021-11-30T10:04:00Z">
                      <w:rPr>
                        <w:rFonts w:ascii="Cambria Math" w:hAnsi="Cambria Math"/>
                      </w:rPr>
                      <m:t>σ</m:t>
                    </w:del>
                  </m:r>
                </m:e>
                <m:sub>
                  <m:r>
                    <w:del w:id="350" w:author="Portlock, Theo" w:date="2021-11-30T10:04:00Z">
                      <w:rPr>
                        <w:rFonts w:ascii="Cambria Math" w:hAnsi="Cambria Math"/>
                      </w:rPr>
                      <m:t>i</m:t>
                    </w:del>
                  </m:r>
                </m:sub>
              </m:sSub>
            </m:den>
          </m:f>
        </m:oMath>
      </m:oMathPara>
    </w:p>
    <w:p w:rsidRPr="00D46CCA" w:rsidR="005D396F" w:rsidDel="005871F6" w:rsidRDefault="008F7CC0" w14:paraId="1D07B660" w14:textId="5E3FB85F">
      <w:pPr>
        <w:rPr>
          <w:del w:author="Portlock, Theo" w:date="2021-11-30T10:04:00Z" w:id="351"/>
        </w:rPr>
      </w:pPr>
      <m:oMathPara>
        <m:oMath>
          <m:sSub>
            <m:sSubPr>
              <m:ctrlPr>
                <w:del w:author="Portlock, Theo" w:date="2021-11-30T10:04:00Z" w:id="352">
                  <w:rPr>
                    <w:rFonts w:ascii="Cambria Math" w:hAnsi="Cambria Math"/>
                  </w:rPr>
                </w:del>
              </m:ctrlPr>
            </m:sSubPr>
            <m:e>
              <m:r>
                <w:del w:id="353" w:author="Portlock, Theo" w:date="2021-11-30T10:04:00Z">
                  <w:rPr>
                    <w:rFonts w:ascii="Cambria Math" w:hAnsi="Cambria Math"/>
                  </w:rPr>
                  <m:t>Z</m:t>
                </w:del>
              </m:r>
            </m:e>
            <m:sub>
              <m:r>
                <w:del w:id="354" w:author="Portlock, Theo" w:date="2021-11-30T10:04:00Z">
                  <w:rPr>
                    <w:rFonts w:ascii="Cambria Math" w:hAnsi="Cambria Math"/>
                  </w:rPr>
                  <m:t>IFS</m:t>
                </w:del>
              </m:r>
              <m:r>
                <w:del w:id="355" w:author="Portlock, Theo" w:date="2021-11-30T10:04:00Z">
                  <m:rPr>
                    <m:sty m:val="p"/>
                  </m:rPr>
                  <w:rPr>
                    <w:rFonts w:ascii="Cambria Math" w:hAnsi="Cambria Math"/>
                  </w:rPr>
                  <m:t xml:space="preserve"> </m:t>
                </w:del>
              </m:r>
            </m:sub>
          </m:sSub>
          <m:r>
            <w:del w:id="356" w:author="Portlock, Theo" w:date="2021-11-30T10:04:00Z">
              <m:rPr>
                <m:sty m:val="p"/>
              </m:rPr>
              <w:rPr>
                <w:rFonts w:ascii="Cambria Math" w:hAnsi="Cambria Math"/>
              </w:rPr>
              <m:t xml:space="preserve"> </m:t>
            </w:del>
          </m:r>
          <m:r>
            <w:del w:id="357" w:author="Portlock, Theo" w:date="2021-11-30T10:04:00Z">
              <w:rPr>
                <w:rFonts w:ascii="Cambria Math" w:hAnsi="Cambria Math"/>
              </w:rPr>
              <m:t>or</m:t>
            </w:del>
          </m:r>
          <m:r>
            <w:del w:id="358" w:author="Portlock, Theo" w:date="2021-11-30T10:04:00Z">
              <m:rPr>
                <m:sty m:val="p"/>
              </m:rPr>
              <w:rPr>
                <w:rFonts w:ascii="Cambria Math" w:hAnsi="Cambria Math"/>
              </w:rPr>
              <m:t xml:space="preserve"> </m:t>
            </w:del>
          </m:r>
          <m:sSub>
            <m:sSubPr>
              <m:ctrlPr>
                <w:del w:author="Portlock, Theo" w:date="2021-11-30T10:04:00Z" w:id="359">
                  <w:rPr>
                    <w:rFonts w:ascii="Cambria Math" w:hAnsi="Cambria Math"/>
                  </w:rPr>
                </w:del>
              </m:ctrlPr>
            </m:sSubPr>
            <m:e>
              <m:r>
                <w:del w:id="360" w:author="Portlock, Theo" w:date="2021-11-30T10:04:00Z">
                  <w:rPr>
                    <w:rFonts w:ascii="Cambria Math" w:hAnsi="Cambria Math"/>
                  </w:rPr>
                  <m:t>Z</m:t>
                </w:del>
              </m:r>
            </m:e>
            <m:sub>
              <m:r>
                <w:del w:id="361" w:author="Portlock, Theo" w:date="2021-11-30T10:04:00Z">
                  <w:rPr>
                    <w:rFonts w:ascii="Cambria Math" w:hAnsi="Cambria Math"/>
                  </w:rPr>
                  <m:t>OFS</m:t>
                </w:del>
              </m:r>
            </m:sub>
          </m:sSub>
          <m:r>
            <w:del w:id="362" w:author="Portlock, Theo" w:date="2021-11-30T10:04:00Z">
              <m:rPr>
                <m:sty m:val="p"/>
              </m:rPr>
              <w:rPr>
                <w:rFonts w:ascii="Cambria Math" w:hAnsi="Cambria Math"/>
              </w:rPr>
              <m:t xml:space="preserve">(j)= </m:t>
            </w:del>
          </m:r>
          <m:f>
            <m:fPr>
              <m:ctrlPr>
                <w:del w:author="Portlock, Theo" w:date="2021-11-30T10:04:00Z" w:id="363">
                  <w:rPr>
                    <w:rFonts w:ascii="Cambria Math" w:hAnsi="Cambria Math"/>
                  </w:rPr>
                </w:del>
              </m:ctrlPr>
            </m:fPr>
            <m:num>
              <m:r>
                <w:del w:id="364" w:author="Portlock, Theo" w:date="2021-11-30T10:04:00Z">
                  <m:rPr>
                    <m:sty m:val="p"/>
                  </m:rPr>
                  <w:rPr>
                    <w:rFonts w:ascii="Cambria Math" w:hAnsi="Cambria Math"/>
                  </w:rPr>
                  <m:t>1</m:t>
                </w:del>
              </m:r>
            </m:num>
            <m:den>
              <m:rad>
                <m:radPr>
                  <m:degHide m:val="1"/>
                  <m:ctrlPr>
                    <w:del w:author="Portlock, Theo" w:date="2021-11-30T10:04:00Z" w:id="365">
                      <w:rPr>
                        <w:rFonts w:ascii="Cambria Math" w:hAnsi="Cambria Math"/>
                      </w:rPr>
                    </w:del>
                  </m:ctrlPr>
                </m:radPr>
                <m:deg/>
                <m:e>
                  <m:r>
                    <w:del w:id="366" w:author="Portlock, Theo" w:date="2021-11-30T10:04:00Z">
                      <w:rPr>
                        <w:rFonts w:ascii="Cambria Math" w:hAnsi="Cambria Math"/>
                      </w:rPr>
                      <m:t>n</m:t>
                    </w:del>
                  </m:r>
                </m:e>
              </m:rad>
            </m:den>
          </m:f>
          <m:nary>
            <m:naryPr>
              <m:chr m:val="∑"/>
              <m:limLoc m:val="subSup"/>
              <m:supHide m:val="1"/>
              <m:ctrlPr>
                <w:del w:author="Portlock, Theo" w:date="2021-11-30T10:04:00Z" w:id="367">
                  <w:rPr>
                    <w:rFonts w:ascii="Cambria Math" w:hAnsi="Cambria Math"/>
                  </w:rPr>
                </w:del>
              </m:ctrlPr>
            </m:naryPr>
            <m:sub>
              <m:r>
                <w:del w:id="368" w:author="Portlock, Theo" w:date="2021-11-30T10:04:00Z">
                  <w:rPr>
                    <w:rFonts w:ascii="Cambria Math" w:hAnsi="Cambria Math"/>
                  </w:rPr>
                  <m:t>i</m:t>
                </w:del>
              </m:r>
            </m:sub>
            <m:sup/>
            <m:e>
              <m:sSub>
                <m:sSubPr>
                  <m:ctrlPr>
                    <w:del w:author="Portlock, Theo" w:date="2021-11-30T10:04:00Z" w:id="369">
                      <w:rPr>
                        <w:rFonts w:ascii="Cambria Math" w:hAnsi="Cambria Math"/>
                      </w:rPr>
                    </w:del>
                  </m:ctrlPr>
                </m:sSubPr>
                <m:e>
                  <m:r>
                    <w:del w:id="370" w:author="Portlock, Theo" w:date="2021-11-30T10:04:00Z">
                      <w:rPr>
                        <w:rFonts w:ascii="Cambria Math" w:hAnsi="Cambria Math"/>
                      </w:rPr>
                      <m:t>z</m:t>
                    </w:del>
                  </m:r>
                </m:e>
                <m:sub>
                  <m:r>
                    <w:del w:id="371" w:author="Portlock, Theo" w:date="2021-11-30T10:04:00Z">
                      <w:rPr>
                        <w:rFonts w:ascii="Cambria Math" w:hAnsi="Cambria Math"/>
                      </w:rPr>
                      <m:t>ij</m:t>
                    </w:del>
                  </m:r>
                </m:sub>
              </m:sSub>
            </m:e>
          </m:nary>
          <m:r>
            <w:del w:id="372" w:author="Portlock, Theo" w:date="2021-11-30T10:04:00Z">
              <m:rPr>
                <m:sty m:val="p"/>
              </m:rPr>
              <w:rPr>
                <w:rFonts w:ascii="Cambria Math" w:hAnsi="Cambria Math"/>
              </w:rPr>
              <m:t xml:space="preserve"> </m:t>
            </w:del>
          </m:r>
        </m:oMath>
      </m:oMathPara>
    </w:p>
    <w:p w:rsidRPr="00D46CCA" w:rsidR="005D396F" w:rsidDel="005871F6" w:rsidRDefault="005D396F" w14:paraId="4BEC36D3" w14:textId="452BF27A">
      <w:pPr>
        <w:rPr>
          <w:del w:author="Portlock, Theo" w:date="2021-11-30T10:04:00Z" w:id="373"/>
        </w:rPr>
      </w:pPr>
      <w:del w:author="Portlock, Theo" w:date="2021-11-30T10:04:00Z" w:id="374">
        <w:r w:rsidRPr="00D46CCA" w:rsidDel="005871F6">
          <w:delText xml:space="preserve">where </w:delText>
        </w:r>
        <w:r w:rsidRPr="00D46CCA" w:rsidDel="005871F6">
          <w:rPr>
            <w:i/>
            <w:iCs/>
          </w:rPr>
          <w:delText>i</w:delText>
        </w:r>
        <w:r w:rsidRPr="00D46CCA" w:rsidDel="005871F6">
          <w:delText xml:space="preserve"> is a given MSP belonging to IFS or OFS, </w:delText>
        </w:r>
        <w:r w:rsidRPr="00D46CCA" w:rsidDel="005871F6">
          <w:rPr>
            <w:i/>
            <w:iCs/>
          </w:rPr>
          <w:delText>A</w:delText>
        </w:r>
        <w:r w:rsidRPr="00D46CCA" w:rsidDel="005871F6">
          <w:rPr>
            <w:i/>
            <w:iCs/>
            <w:vertAlign w:val="subscript"/>
          </w:rPr>
          <w:delText>i</w:delText>
        </w:r>
        <w:r w:rsidRPr="00D46CCA" w:rsidDel="005871F6">
          <w:delText xml:space="preserve"> is the abundance of species </w:delText>
        </w:r>
        <w:r w:rsidRPr="00D46CCA" w:rsidDel="005871F6">
          <w:rPr>
            <w:i/>
            <w:iCs/>
          </w:rPr>
          <w:delText>i</w:delText>
        </w:r>
        <w:r w:rsidRPr="00D46CCA" w:rsidDel="005871F6">
          <w:delText xml:space="preserve">, </w:delText>
        </w:r>
        <w:r w:rsidRPr="00D46CCA" w:rsidDel="005871F6">
          <w:rPr>
            <w:i/>
            <w:iCs/>
          </w:rPr>
          <w:delText>u</w:delText>
        </w:r>
        <w:r w:rsidRPr="00D46CCA" w:rsidDel="005871F6">
          <w:rPr>
            <w:i/>
            <w:iCs/>
            <w:vertAlign w:val="subscript"/>
          </w:rPr>
          <w:delText>i</w:delText>
        </w:r>
        <w:r w:rsidRPr="00D46CCA" w:rsidDel="005871F6">
          <w:delText xml:space="preserve"> is mean abundance of species </w:delText>
        </w:r>
        <w:r w:rsidRPr="00D46CCA" w:rsidDel="005871F6">
          <w:rPr>
            <w:i/>
            <w:iCs/>
          </w:rPr>
          <w:delText>i</w:delText>
        </w:r>
        <w:r w:rsidRPr="00D46CCA" w:rsidDel="005871F6">
          <w:delText xml:space="preserve"> over all wellness cohort samples (344 samples), </w:delText>
        </w:r>
        <w:r w:rsidRPr="00D46CCA" w:rsidDel="005871F6">
          <w:rPr>
            <w:i/>
            <w:iCs/>
          </w:rPr>
          <w:delText>σ</w:delText>
        </w:r>
        <w:r w:rsidRPr="00D46CCA" w:rsidDel="005871F6">
          <w:rPr>
            <w:i/>
            <w:iCs/>
            <w:vertAlign w:val="subscript"/>
          </w:rPr>
          <w:delText>i</w:delText>
        </w:r>
        <w:r w:rsidRPr="00D46CCA" w:rsidDel="005871F6">
          <w:delText xml:space="preserve"> is the standard deviation of species </w:delText>
        </w:r>
        <w:r w:rsidRPr="00D46CCA" w:rsidDel="005871F6">
          <w:rPr>
            <w:i/>
            <w:iCs/>
          </w:rPr>
          <w:delText>i</w:delText>
        </w:r>
        <w:r w:rsidRPr="00D46CCA" w:rsidDel="005871F6">
          <w:delText xml:space="preserve"> over all wellness cohort samples, </w:delText>
        </w:r>
        <w:r w:rsidRPr="00D46CCA" w:rsidDel="005871F6">
          <w:rPr>
            <w:i/>
            <w:iCs/>
          </w:rPr>
          <w:delText>j</w:delText>
        </w:r>
        <w:r w:rsidRPr="00D46CCA" w:rsidDel="005871F6">
          <w:delText xml:space="preserve"> is a given sample of wellness cohort, and </w:delText>
        </w:r>
        <w:r w:rsidRPr="00D46CCA" w:rsidDel="005871F6">
          <w:rPr>
            <w:i/>
            <w:iCs/>
          </w:rPr>
          <w:delText>n</w:delText>
        </w:r>
        <w:r w:rsidRPr="00D46CCA" w:rsidDel="005871F6">
          <w:delText xml:space="preserve"> is the total number of IFS or OFS. Based on scaled abundance of single MSP (</w:delText>
        </w:r>
        <w:r w:rsidRPr="00D46CCA" w:rsidDel="005871F6">
          <w:rPr>
            <w:i/>
            <w:iCs/>
          </w:rPr>
          <w:delText>z</w:delText>
        </w:r>
        <w:r w:rsidRPr="00D46CCA" w:rsidDel="005871F6">
          <w:rPr>
            <w:i/>
            <w:iCs/>
            <w:vertAlign w:val="subscript"/>
          </w:rPr>
          <w:delText>ij</w:delText>
        </w:r>
        <w:r w:rsidRPr="00D46CCA" w:rsidDel="005871F6">
          <w:delText>), we calculated the aggregated z-score of all IFS species and OFS species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by summing scaled MSP abundance for </w:delText>
        </w:r>
        <w:r w:rsidRPr="00D46CCA" w:rsidDel="005871F6">
          <w:rPr>
            <w:i/>
            <w:iCs/>
          </w:rPr>
          <w:delText>n</w:delText>
        </w:r>
        <w:r w:rsidRPr="00D46CCA" w:rsidDel="005871F6">
          <w:delText xml:space="preserve"> species, where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 xml:space="preserve">OFS </w:delText>
        </w:r>
      </w:del>
      <w:del w:author="Portlock, Theo" w:date="2021-11-22T13:45:00Z" w:id="375">
        <w:r w:rsidRPr="00D46CCA" w:rsidDel="00F269BE">
          <w:delText>follows</w:delText>
        </w:r>
      </w:del>
      <w:del w:author="Portlock, Theo" w:date="2021-11-30T10:04:00Z" w:id="376">
        <w:r w:rsidRPr="00D46CCA" w:rsidDel="005871F6">
          <w:delText xml:space="preserve"> standard normal distribution, independent of </w:delText>
        </w:r>
        <w:r w:rsidRPr="00D46CCA" w:rsidDel="005871F6">
          <w:rPr>
            <w:i/>
            <w:iCs/>
          </w:rPr>
          <w:delText>n</w:delText>
        </w:r>
        <w:r w:rsidRPr="00D46CCA" w:rsidDel="005871F6">
          <w:delText xml:space="preserve"> value</w:delText>
        </w:r>
        <w:r w:rsidRPr="00D46CCA" w:rsidDel="005871F6">
          <w:fldChar w:fldCharType="begin"/>
        </w:r>
        <w:r w:rsidRPr="00D46CCA" w:rsidDel="005871F6">
          <w:delInstrText xml:space="preserve"> ADDIN EN.CITE &lt;EndNote&gt;&lt;Cite&gt;&lt;Author&gt;Ideker&lt;/Author&gt;&lt;Year&gt;2002&lt;/Year&gt;&lt;RecNum&gt;158&lt;/RecNum&gt;&lt;DisplayText&gt;&lt;style face="superscript"&gt;24&lt;/style&gt;&lt;/DisplayText&gt;&lt;record&gt;&lt;rec-number&gt;158&lt;/rec-number&gt;&lt;foreign-keys&gt;&lt;key app="EN" db-id="5sprpzf2ora95ge2wvn5e5e2w2r5ed22tses" timestamp="1583447484"&gt;158&lt;/key&gt;&lt;/foreign-keys&gt;&lt;ref-type name="Journal Article"&gt;17&lt;/ref-type&gt;&lt;contributors&gt;&lt;authors&gt;&lt;author&gt;Ideker, T.&lt;/author&gt;&lt;author&gt;Ozier, O.&lt;/author&gt;&lt;author&gt;Schwikowski, B.&lt;/author&gt;&lt;author&gt;Siegel, A. F.&lt;/author&gt;&lt;/authors&gt;&lt;/contributors&gt;&lt;auth-address&gt;Whitehead Institute for Biomedical Research, Cambridge, MA 02142, USA Institute for Systems Biology, Seattle, WA 98103, USA. trey@wi.mit.edu&lt;/auth-address&gt;&lt;titles&gt;&lt;title&gt;Discovering regulatory and signalling circuits in molecular interaction networks&lt;/title&gt;&lt;secondary-title&gt;Bioinformatics&lt;/secondary-title&gt;&lt;/titles&gt;&lt;periodical&gt;&lt;full-title&gt;Bioinformatics&lt;/full-title&gt;&lt;/periodical&gt;&lt;pages&gt;S233-40&lt;/pages&gt;&lt;volume&gt;18 Suppl 1&lt;/volume&gt;&lt;edition&gt;2002/08/10&lt;/edition&gt;&lt;keywords&gt;&lt;keyword&gt;*Algorithms&lt;/keyword&gt;&lt;keyword&gt;Computer Simulation&lt;/keyword&gt;&lt;keyword&gt;Gene Expression Profiling/*methods&lt;/keyword&gt;&lt;keyword&gt;Gene Expression Regulation/*physiology&lt;/keyword&gt;&lt;keyword&gt;*Models, Biological&lt;/keyword&gt;&lt;keyword&gt;Proteome/*genetics/*metabolism&lt;/keyword&gt;&lt;keyword&gt;Signal Transduction/*physiology&lt;/keyword&gt;&lt;keyword&gt;Yeasts/physiology&lt;/keyword&gt;&lt;/keywords&gt;&lt;dates&gt;&lt;year&gt;2002&lt;/year&gt;&lt;/dates&gt;&lt;isbn&gt;1367-4803 (Print)&amp;#xD;1367-4803 (Linking)&lt;/isbn&gt;&lt;accession-num&gt;12169552&lt;/accession-num&gt;&lt;urls&gt;&lt;related-urls&gt;&lt;url&gt;https://www.ncbi.nlm.nih.gov/pubmed/12169552&lt;/url&gt;&lt;/related-urls&gt;&lt;/urls&gt;&lt;electronic-resource-num&gt;10.1093/bioinformatics/18.suppl_1.s233&lt;/electronic-resource-num&gt;&lt;/record&gt;&lt;/Cite&gt;&lt;/EndNote&gt;</w:delInstrText>
        </w:r>
        <w:r w:rsidRPr="00D46CCA" w:rsidDel="005871F6">
          <w:fldChar w:fldCharType="separate"/>
        </w:r>
        <w:r w:rsidRPr="00D46CCA" w:rsidDel="005871F6">
          <w:rPr>
            <w:noProof/>
            <w:vertAlign w:val="superscript"/>
          </w:rPr>
          <w:delText>24</w:delText>
        </w:r>
        <w:r w:rsidRPr="00D46CCA" w:rsidDel="005871F6">
          <w:fldChar w:fldCharType="end"/>
        </w:r>
        <w:r w:rsidRPr="00D46CCA" w:rsidDel="005871F6">
          <w:delText>.</w:delText>
        </w:r>
      </w:del>
    </w:p>
    <w:p w:rsidRPr="00D46CCA" w:rsidR="005D396F" w:rsidDel="005871F6" w:rsidRDefault="005D396F" w14:paraId="40000E1A" w14:textId="1BB4F302">
      <w:pPr>
        <w:rPr>
          <w:del w:author="Portlock, Theo" w:date="2021-11-30T10:04:00Z" w:id="377"/>
        </w:rPr>
      </w:pPr>
      <w:del w:author="Portlock, Theo" w:date="2021-11-30T10:04:00Z" w:id="378">
        <w:r w:rsidRPr="00D46CCA" w:rsidDel="005871F6">
          <w:delText xml:space="preserve">Microbial functions associated with </w:delText>
        </w:r>
        <w:r w:rsidDel="005871F6" w:rsidR="004475CB">
          <w:delText>IFS and OFS</w:delText>
        </w:r>
      </w:del>
    </w:p>
    <w:p w:rsidRPr="00D46CCA" w:rsidR="005D396F" w:rsidDel="005871F6" w:rsidRDefault="005D396F" w14:paraId="5D29BFEE" w14:textId="0A739CD9">
      <w:pPr>
        <w:rPr>
          <w:del w:author="Portlock, Theo" w:date="2021-11-30T10:04:00Z" w:id="379"/>
        </w:rPr>
      </w:pPr>
      <w:del w:author="Portlock, Theo" w:date="2021-11-30T10:04:00Z" w:id="380">
        <w:r w:rsidRPr="00D46CCA" w:rsidDel="005871F6">
          <w:delText>Inflow/outflow scores of MSPs were tested their associations with function/phenotype annotations of given MSPs (i.e. presence/absence of functions) using univariate linear regressions. We selected significant associations of microbial functions to inflow/outflow scores when adjusted p-values of predictor variables (i.e. microbial functions) &lt; 10</w:delText>
        </w:r>
        <w:r w:rsidRPr="00D46CCA" w:rsidDel="005871F6">
          <w:rPr>
            <w:vertAlign w:val="superscript"/>
          </w:rPr>
          <w:delText>-3</w:delText>
        </w:r>
        <w:r w:rsidRPr="00D46CCA" w:rsidDel="005871F6">
          <w:delText xml:space="preserve"> and regression coefficients &gt; 0.</w:delText>
        </w:r>
      </w:del>
    </w:p>
    <w:p w:rsidRPr="00D46CCA" w:rsidR="005D396F" w:rsidDel="005871F6" w:rsidRDefault="005D396F" w14:paraId="25B4E80D" w14:textId="267F1D13">
      <w:pPr>
        <w:rPr>
          <w:del w:author="Portlock, Theo" w:date="2021-11-30T10:04:00Z" w:id="381"/>
        </w:rPr>
      </w:pPr>
      <w:del w:author="Portlock, Theo" w:date="2021-11-30T10:04:00Z" w:id="382">
        <w:r w:rsidRPr="00D46CCA" w:rsidDel="005871F6">
          <w:delText xml:space="preserve">Associations between MSP abundance profiles and clinical metadata </w:delText>
        </w:r>
      </w:del>
    </w:p>
    <w:p w:rsidRPr="00D46CCA" w:rsidR="005D396F" w:rsidDel="005871F6" w:rsidRDefault="005D396F" w14:paraId="2837055A" w14:textId="55FDFFB0">
      <w:pPr>
        <w:rPr>
          <w:del w:author="Portlock, Theo" w:date="2021-11-30T10:04:00Z" w:id="383"/>
        </w:rPr>
      </w:pPr>
      <w:del w:author="Portlock, Theo" w:date="2021-11-30T10:04:00Z" w:id="384">
        <w:r w:rsidRPr="00D46CCA" w:rsidDel="005871F6">
          <w:delText>Scaled abundance of IFS and OFS species populations together (</w:delText>
        </w:r>
        <w:r w:rsidRPr="00D46CCA" w:rsidDel="005871F6">
          <w:rPr>
            <w:i/>
            <w:iCs/>
          </w:rPr>
          <w:delText>Z</w:delText>
        </w:r>
        <w:r w:rsidRPr="00D46CCA" w:rsidDel="005871F6">
          <w:rPr>
            <w:i/>
            <w:iCs/>
            <w:vertAlign w:val="subscript"/>
          </w:rPr>
          <w:delText>IFS</w:delText>
        </w:r>
        <w:r w:rsidRPr="00D46CCA" w:rsidDel="005871F6">
          <w:rPr>
            <w:i/>
            <w:iCs/>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ere tested their associations with clinical parameters with considering random effects of individuals by linear mixed-effect models using R </w:delText>
        </w:r>
        <w:r w:rsidRPr="00D46CCA" w:rsidDel="005871F6">
          <w:rPr>
            <w:i/>
            <w:iCs/>
          </w:rPr>
          <w:delText>lme4</w:delText>
        </w:r>
        <w:r w:rsidRPr="00D46CCA" w:rsidDel="005871F6">
          <w:delText xml:space="preserve"> packages (p-values &lt; 0.05) like below:</w:delText>
        </w:r>
      </w:del>
    </w:p>
    <w:p w:rsidRPr="00D46CCA" w:rsidR="005D396F" w:rsidDel="005871F6" w:rsidRDefault="005D396F" w14:paraId="61D5243C" w14:textId="2576D133">
      <w:pPr>
        <w:rPr>
          <w:del w:author="Portlock, Theo" w:date="2021-11-30T10:04:00Z" w:id="385"/>
        </w:rPr>
      </w:pPr>
      <w:del w:author="Portlock, Theo" w:date="2021-11-30T10:04:00Z" w:id="386">
        <w:r w:rsidRPr="00D46CCA" w:rsidDel="005871F6">
          <w:delText>Y</w:delText>
        </w:r>
        <w:r w:rsidRPr="00D46CCA" w:rsidDel="005871F6">
          <w:rPr>
            <w:vertAlign w:val="subscript"/>
          </w:rPr>
          <w:delText>i</w:delText>
        </w:r>
        <w:r w:rsidRPr="00D46CCA" w:rsidDel="005871F6">
          <w:delText xml:space="preserve"> = Z</w:delText>
        </w:r>
        <w:r w:rsidRPr="00D46CCA" w:rsidDel="005871F6">
          <w:rPr>
            <w:vertAlign w:val="subscript"/>
          </w:rPr>
          <w:delText>IFS</w:delText>
        </w:r>
        <w:r w:rsidRPr="00D46CCA" w:rsidDel="005871F6">
          <w:delText xml:space="preserve"> β</w:delText>
        </w:r>
        <w:r w:rsidRPr="00D46CCA" w:rsidDel="005871F6">
          <w:rPr>
            <w:vertAlign w:val="subscript"/>
          </w:rPr>
          <w:delText>IFS</w:delText>
        </w:r>
        <w:r w:rsidRPr="00D46CCA" w:rsidDel="005871F6">
          <w:delText xml:space="preserve"> + Z</w:delText>
        </w:r>
        <w:r w:rsidRPr="00D46CCA" w:rsidDel="005871F6">
          <w:rPr>
            <w:vertAlign w:val="subscript"/>
          </w:rPr>
          <w:delText xml:space="preserve">OFS </w:delText>
        </w:r>
        <w:r w:rsidRPr="00D46CCA" w:rsidDel="005871F6">
          <w:delText>β</w:delText>
        </w:r>
        <w:r w:rsidRPr="00D46CCA" w:rsidDel="005871F6">
          <w:rPr>
            <w:vertAlign w:val="subscript"/>
          </w:rPr>
          <w:delText xml:space="preserve">OFS </w:delText>
        </w:r>
        <w:r w:rsidRPr="00D46CCA" w:rsidDel="005871F6">
          <w:delText>+ u</w:delText>
        </w:r>
        <w:r w:rsidRPr="00D46CCA" w:rsidDel="005871F6">
          <w:rPr>
            <w:vertAlign w:val="subscript"/>
          </w:rPr>
          <w:delText>i</w:delText>
        </w:r>
        <w:r w:rsidRPr="00D46CCA" w:rsidDel="005871F6">
          <w:delText xml:space="preserve"> + ϵ</w:delText>
        </w:r>
      </w:del>
    </w:p>
    <w:p w:rsidRPr="00D46CCA" w:rsidR="005D396F" w:rsidDel="005871F6" w:rsidRDefault="005D396F" w14:paraId="48DC0A22" w14:textId="4399601E">
      <w:pPr>
        <w:rPr>
          <w:del w:author="Portlock, Theo" w:date="2021-11-30T10:04:00Z" w:id="387"/>
        </w:rPr>
      </w:pPr>
      <w:del w:author="Portlock, Theo" w:date="2021-11-30T10:04:00Z" w:id="388">
        <w:r w:rsidRPr="00D46CCA" w:rsidDel="005871F6">
          <w:delText xml:space="preserve">where </w:delText>
        </w:r>
        <w:r w:rsidRPr="00D46CCA" w:rsidDel="005871F6">
          <w:rPr>
            <w:i/>
            <w:iCs/>
          </w:rPr>
          <w:delText>Y</w:delText>
        </w:r>
        <w:r w:rsidRPr="00D46CCA" w:rsidDel="005871F6">
          <w:delText xml:space="preserve"> is </w:delText>
        </w:r>
        <w:commentRangeStart w:id="389"/>
        <w:r w:rsidRPr="00D46CCA" w:rsidDel="005871F6">
          <w:delText>clinical parameter</w:delText>
        </w:r>
        <w:commentRangeEnd w:id="389"/>
        <w:r w:rsidDel="005871F6" w:rsidR="00F269BE">
          <w:rPr>
            <w:rStyle w:val="CommentReference"/>
            <w:rFonts w:eastAsiaTheme="minorEastAsia"/>
            <w:lang w:val="en-US" w:eastAsia="ko-KR"/>
          </w:rPr>
          <w:commentReference w:id="389"/>
        </w:r>
        <w:r w:rsidRPr="00D46CCA" w:rsidDel="005871F6">
          <w:delText xml:space="preserve">, </w:delText>
        </w:r>
        <w:r w:rsidRPr="00D46CCA" w:rsidDel="005871F6">
          <w:rPr>
            <w:i/>
            <w:iCs/>
          </w:rPr>
          <w:delText>β</w:delText>
        </w:r>
        <w:r w:rsidRPr="00D46CCA" w:rsidDel="005871F6">
          <w:rPr>
            <w:i/>
            <w:iCs/>
            <w:vertAlign w:val="subscript"/>
          </w:rPr>
          <w:delText>IFS</w:delText>
        </w:r>
        <w:r w:rsidRPr="00D46CCA" w:rsidDel="005871F6">
          <w:delText xml:space="preserve"> and </w:delText>
        </w:r>
        <w:r w:rsidRPr="00D46CCA" w:rsidDel="005871F6">
          <w:rPr>
            <w:i/>
            <w:iCs/>
          </w:rPr>
          <w:delText>β</w:delText>
        </w:r>
        <w:r w:rsidRPr="00D46CCA" w:rsidDel="005871F6">
          <w:rPr>
            <w:i/>
            <w:iCs/>
            <w:vertAlign w:val="subscript"/>
          </w:rPr>
          <w:delText>OFS</w:delText>
        </w:r>
        <w:r w:rsidRPr="00D46CCA" w:rsidDel="005871F6">
          <w:delText xml:space="preserve"> are coefficients of fixed effect variables, </w:delText>
        </w:r>
        <w:r w:rsidRPr="00D46CCA" w:rsidDel="005871F6">
          <w:rPr>
            <w:i/>
            <w:iCs/>
          </w:rPr>
          <w:delText>Z</w:delText>
        </w:r>
        <w:r w:rsidRPr="00D46CCA" w:rsidDel="005871F6">
          <w:rPr>
            <w:i/>
            <w:iCs/>
            <w:vertAlign w:val="subscript"/>
          </w:rPr>
          <w:delText>IFS</w:delText>
        </w:r>
        <w:r w:rsidRPr="00D46CCA" w:rsidDel="005871F6">
          <w:rPr>
            <w:vertAlign w:val="subscript"/>
          </w:rPr>
          <w:delText xml:space="preserve"> </w:delText>
        </w:r>
        <w:r w:rsidRPr="00D46CCA" w:rsidDel="005871F6">
          <w:delText xml:space="preserve">and </w:delText>
        </w:r>
        <w:r w:rsidRPr="00D46CCA" w:rsidDel="005871F6">
          <w:rPr>
            <w:i/>
            <w:iCs/>
          </w:rPr>
          <w:delText>Z</w:delText>
        </w:r>
        <w:r w:rsidRPr="00D46CCA" w:rsidDel="005871F6">
          <w:rPr>
            <w:i/>
            <w:iCs/>
            <w:vertAlign w:val="subscript"/>
          </w:rPr>
          <w:delText>OFS</w:delText>
        </w:r>
        <w:r w:rsidRPr="00D46CCA" w:rsidDel="005871F6">
          <w:delText xml:space="preserve">, respectively, </w:delText>
        </w:r>
        <w:r w:rsidRPr="00D46CCA" w:rsidDel="005871F6">
          <w:rPr>
            <w:i/>
            <w:iCs/>
          </w:rPr>
          <w:delText>u</w:delText>
        </w:r>
        <w:r w:rsidRPr="00D46CCA" w:rsidDel="005871F6">
          <w:rPr>
            <w:i/>
            <w:iCs/>
            <w:vertAlign w:val="subscript"/>
          </w:rPr>
          <w:delText>i</w:delText>
        </w:r>
        <w:r w:rsidRPr="00D46CCA" w:rsidDel="005871F6">
          <w:delText xml:space="preserve"> is a random intercept for subject </w:delText>
        </w:r>
        <w:r w:rsidRPr="00D46CCA" w:rsidDel="005871F6">
          <w:rPr>
            <w:i/>
            <w:iCs/>
          </w:rPr>
          <w:delText>i</w:delText>
        </w:r>
        <w:r w:rsidRPr="00D46CCA" w:rsidDel="005871F6">
          <w:delText xml:space="preserve">, and </w:delText>
        </w:r>
        <w:r w:rsidRPr="00D46CCA" w:rsidDel="005871F6">
          <w:rPr>
            <w:i/>
            <w:iCs/>
          </w:rPr>
          <w:delText>ϵ</w:delText>
        </w:r>
        <w:r w:rsidRPr="00D46CCA" w:rsidDel="005871F6">
          <w:delText xml:space="preserve"> is residual.</w:delText>
        </w:r>
        <w:r w:rsidRPr="00D46CCA" w:rsidDel="005871F6">
          <w:tab/>
        </w:r>
      </w:del>
    </w:p>
    <w:p w:rsidRPr="00D46CCA" w:rsidR="005D396F" w:rsidDel="005871F6" w:rsidRDefault="005D396F" w14:paraId="3C7D8940" w14:textId="0431F2A5">
      <w:pPr>
        <w:rPr>
          <w:del w:author="Portlock, Theo" w:date="2021-11-30T10:04:00Z" w:id="390"/>
        </w:rPr>
      </w:pPr>
      <w:del w:author="Portlock, Theo" w:date="2021-11-30T10:04:00Z" w:id="391">
        <w:r w:rsidRPr="00D46CCA" w:rsidDel="005871F6">
          <w:delText xml:space="preserve">In addition, we tested associations of single MSP with clinical parameters of given samples of wellness cohorts by linear mixed effect models like below: </w:delText>
        </w:r>
      </w:del>
    </w:p>
    <w:p w:rsidRPr="00D46CCA" w:rsidR="005D396F" w:rsidDel="005871F6" w:rsidRDefault="005D396F" w14:paraId="3707405B" w14:textId="6C26B776">
      <w:pPr>
        <w:rPr>
          <w:del w:author="Portlock, Theo" w:date="2021-11-30T10:04:00Z" w:id="392"/>
        </w:rPr>
      </w:pPr>
      <w:del w:author="Portlock, Theo" w:date="2021-11-30T10:04:00Z" w:id="393">
        <w:r w:rsidRPr="00D46CCA" w:rsidDel="005871F6">
          <w:rPr>
            <w:i/>
            <w:iCs/>
          </w:rPr>
          <w:delText>Y</w:delText>
        </w:r>
        <w:r w:rsidRPr="00D46CCA" w:rsidDel="005871F6">
          <w:rPr>
            <w:i/>
            <w:iCs/>
            <w:vertAlign w:val="subscript"/>
          </w:rPr>
          <w:delText>ij</w:delText>
        </w:r>
        <w:r w:rsidRPr="00D46CCA" w:rsidDel="005871F6">
          <w:rPr>
            <w:i/>
            <w:iCs/>
          </w:rPr>
          <w:delText xml:space="preserve"> </w:delText>
        </w:r>
        <w:r w:rsidRPr="00D46CCA" w:rsidDel="005871F6">
          <w:delText xml:space="preserv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β</w:delText>
        </w:r>
        <w:r w:rsidRPr="00D46CCA" w:rsidDel="005871F6">
          <w:rPr>
            <w:i/>
            <w:iCs/>
            <w:vertAlign w:val="subscript"/>
          </w:rPr>
          <w:delText>i</w:delText>
        </w:r>
        <w:r w:rsidRPr="00D46CCA" w:rsidDel="005871F6">
          <w:delText xml:space="preserve"> + </w:delText>
        </w:r>
        <w:r w:rsidRPr="00D46CCA" w:rsidDel="005871F6">
          <w:rPr>
            <w:i/>
            <w:iCs/>
          </w:rPr>
          <w:delText>u</w:delText>
        </w:r>
        <w:r w:rsidRPr="00D46CCA" w:rsidDel="005871F6">
          <w:rPr>
            <w:i/>
            <w:iCs/>
            <w:vertAlign w:val="subscript"/>
          </w:rPr>
          <w:delText>j</w:delText>
        </w:r>
        <w:r w:rsidRPr="00D46CCA" w:rsidDel="005871F6">
          <w:delText xml:space="preserve"> + </w:delText>
        </w:r>
        <w:r w:rsidRPr="00D46CCA" w:rsidDel="005871F6">
          <w:rPr>
            <w:i/>
            <w:iCs/>
          </w:rPr>
          <w:delText>ϵ</w:delText>
        </w:r>
        <w:r w:rsidRPr="00D46CCA" w:rsidDel="005871F6">
          <w:delText xml:space="preserve">, </w:delText>
        </w:r>
        <w:r w:rsidRPr="00D46CCA" w:rsidDel="005871F6">
          <w:rPr>
            <w:i/>
            <w:iCs/>
          </w:rPr>
          <w:delText>i</w:delText>
        </w:r>
        <w:r w:rsidRPr="00D46CCA" w:rsidDel="005871F6">
          <w:delText xml:space="preserve"> </w:delText>
        </w:r>
        <w:r w:rsidRPr="00D46CCA" w:rsidDel="005871F6">
          <w:rPr>
            <w:rFonts w:ascii="Cambria Math" w:hAnsi="Cambria Math" w:cs="Cambria Math"/>
          </w:rPr>
          <w:delText>∊</w:delText>
        </w:r>
        <w:r w:rsidRPr="00D46CCA" w:rsidDel="005871F6">
          <w:delText xml:space="preserve"> IFS or OFS, </w:delText>
        </w:r>
        <w:r w:rsidRPr="00D46CCA" w:rsidDel="005871F6">
          <w:rPr>
            <w:i/>
            <w:iCs/>
          </w:rPr>
          <w:delText>A</w:delText>
        </w:r>
        <w:r w:rsidRPr="00D46CCA" w:rsidDel="005871F6">
          <w:rPr>
            <w:i/>
            <w:iCs/>
            <w:vertAlign w:val="subscript"/>
          </w:rPr>
          <w:delText>i</w:delText>
        </w:r>
        <w:r w:rsidRPr="00D46CCA" w:rsidDel="005871F6">
          <w:rPr>
            <w:i/>
            <w:iCs/>
          </w:rPr>
          <w:delText xml:space="preserve"> </w:delText>
        </w:r>
        <w:r w:rsidRPr="00D46CCA" w:rsidDel="005871F6">
          <w:delText>= species abundance</w:delText>
        </w:r>
      </w:del>
    </w:p>
    <w:p w:rsidRPr="00D46CCA" w:rsidR="005D396F" w:rsidDel="005871F6" w:rsidRDefault="005D396F" w14:paraId="2C3CB050" w14:textId="1DC92AF1">
      <w:pPr>
        <w:rPr>
          <w:del w:author="Portlock, Theo" w:date="2021-11-30T10:04:00Z" w:id="394"/>
        </w:rPr>
      </w:pPr>
      <w:del w:author="Portlock, Theo" w:date="2021-11-30T10:04:00Z" w:id="395">
        <w:r w:rsidRPr="00D46CCA" w:rsidDel="005871F6">
          <w:delText xml:space="preserve">where </w:delText>
        </w:r>
        <w:r w:rsidRPr="00D46CCA" w:rsidDel="005871F6">
          <w:rPr>
            <w:i/>
            <w:iCs/>
          </w:rPr>
          <w:delText>Y</w:delText>
        </w:r>
        <w:r w:rsidRPr="00D46CCA" w:rsidDel="005871F6">
          <w:delText xml:space="preserve"> is clinical parameter, </w:delText>
        </w:r>
        <w:r w:rsidRPr="00D46CCA" w:rsidDel="005871F6">
          <w:rPr>
            <w:i/>
            <w:iCs/>
          </w:rPr>
          <w:delText>β</w:delText>
        </w:r>
        <w:r w:rsidRPr="00D46CCA" w:rsidDel="005871F6">
          <w:rPr>
            <w:i/>
            <w:iCs/>
            <w:vertAlign w:val="subscript"/>
          </w:rPr>
          <w:delText xml:space="preserve">i </w:delText>
        </w:r>
        <w:r w:rsidRPr="00D46CCA" w:rsidDel="005871F6">
          <w:delText xml:space="preserve">is coefficient of fixed effect variable, </w:delText>
        </w:r>
        <w:r w:rsidRPr="00D46CCA" w:rsidDel="005871F6">
          <w:rPr>
            <w:i/>
            <w:iCs/>
          </w:rPr>
          <w:delText>A</w:delText>
        </w:r>
        <w:r w:rsidRPr="00D46CCA" w:rsidDel="005871F6">
          <w:rPr>
            <w:i/>
            <w:iCs/>
            <w:vertAlign w:val="subscript"/>
          </w:rPr>
          <w:delText>i</w:delText>
        </w:r>
        <w:r w:rsidRPr="00D46CCA" w:rsidDel="005871F6">
          <w:delText xml:space="preserve">, </w:delText>
        </w:r>
        <w:r w:rsidRPr="00D46CCA" w:rsidDel="005871F6">
          <w:rPr>
            <w:i/>
            <w:iCs/>
          </w:rPr>
          <w:delText>u</w:delText>
        </w:r>
        <w:r w:rsidRPr="00D46CCA" w:rsidDel="005871F6">
          <w:rPr>
            <w:i/>
            <w:iCs/>
            <w:vertAlign w:val="subscript"/>
          </w:rPr>
          <w:delText>j</w:delText>
        </w:r>
        <w:r w:rsidRPr="00D46CCA" w:rsidDel="005871F6">
          <w:delText xml:space="preserve"> is a random intercept for subject </w:delText>
        </w:r>
        <w:r w:rsidRPr="00D46CCA" w:rsidDel="005871F6">
          <w:rPr>
            <w:i/>
            <w:iCs/>
          </w:rPr>
          <w:delText>j</w:delText>
        </w:r>
        <w:r w:rsidRPr="00D46CCA" w:rsidDel="005871F6">
          <w:delText xml:space="preserve">, and </w:delText>
        </w:r>
        <w:r w:rsidRPr="00D46CCA" w:rsidDel="005871F6">
          <w:rPr>
            <w:i/>
            <w:iCs/>
          </w:rPr>
          <w:delText>ϵ</w:delText>
        </w:r>
        <w:r w:rsidRPr="00D46CCA" w:rsidDel="005871F6">
          <w:delText xml:space="preserve"> is residual. We identified significant associations between MSP abundance and clinical parameters based on explained variance of fixed effect calculated using R </w:delText>
        </w:r>
        <w:r w:rsidRPr="00D46CCA" w:rsidDel="005871F6">
          <w:rPr>
            <w:i/>
            <w:iCs/>
          </w:rPr>
          <w:delText>MuMIn</w:delText>
        </w:r>
        <w:r w:rsidRPr="00D46CCA" w:rsidDel="005871F6">
          <w:delText xml:space="preserve"> package (explained variance &gt; 10%). </w:delText>
        </w:r>
      </w:del>
    </w:p>
    <w:p w:rsidRPr="00D46CCA" w:rsidR="005D396F" w:rsidDel="005871F6" w:rsidRDefault="005D396F" w14:paraId="2F44AAF4" w14:textId="77C0E557">
      <w:pPr>
        <w:rPr>
          <w:del w:author="Portlock, Theo" w:date="2021-11-30T10:04:00Z" w:id="396"/>
        </w:rPr>
      </w:pPr>
      <w:del w:author="Portlock, Theo" w:date="2021-11-30T10:04:00Z" w:id="397">
        <w:r w:rsidRPr="00D46CCA" w:rsidDel="005871F6">
          <w:delText>Fecal fermentation in ARCOL bioreactor</w:delText>
        </w:r>
      </w:del>
    </w:p>
    <w:p w:rsidRPr="00D46CCA" w:rsidR="005D396F" w:rsidDel="005871F6" w:rsidRDefault="005D396F" w14:paraId="785F2DD3" w14:textId="3C51712F">
      <w:pPr>
        <w:rPr>
          <w:del w:author="Portlock, Theo" w:date="2021-11-30T10:04:00Z" w:id="398"/>
          <w:rFonts w:eastAsiaTheme="minorHAnsi"/>
        </w:rPr>
      </w:pPr>
      <w:del w:author="Portlock, Theo" w:date="2021-11-30T10:04:00Z" w:id="399">
        <w:r w:rsidRPr="00D46CCA" w:rsidDel="005871F6">
          <w:rPr>
            <w:lang w:eastAsia="fr-FR"/>
          </w:rPr>
          <w:delText xml:space="preserve">M-ARCOL is a </w:delText>
        </w:r>
        <w:r w:rsidRPr="00D46CCA" w:rsidDel="005871F6">
          <w:rPr>
            <w:color w:val="000000"/>
          </w:rPr>
          <w:delText>one-stage fermentation system run under semi-continuous conditions</w:delText>
        </w:r>
        <w:r w:rsidRPr="00D46CCA" w:rsidDel="005871F6">
          <w:rPr>
            <w:lang w:eastAsia="fr-FR"/>
          </w:rPr>
          <w:delText xml:space="preserve"> that simulates the main physicochemical and microbial conditions encountered in the human colonic ecosystem</w:del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 </w:delInstrText>
        </w:r>
        <w:r w:rsidRPr="00D46CCA" w:rsidDel="005871F6">
          <w:rPr>
            <w:lang w:eastAsia="fr-FR"/>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lang w:eastAsia="fr-FR"/>
          </w:rPr>
          <w:delInstrText xml:space="preserve"> ADDIN EN.CITE.DATA </w:delInstrText>
        </w:r>
        <w:r w:rsidRPr="00D46CCA" w:rsidDel="005871F6">
          <w:rPr>
            <w:lang w:eastAsia="fr-FR"/>
          </w:rPr>
        </w:r>
        <w:r w:rsidRPr="00D46CCA" w:rsidDel="005871F6">
          <w:rPr>
            <w:lang w:eastAsia="fr-FR"/>
          </w:rPr>
          <w:fldChar w:fldCharType="end"/>
        </w:r>
        <w:r w:rsidRPr="00D46CCA" w:rsidDel="005871F6">
          <w:rPr>
            <w:lang w:eastAsia="fr-FR"/>
          </w:rPr>
        </w:r>
        <w:r w:rsidRPr="00D46CCA" w:rsidDel="005871F6">
          <w:rPr>
            <w:lang w:eastAsia="fr-FR"/>
          </w:rPr>
          <w:fldChar w:fldCharType="separate"/>
        </w:r>
        <w:r w:rsidRPr="00D46CCA" w:rsidDel="005871F6">
          <w:rPr>
            <w:noProof/>
            <w:vertAlign w:val="superscript"/>
            <w:lang w:eastAsia="fr-FR"/>
          </w:rPr>
          <w:delText>25</w:delText>
        </w:r>
        <w:r w:rsidRPr="00D46CCA" w:rsidDel="005871F6">
          <w:rPr>
            <w:lang w:eastAsia="fr-FR"/>
          </w:rPr>
          <w:fldChar w:fldCharType="end"/>
        </w:r>
        <w:r w:rsidRPr="00D46CCA" w:rsidDel="005871F6">
          <w:rPr>
            <w:lang w:eastAsia="fr-FR"/>
          </w:rPr>
          <w:delText xml:space="preserve">. It consists of pH and temperature controlled, stirred (400 rpm), airtight glass vessels inoculated with fecal samples from human volunteers and maintained under anaerobic conditions by the sole activity of resident microbiota. The set-up in this study consisted </w:delText>
        </w:r>
      </w:del>
      <w:del w:author="Portlock, Theo" w:date="2021-11-22T13:47:00Z" w:id="400">
        <w:r w:rsidRPr="00D46CCA" w:rsidDel="00F269BE">
          <w:rPr>
            <w:lang w:eastAsia="fr-FR"/>
          </w:rPr>
          <w:delText>in</w:delText>
        </w:r>
      </w:del>
      <w:del w:author="Portlock, Theo" w:date="2021-11-30T10:04:00Z" w:id="401">
        <w:r w:rsidRPr="00D46CCA" w:rsidDel="005871F6">
          <w:rPr>
            <w:lang w:eastAsia="fr-FR"/>
          </w:rPr>
          <w:delText xml:space="preserve"> a main bioreactor containing the luminal-associated microbiota and a connected glass compartment with mucin beads to simulate the mucus-associated microbiota. </w:delText>
        </w:r>
        <w:r w:rsidRPr="00D46CCA" w:rsidDel="005871F6">
          <w:delText>The system was operated to simulate the colonic conditions of healthy human adults as described earlier (</w:delText>
        </w:r>
        <w:r w:rsidRPr="00D46CCA" w:rsidDel="005871F6">
          <w:rPr>
            <w:color w:val="131413"/>
          </w:rPr>
          <w:delText>temperature 37°C, pH 6.3, retention time 24 h)</w:del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 </w:delInstrText>
        </w:r>
        <w:r w:rsidRPr="00D46CCA" w:rsidDel="005871F6">
          <w:rPr>
            <w:color w:val="131413"/>
          </w:rPr>
          <w:fldChar w:fldCharType="begin">
            <w:fldData xml:space="preserve">PEVuZE5vdGU+PENpdGU+PEF1dGhvcj5EZXNjaGFtcHM8L0F1dGhvcj48WWVhcj4yMDIwPC9ZZWFy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=
</w:fldData>
          </w:fldChar>
        </w:r>
        <w:r w:rsidRPr="00D46CCA" w:rsidDel="005871F6">
          <w:rPr>
            <w:color w:val="131413"/>
          </w:rPr>
          <w:delInstrText xml:space="preserve"> ADDIN EN.CITE.DATA </w:delInstrText>
        </w:r>
        <w:r w:rsidRPr="00D46CCA" w:rsidDel="005871F6">
          <w:rPr>
            <w:color w:val="131413"/>
          </w:rPr>
        </w:r>
        <w:r w:rsidRPr="00D46CCA" w:rsidDel="005871F6">
          <w:rPr>
            <w:color w:val="131413"/>
          </w:rPr>
          <w:fldChar w:fldCharType="end"/>
        </w:r>
        <w:r w:rsidRPr="00D46CCA" w:rsidDel="005871F6">
          <w:rPr>
            <w:color w:val="131413"/>
          </w:rPr>
        </w:r>
        <w:r w:rsidRPr="00D46CCA" w:rsidDel="005871F6">
          <w:rPr>
            <w:color w:val="131413"/>
          </w:rPr>
          <w:fldChar w:fldCharType="separate"/>
        </w:r>
        <w:r w:rsidRPr="00D46CCA" w:rsidDel="005871F6">
          <w:rPr>
            <w:noProof/>
            <w:color w:val="131413"/>
            <w:vertAlign w:val="superscript"/>
          </w:rPr>
          <w:delText>25,26</w:delText>
        </w:r>
        <w:r w:rsidRPr="00D46CCA" w:rsidDel="005871F6">
          <w:rPr>
            <w:color w:val="131413"/>
          </w:rPr>
          <w:fldChar w:fldCharType="end"/>
        </w:r>
        <w:r w:rsidRPr="00D46CCA" w:rsidDel="005871F6">
          <w:rPr>
            <w:rStyle w:val="Strong"/>
            <w:lang w:val="en-US"/>
          </w:rPr>
          <w:delText xml:space="preserve">. </w:delText>
        </w:r>
        <w:r w:rsidRPr="0090098E" w:rsidDel="005871F6">
          <w:rPr>
            <w:rStyle w:val="Strong"/>
            <w:b w:val="0"/>
            <w:lang w:val="en-US"/>
          </w:rPr>
          <w:delText>T</w:delText>
        </w:r>
        <w:r w:rsidRPr="00D46CCA" w:rsidDel="005871F6">
          <w:rPr>
            <w:color w:val="000000"/>
          </w:rPr>
          <w:delText>he experiment</w:delText>
        </w:r>
        <w:r w:rsidDel="005871F6" w:rsidR="0090098E">
          <w:rPr>
            <w:color w:val="000000"/>
          </w:rPr>
          <w:delText>s</w:delText>
        </w:r>
        <w:r w:rsidRPr="00D46CCA" w:rsidDel="005871F6">
          <w:rPr>
            <w:color w:val="000000"/>
          </w:rPr>
          <w:delText xml:space="preserve"> </w:delText>
        </w:r>
        <w:r w:rsidDel="005871F6" w:rsidR="0090098E">
          <w:rPr>
            <w:color w:val="000000"/>
          </w:rPr>
          <w:delText>were</w:delText>
        </w:r>
        <w:r w:rsidRPr="00D46CCA" w:rsidDel="005871F6">
          <w:rPr>
            <w:color w:val="000000"/>
          </w:rPr>
          <w:delText xml:space="preserve"> conducted in duplicate with fecal samples from two donors (one male and one female, </w:delText>
        </w:r>
        <w:r w:rsidRPr="00D46CCA" w:rsidDel="005871F6">
          <w:rPr>
            <w:color w:val="131413"/>
          </w:rPr>
          <w:delText>ranging in age from 24 to 50 years, with</w:delText>
        </w:r>
        <w:r w:rsidRPr="00D46CCA" w:rsidDel="005871F6">
          <w:rPr>
            <w:color w:val="000000"/>
          </w:rPr>
          <w:delText xml:space="preserve"> no history of antibiotic or probiotic treatment 3 months prior the beginning of the study)</w:del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 </w:delInstrText>
        </w:r>
        <w:r w:rsidRPr="00D46CCA" w:rsidDel="005871F6">
          <w:rPr>
            <w:rStyle w:val="Strong"/>
            <w:b w:val="0"/>
            <w:bCs/>
            <w:lang w:val="en-US"/>
          </w:rPr>
          <w:fldChar w:fldCharType="begin">
            <w:fldData xml:space="preserve">PEVuZE5vdGU+PENpdGU+PEF1dGhvcj5EZXNjaGFtcHM8L0F1dGhvcj48WWVhcj4yMDIwPC9ZZWFy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</w:fldData>
          </w:fldChar>
        </w:r>
        <w:r w:rsidRPr="00D46CCA" w:rsidDel="005871F6">
          <w:rPr>
            <w:rStyle w:val="Strong"/>
            <w:lang w:val="en-US"/>
          </w:rPr>
          <w:delInstrText xml:space="preserve"> ADDIN EN.CITE.DATA </w:delInstrText>
        </w:r>
        <w:r w:rsidRPr="00D46CCA" w:rsidDel="005871F6">
          <w:rPr>
            <w:rStyle w:val="Strong"/>
            <w:b w:val="0"/>
            <w:bCs/>
            <w:lang w:val="en-US"/>
          </w:rPr>
        </w:r>
        <w:r w:rsidRPr="00D46CCA" w:rsidDel="005871F6">
          <w:rPr>
            <w:rStyle w:val="Strong"/>
            <w:b w:val="0"/>
            <w:bCs/>
            <w:lang w:val="en-US"/>
          </w:rPr>
          <w:fldChar w:fldCharType="end"/>
        </w:r>
        <w:r w:rsidRPr="00D46CCA" w:rsidDel="005871F6">
          <w:rPr>
            <w:rStyle w:val="Strong"/>
            <w:b w:val="0"/>
            <w:bCs/>
            <w:lang w:val="en-US"/>
          </w:rPr>
        </w:r>
        <w:r w:rsidRPr="00D46CCA" w:rsidDel="005871F6">
          <w:rPr>
            <w:rStyle w:val="Strong"/>
            <w:b w:val="0"/>
            <w:bCs/>
            <w:lang w:val="en-US"/>
          </w:rPr>
          <w:fldChar w:fldCharType="separate"/>
        </w:r>
        <w:r w:rsidRPr="00D46CCA" w:rsidDel="005871F6">
          <w:rPr>
            <w:rStyle w:val="Strong"/>
            <w:noProof/>
            <w:vertAlign w:val="superscript"/>
            <w:lang w:val="en-US"/>
          </w:rPr>
          <w:delText>25</w:delText>
        </w:r>
        <w:r w:rsidRPr="00D46CCA" w:rsidDel="005871F6">
          <w:rPr>
            <w:rStyle w:val="Strong"/>
            <w:b w:val="0"/>
            <w:bCs/>
            <w:lang w:val="en-US"/>
          </w:rPr>
          <w:fldChar w:fldCharType="end"/>
        </w:r>
        <w:r w:rsidRPr="00D46CCA" w:rsidDel="005871F6">
          <w:rPr>
            <w:color w:val="000000"/>
          </w:rPr>
          <w:delText xml:space="preserve">. </w:delText>
        </w:r>
        <w:r w:rsidRPr="00D46CCA" w:rsidDel="005871F6">
          <w:rPr>
            <w:rFonts w:eastAsia="Calibri"/>
          </w:rPr>
          <w:delText xml:space="preserve">Following fecal inoculation of the bioreactor, fermentations were conducted for a total duration of 9 days, including </w:delText>
        </w:r>
        <w:r w:rsidRPr="00D46CCA" w:rsidDel="005871F6">
          <w:delText>1 day under fed batch and the following 8 days under semi-continuous mode</w:delText>
        </w:r>
        <w:r w:rsidRPr="00D46CCA" w:rsidDel="005871F6">
          <w:rPr>
            <w:rFonts w:eastAsia="Calibri"/>
          </w:rPr>
          <w:delText xml:space="preserve">. </w:delText>
        </w:r>
        <w:r w:rsidRPr="00D46CCA" w:rsidDel="005871F6">
          <w:delText>Samples were collected daily in the bioreactor.</w:delText>
        </w:r>
      </w:del>
    </w:p>
    <w:p w:rsidRPr="00D46CCA" w:rsidR="005D396F" w:rsidP="00177059" w:rsidRDefault="005D396F" w14:paraId="7D1F20B3" w14:textId="77777777"/>
    <w:p w:rsidRPr="007749A9" w:rsidR="005D396F" w:rsidDel="005871F6" w:rsidP="00653711" w:rsidRDefault="005D396F" w14:paraId="2E3674F4" w14:textId="308811F4">
      <w:pPr>
        <w:pStyle w:val="Heading2"/>
        <w:spacing w:before="360"/>
        <w:contextualSpacing w:val="0"/>
        <w:rPr>
          <w:del w:author="Portlock, Theo" w:date="2021-11-30T10:04:00Z" w:id="402"/>
        </w:rPr>
        <w:pPrChange w:author="Portlock, Theo" w:date="2021-11-30T11:03:00Z" w:id="403">
          <w:pPr/>
        </w:pPrChange>
      </w:pPr>
      <w:del w:author="Portlock, Theo" w:date="2021-11-30T10:04:00Z" w:id="404">
        <w:r w:rsidRPr="007749A9" w:rsidDel="005871F6">
          <w:delText>Reconstruction of Genome Scale metabolic Model (GEM) and constrained based modelling for inflow</w:delText>
        </w:r>
        <w:r w:rsidRPr="007749A9" w:rsidDel="005871F6" w:rsidR="004475CB">
          <w:delText xml:space="preserve"> and </w:delText>
        </w:r>
        <w:r w:rsidRPr="007749A9" w:rsidDel="005871F6">
          <w:delText>outflow MSPs</w:delText>
        </w:r>
      </w:del>
    </w:p>
    <w:p w:rsidRPr="007749A9" w:rsidR="005D396F" w:rsidDel="005871F6" w:rsidP="00653711" w:rsidRDefault="005D396F" w14:paraId="7A318D47" w14:textId="70581A7C">
      <w:pPr>
        <w:pStyle w:val="Heading2"/>
        <w:spacing w:before="360"/>
        <w:contextualSpacing w:val="0"/>
        <w:rPr>
          <w:del w:author="Portlock, Theo" w:date="2021-11-30T10:04:00Z" w:id="405"/>
        </w:rPr>
        <w:pPrChange w:author="Portlock, Theo" w:date="2021-11-30T11:03:00Z" w:id="406">
          <w:pPr/>
        </w:pPrChange>
      </w:pPr>
      <w:del w:author="Portlock, Theo" w:date="2021-11-30T10:04:00Z" w:id="407">
        <w:r w:rsidRPr="007749A9" w:rsidDel="005871F6">
          <w:delText>We used the GEMs of  30 IFS species and 34 OFS species with high prevalence (≥ 10%) and taxonomy annotated at species-level (i.e. excluding unclassified MSPs) using our recently reconstructed GEMs</w:delText>
        </w:r>
        <w:r w:rsidRPr="007749A9" w:rsidDel="005871F6">
          <w:rPr>
            <w:i w:val="0"/>
            <w:iCs w:val="0"/>
          </w:rPr>
          <w:fldChar w:fldCharType="begin"/>
        </w:r>
        <w:r w:rsidRPr="007749A9" w:rsidDel="005871F6">
          <w:delInstrText xml:space="preserve"> ADDIN EN.CITE &lt;EndNote&gt;&lt;Cite&gt;&lt;Author&gt;Bidkhori&lt;/Author&gt;&lt;Year&gt;2021&lt;/Year&gt;&lt;RecNum&gt;91&lt;/RecNum&gt;&lt;DisplayText&gt;&lt;style face="superscript"&gt;29&lt;/style&gt;&lt;/DisplayText&gt;&lt;record&gt;&lt;rec-number&gt;91&lt;/rec-number&gt;&lt;foreign-keys&gt;&lt;key app="EN" db-id="5fpx2fte1adt5vefstmpt0wbt5f9w5s9t0f9" timestamp="1615908131"&gt;91&lt;/key&gt;&lt;/foreign-keys&gt;&lt;ref-type name="Journal Article"&gt;17&lt;/ref-type&gt;&lt;contributors&gt;&lt;authors&gt;&lt;author&gt;Bidkhori, Gholamreza&lt;/author&gt;&lt;author&gt;Lee, Sunjae&lt;/author&gt;&lt;author&gt;Edwards, Lindsey A.&lt;/author&gt;&lt;author&gt;Chatelier, Emmanuelle Le&lt;/author&gt;&lt;author&gt;Almeida, Mathieu&lt;/author&gt;&lt;author&gt;Ezzamouri, Bouchra&lt;/author&gt;&lt;author&gt;Onate, Florian Plaza&lt;/author&gt;&lt;author&gt;Ponte, Nicolas&lt;/author&gt;&lt;author&gt;Shawcross, Debbie L.&lt;/author&gt;&lt;author&gt;Proctor, Gordon&lt;/author&gt;&lt;author&gt;Nielsen, Lars&lt;/author&gt;&lt;author&gt;Nielsen, Jens&lt;/author&gt;&lt;author&gt;Uhlen, Mathias&lt;/author&gt;&lt;author&gt;Ehrlich, Stanislav Dusko&lt;/author&gt;&lt;author&gt;Shoaie, Saeed&lt;/author&gt;&lt;/authors&gt;&lt;/contributors&gt;&lt;titles&gt;&lt;title&gt;The Reactobiome Unravels a New Paradigm in Human Gut Microbiome Metabolism&lt;/title&gt;&lt;secondary-title&gt;bioRxiv&lt;/secondary-title&gt;&lt;/titles&gt;&lt;periodical&gt;&lt;full-title&gt;bioRxiv&lt;/full-title&gt;&lt;/periodical&gt;&lt;pages&gt;2021.02.01.428114&lt;/pages&gt;&lt;dates&gt;&lt;year&gt;2021&lt;/year&gt;&lt;/dates&gt;&lt;urls&gt;&lt;related-urls&gt;&lt;url&gt;https://www.biorxiv.org/content/biorxiv/early/2021/02/02/2021.02.01.428114.full.pdf&lt;/url&gt;&lt;/related-urls&gt;&lt;/urls&gt;&lt;electronic-resource-num&gt;10.1101/2021.02.01.428114&lt;/electronic-resource-num&gt;&lt;/record&gt;&lt;/Cite&gt;&lt;/EndNote&gt;</w:delInstrText>
        </w:r>
        <w:r w:rsidRPr="007749A9" w:rsidDel="005871F6">
          <w:rPr>
            <w:i w:val="0"/>
            <w:iCs w:val="0"/>
          </w:rPr>
          <w:fldChar w:fldCharType="separate"/>
        </w:r>
        <w:r w:rsidRPr="007749A9" w:rsidDel="005871F6">
          <w:rPr>
            <w:rPrChange w:author="Portlock, Theo" w:date="2021-11-30T11:03:00Z" w:id="408">
              <w:rPr>
                <w:noProof/>
                <w:vertAlign w:val="superscript"/>
              </w:rPr>
            </w:rPrChange>
          </w:rPr>
          <w:delText>29</w:delText>
        </w:r>
        <w:r w:rsidRPr="007749A9" w:rsidDel="005871F6">
          <w:rPr>
            <w:i w:val="0"/>
            <w:iCs w:val="0"/>
          </w:rPr>
          <w:fldChar w:fldCharType="end"/>
        </w:r>
        <w:r w:rsidRPr="007749A9" w:rsidDel="005871F6">
          <w:delText xml:space="preserve"> and KEGG orthology (KO) annotation of the gut catalogue. The KO profile of each MSP </w:delText>
        </w:r>
      </w:del>
      <w:del w:author="Portlock, Theo" w:date="2021-11-22T13:48:00Z" w:id="409">
        <w:r w:rsidRPr="007749A9" w:rsidDel="00F269BE">
          <w:delText>were</w:delText>
        </w:r>
      </w:del>
      <w:del w:author="Portlock, Theo" w:date="2021-11-30T10:04:00Z" w:id="410">
        <w:r w:rsidRPr="007749A9" w:rsidDel="005871F6">
          <w:delText xml:space="preserve"> mapped into KBase metabolic model </w:delText>
        </w:r>
        <w:r w:rsidRPr="007749A9" w:rsidDel="005871F6">
          <w:rPr>
            <w:i w:val="0"/>
            <w:iCs w:val="0"/>
          </w:rPr>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 </w:delInstrText>
        </w:r>
        <w:r w:rsidRPr="007749A9" w:rsidDel="005871F6">
          <w:rPr>
            <w:i w:val="0"/>
            <w:iCs w:val="0"/>
          </w:rPr>
          <w:fldChar w:fldCharType="begin">
            <w:fldData xml:space="preserve">PEVuZE5vdGU+PENpdGU+PEF1dGhvcj5BcmtpbjwvQXV0aG9yPjxZZWFyPjIwMTg8L1llYXI+PFJl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</w:fldData>
          </w:fldChar>
        </w:r>
        <w:r w:rsidRPr="007749A9" w:rsidDel="005871F6">
          <w:delInstrText xml:space="preserve"> ADDIN EN.CITE.DATA </w:delInstrText>
        </w:r>
        <w:r w:rsidRPr="007749A9" w:rsidDel="005871F6">
          <w:rPr>
            <w:i w:val="0"/>
            <w:iCs w:val="0"/>
          </w:rPr>
        </w:r>
        <w:r w:rsidRPr="007749A9" w:rsidDel="005871F6">
          <w:rPr>
            <w:i w:val="0"/>
            <w:iCs w:val="0"/>
          </w:rPr>
          <w:fldChar w:fldCharType="end"/>
        </w:r>
        <w:r w:rsidRPr="007749A9" w:rsidDel="005871F6">
          <w:rPr>
            <w:i w:val="0"/>
            <w:iCs w:val="0"/>
          </w:rPr>
        </w:r>
        <w:r w:rsidRPr="007749A9" w:rsidDel="005871F6">
          <w:rPr>
            <w:i w:val="0"/>
            <w:iCs w:val="0"/>
          </w:rPr>
          <w:fldChar w:fldCharType="separate"/>
        </w:r>
        <w:r w:rsidRPr="007749A9" w:rsidDel="005871F6">
          <w:rPr>
            <w:rPrChange w:author="Portlock, Theo" w:date="2021-11-30T11:03:00Z" w:id="411">
              <w:rPr>
                <w:noProof/>
                <w:vertAlign w:val="superscript"/>
              </w:rPr>
            </w:rPrChange>
          </w:rPr>
          <w:delText>30</w:delText>
        </w:r>
        <w:r w:rsidRPr="007749A9" w:rsidDel="005871F6">
          <w:rPr>
            <w:i w:val="0"/>
            <w:iCs w:val="0"/>
          </w:rPr>
          <w:fldChar w:fldCharType="end"/>
        </w:r>
        <w:r w:rsidRPr="007749A9" w:rsidDel="005871F6">
          <w:delText xml:space="preserve"> as reference model to provide reaction profiles. Regarding the reaction profiles the context specific GEMs were reconstructed and the functionality of the models was checked based provided biomass objective function and the gap filling was done using the COBRA toolbox and the reference model. To investigate the response of the IFS and OFS MSPs to environmental changes and calculate the perturbations, we used four different diets i.e. high protein- and fibre- plant based diets and high-protein and fibre omnivorous diets. The composition of the diet was converted to mmol/gDW*hour for the simulation in anaerobic situation and the growth rate for each model were predicted for each diet using constraint-based modelling. To check the dependence of the IFS and OFS species to the compounds as input or medium and autotrophy, we performed an essentiality analysis in which the inability of each MSP to synthesize the metabolites was simulated by closing the corresponding exchange reactions; decreased growth rate shows the dependence of the MSP to the metabolites for growth.</w:delText>
        </w:r>
      </w:del>
    </w:p>
    <w:p w:rsidRPr="007749A9" w:rsidR="005D396F" w:rsidP="2E6EF70B" w:rsidRDefault="005D396F" w14:paraId="5A05D86C" w14:textId="77777777" w14:noSpellErr="1">
      <w:pPr>
        <w:pStyle w:val="Heading2"/>
        <w:spacing w:before="360"/>
        <w:contextualSpacing w:val="0"/>
        <w:pPrChange w:author="Portlock, Theo" w:date="2021-11-30T11:03:00Z" w:id="412">
          <w:pPr/>
        </w:pPrChange>
      </w:pPr>
      <w:commentRangeStart w:id="820832657"/>
      <w:r w:rsidR="2E6EF70B">
        <w:rPr/>
        <w:t>Gene richness and species associated with high and low gene richnes</w:t>
      </w:r>
      <w:commentRangeEnd w:id="820832657"/>
      <w:r>
        <w:rPr>
          <w:rStyle w:val="CommentReference"/>
        </w:rPr>
        <w:commentReference w:id="820832657"/>
      </w:r>
      <w:r w:rsidR="2E6EF70B">
        <w:rPr/>
        <w:t>s</w:t>
      </w:r>
    </w:p>
    <w:p w:rsidRPr="00D46CCA" w:rsidR="005D396F" w:rsidRDefault="005D396F" w14:paraId="2D4C9C59" w14:textId="77777777">
      <w:pPr>
        <w:ind w:firstLine="720"/>
        <w:pPrChange w:author="Portlock, Theo" w:date="2021-11-30T10:05:00Z" w:id="413">
          <w:pPr/>
        </w:pPrChange>
      </w:pPr>
      <w:r w:rsidRPr="00D46CCA">
        <w:t>Gene counts (</w:t>
      </w:r>
      <w:proofErr w:type="gramStart"/>
      <w:r w:rsidRPr="00D46CCA">
        <w:t>i.e.</w:t>
      </w:r>
      <w:proofErr w:type="gramEnd"/>
      <w:r w:rsidRPr="00D46CCA">
        <w:t xml:space="preserve"> mapped read counts) of all dataset samples were downsized into 10 million reads by R </w:t>
      </w:r>
      <w:proofErr w:type="spellStart"/>
      <w:r w:rsidRPr="00D46CCA">
        <w:rPr>
          <w:i/>
        </w:rPr>
        <w:t>momr</w:t>
      </w:r>
      <w:proofErr w:type="spellEnd"/>
      <w:r w:rsidRPr="00D46CCA">
        <w:t xml:space="preserve"> (</w:t>
      </w:r>
      <w:proofErr w:type="spellStart"/>
      <w:r w:rsidRPr="00D46CCA">
        <w:rPr>
          <w:i/>
          <w:iCs/>
        </w:rPr>
        <w:t>MetaOMineR</w:t>
      </w:r>
      <w:proofErr w:type="spellEnd"/>
      <w:r w:rsidRPr="00D46CCA">
        <w:t>) package. Based on detected genes from downsized gene count profiles, we identified gene richness of given samples. We first examined top-25% and bottom-25% gene richness of all HGMA samples and by Wilcoxon two-sided tests we compared species abundance between two groups of healthy samples: high gene richness (HGR) group for samples &lt; first quartile of richness (Q</w:t>
      </w:r>
      <w:r w:rsidRPr="00D46CCA">
        <w:rPr>
          <w:vertAlign w:val="subscript"/>
        </w:rPr>
        <w:t>1</w:t>
      </w:r>
      <w:r w:rsidRPr="00D46CCA">
        <w:t>); and low gene richness group (LGR) for samples &gt; third quartile of richness (Q3).</w:t>
      </w:r>
    </w:p>
    <w:p w:rsidRPr="007749A9" w:rsidR="005D396F" w:rsidP="00653711" w:rsidRDefault="005D396F" w14:paraId="6F16D87F" w14:textId="77777777">
      <w:pPr>
        <w:pStyle w:val="Heading2"/>
        <w:spacing w:before="360"/>
        <w:contextualSpacing w:val="0"/>
        <w:pPrChange w:author="Portlock, Theo" w:date="2021-11-30T11:03:00Z" w:id="414">
          <w:pPr/>
        </w:pPrChange>
      </w:pPr>
      <w:r w:rsidRPr="007749A9">
        <w:t>Pan-metagenomics association studies (Pan-MGAS)</w:t>
      </w:r>
    </w:p>
    <w:p w:rsidRPr="00D46CCA" w:rsidR="005D396F" w:rsidRDefault="005D396F" w14:paraId="5A7C7BFE" w14:textId="41489B68">
      <w:pPr>
        <w:ind w:firstLine="720"/>
        <w:pPrChange w:author="Portlock, Theo" w:date="2021-11-30T10:05:00Z" w:id="415">
          <w:pPr/>
        </w:pPrChange>
      </w:pPr>
      <w:r w:rsidRPr="00D46CCA">
        <w:t>First, we selected of healthy and disease samples without interventions and redundant measurement (</w:t>
      </w:r>
      <w:proofErr w:type="gramStart"/>
      <w:r w:rsidRPr="00D46CCA">
        <w:t>i.e.</w:t>
      </w:r>
      <w:proofErr w:type="gramEnd"/>
      <w:r w:rsidRPr="00D46CCA">
        <w:t xml:space="preserve"> multiple visits) and performed comparative analyses of chosen samples (number of selected samples were shown in Supplementary Table </w:t>
      </w:r>
      <w:r w:rsidR="00566274">
        <w:t>S</w:t>
      </w:r>
      <w:r w:rsidRPr="00D46CCA">
        <w:t>1). We estimated the effect sizes of Wilcoxon signed rank (one-sided) tests for MSP enrichment and depletion in diseases, 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
          <w:id w:val="987516557"/>
          <w:placeholder>
            <w:docPart w:val="DefaultPlaceholder_-1854013440"/>
          </w:placeholder>
        </w:sdtPr>
        <w:sdtContent>
          <w:r w:rsidRPr="00B55FD4" w:rsidR="00B55FD4">
            <w:rPr>
              <w:color w:val="000000"/>
            </w:rPr>
            <w:t>[57]</w:t>
          </w:r>
        </w:sdtContent>
      </w:sdt>
      <w:r w:rsidRPr="00D46CCA">
        <w:t xml:space="preserve"> and identified we identified significantly enriched or </w:t>
      </w:r>
      <w:r w:rsidRPr="00D46CCA">
        <w:lastRenderedPageBreak/>
        <w:t xml:space="preserve">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
          <w:id w:val="-1648581293"/>
          <w:placeholder>
            <w:docPart w:val="DefaultPlaceholder_-1854013440"/>
          </w:placeholder>
        </w:sdtPr>
        <w:sdtContent>
          <w:r w:rsidRPr="00B55FD4" w:rsidR="00B55FD4">
            <w:rPr>
              <w:color w:val="000000"/>
            </w:rPr>
            <w:t>[58]</w:t>
          </w:r>
        </w:sdtContent>
      </w:sdt>
      <w:r w:rsidRPr="00D46CCA">
        <w:t>.</w:t>
      </w:r>
      <w:del w:author="Portlock, Theo" w:date="2021-11-30T11:13:00Z" w:id="416">
        <w:r w:rsidRPr="00D46CCA" w:rsidDel="00B92AD3">
          <w:delText xml:space="preserve"> </w:delText>
        </w:r>
      </w:del>
    </w:p>
    <w:p w:rsidRPr="007749A9" w:rsidR="005D396F" w:rsidP="00653711" w:rsidRDefault="005D396F" w14:paraId="74ADA2DA" w14:textId="77777777">
      <w:pPr>
        <w:pStyle w:val="Heading2"/>
        <w:spacing w:before="360"/>
        <w:contextualSpacing w:val="0"/>
        <w:pPrChange w:author="Portlock, Theo" w:date="2021-11-30T11:03:00Z" w:id="417">
          <w:pPr/>
        </w:pPrChange>
      </w:pPr>
      <w:r w:rsidRPr="007749A9">
        <w:t>Unsupervised clustering of co-conserved functions of gut microbiota</w:t>
      </w:r>
    </w:p>
    <w:p w:rsidRPr="00D46CCA" w:rsidR="00653711" w:rsidDel="00023BB4" w:rsidP="00653711" w:rsidRDefault="005D396F" w14:paraId="19EFCC2F" w14:textId="4C7524C8">
      <w:pPr>
        <w:ind w:firstLine="720"/>
        <w:rPr>
          <w:del w:author="Portlock, Theo" w:date="2021-11-30T10:20:00Z" w:id="418"/>
        </w:rPr>
      </w:pPr>
      <w:r w:rsidRPr="00D46CCA">
        <w:t xml:space="preserve">We calculated Jaccard index among functional annotations to check how many species were sharing given a pair of functions together. We selected highly shared pairs of functions (Jaccard index &gt;= 0.75) and merged into functional co-occurrence network using R </w:t>
      </w:r>
      <w:proofErr w:type="spellStart"/>
      <w:r w:rsidRPr="00D46CC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
          <w:id w:val="978031220"/>
          <w:placeholder>
            <w:docPart w:val="DefaultPlaceholder_-1854013440"/>
          </w:placeholder>
        </w:sdtPr>
        <w:sdtContent>
          <w:r w:rsidRPr="00B55FD4" w:rsidR="00B55FD4">
            <w:rPr>
              <w:color w:val="000000"/>
            </w:rPr>
            <w:t>[59]</w:t>
          </w:r>
        </w:sdtContent>
      </w:sdt>
      <w:r w:rsidRPr="00D46CCA">
        <w:t>. Functional clusters within the network were identified by unsupervised community detection, short random work algorithm (</w:t>
      </w:r>
      <w:proofErr w:type="spellStart"/>
      <w:r w:rsidRPr="00D46CC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
          <w:id w:val="616646630"/>
          <w:placeholder>
            <w:docPart w:val="DefaultPlaceholder_-1854013440"/>
          </w:placeholder>
        </w:sdtPr>
        <w:sdtContent>
          <w:r w:rsidRPr="00B55FD4" w:rsidR="00B55FD4">
            <w:rPr>
              <w:color w:val="000000"/>
            </w:rPr>
            <w:t>[60], [61]</w:t>
          </w:r>
        </w:sdtContent>
      </w:sdt>
      <w:r w:rsidRPr="00D46CCA">
        <w:t xml:space="preserve"> and identified singleton functions within the network as well. Among non-singleton functional clusters, we selected representative functional clusters if functions of given functional clusters were found more than three species, thereby excluding functional clusters sparsely annotated over MSPs. Associated MSPs to functional clusters were chosen if given MSP covered more than 75% functions of given functional cluster.</w:t>
      </w:r>
    </w:p>
    <w:p w:rsidRPr="00D46CCA" w:rsidR="005D396F" w:rsidP="00E00358" w:rsidRDefault="005D396F" w14:paraId="6990F36D" w14:textId="77777777"/>
    <w:p w:rsidRPr="00D46CCA" w:rsidR="005D396F" w:rsidDel="001A24FB" w:rsidRDefault="005D396F" w14:paraId="25C8DA08" w14:textId="17001C04">
      <w:pPr>
        <w:rPr>
          <w:del w:author="Portlock, Theo" w:date="2021-11-22T13:51:00Z" w:id="419"/>
        </w:rPr>
      </w:pPr>
    </w:p>
    <w:p w:rsidRPr="00495800" w:rsidR="0081282D" w:rsidDel="00FD624C" w:rsidRDefault="0081282D" w14:paraId="277D2DD1" w14:textId="520E0638">
      <w:pPr>
        <w:rPr>
          <w:del w:author="Portlock, Theo" w:date="2021-11-22T13:52:00Z" w:id="420"/>
        </w:rPr>
        <w:pPrChange w:author="Portlock, Theo" w:date="2021-11-29T17:48:00Z" w:id="421">
          <w:pPr>
            <w:pStyle w:val="EndNoteBibliography"/>
            <w:ind w:left="720" w:hanging="720"/>
            <w:jc w:val="left"/>
          </w:pPr>
        </w:pPrChange>
      </w:pPr>
      <w:del w:author="Portlock, Theo" w:date="2021-11-22T13:52:00Z" w:id="422">
        <w:r w:rsidRPr="00495800" w:rsidDel="00FD624C">
          <w:br w:type="page"/>
        </w:r>
      </w:del>
    </w:p>
    <w:p w:rsidRPr="00653711" w:rsidR="00465993" w:rsidP="00653711" w:rsidRDefault="00465993" w14:paraId="3FFCBB11" w14:textId="2B96EADD">
      <w:pPr>
        <w:pStyle w:val="Heading1"/>
        <w:spacing w:before="360"/>
        <w:contextualSpacing w:val="0"/>
        <w:pPrChange w:author="Portlock, Theo" w:date="2021-11-30T11:04:00Z" w:id="423">
          <w:pPr/>
        </w:pPrChange>
      </w:pPr>
      <w:r w:rsidRPr="00653711">
        <w:t>Figure legends</w:t>
      </w:r>
    </w:p>
    <w:p w:rsidR="00F77581" w:rsidP="00177059" w:rsidRDefault="00653867" w14:paraId="46F1D5EC" w14:textId="442D5366">
      <w:bookmarkStart w:name="_Hlk34216976" w:id="424"/>
      <w:r w:rsidRPr="00495800">
        <w:rPr>
          <w:rFonts w:eastAsiaTheme="minorEastAsia"/>
          <w:b/>
          <w:lang w:eastAsia="ko-KR"/>
        </w:rPr>
        <w:t xml:space="preserve">Fig. 1. </w:t>
      </w:r>
      <w:r w:rsidRPr="00495800" w:rsidR="00094DE2">
        <w:rPr>
          <w:b/>
        </w:rPr>
        <w:t xml:space="preserve">Characterization of the global gut microbiome in health and disease. </w:t>
      </w:r>
      <w:r w:rsidR="0003041B">
        <w:t>P</w:t>
      </w:r>
      <w:r w:rsidRPr="00495800" w:rsidR="0003041B">
        <w:t>an</w:t>
      </w:r>
      <w:r w:rsidRPr="00495800" w:rsidR="00094DE2">
        <w:t>-metagenomics studies of health and disease. Corresponding datasets were publicly shared as a resource: human gut microbiome atlas (HGMA).</w:t>
      </w:r>
      <w:r w:rsidRPr="00495800" w:rsidR="00094DE2">
        <w:rPr>
          <w:b/>
        </w:rPr>
        <w:t xml:space="preserve"> </w:t>
      </w:r>
      <w:proofErr w:type="gramStart"/>
      <w:r w:rsidRPr="00495800" w:rsidR="00094DE2">
        <w:rPr>
          <w:b/>
        </w:rPr>
        <w:t>a,</w:t>
      </w:r>
      <w:proofErr w:type="gramEnd"/>
      <w:r w:rsidRPr="00495800" w:rsidR="00094DE2">
        <w:rPr>
          <w:b/>
        </w:rPr>
        <w:t xml:space="preserve"> </w:t>
      </w:r>
      <w:r w:rsidRPr="00495800" w:rsidR="00094DE2">
        <w:rPr>
          <w:rFonts w:eastAsiaTheme="minorEastAsia"/>
          <w:lang w:eastAsia="ko-KR"/>
        </w:rPr>
        <w:t xml:space="preserve">geographical distribution of the datasets used in this study (the number of the samples is shown in parentheses). </w:t>
      </w:r>
      <w:r w:rsidRPr="00495800" w:rsidR="00094DE2">
        <w:rPr>
          <w:rFonts w:eastAsiaTheme="minorEastAsia"/>
          <w:b/>
          <w:lang w:eastAsia="ko-KR"/>
        </w:rPr>
        <w:t>b,</w:t>
      </w:r>
      <w:r w:rsidRPr="00495800" w:rsidR="00094DE2">
        <w:rPr>
          <w:rFonts w:eastAsiaTheme="minorEastAsia"/>
          <w:lang w:eastAsia="ko-KR"/>
        </w:rPr>
        <w:t xml:space="preserve"> types of disease datasets of shotgun metagenomics used in this study. </w:t>
      </w:r>
      <w:r w:rsidRPr="00495800" w:rsidR="00094DE2">
        <w:rPr>
          <w:rFonts w:eastAsiaTheme="minorEastAsia"/>
          <w:b/>
          <w:lang w:eastAsia="ko-KR"/>
        </w:rPr>
        <w:t>c,</w:t>
      </w:r>
      <w:r w:rsidRPr="00495800" w:rsidR="00094DE2">
        <w:rPr>
          <w:rFonts w:eastAsiaTheme="minorEastAsia"/>
          <w:lang w:eastAsia="ko-KR"/>
        </w:rPr>
        <w:t xml:space="preserve"> the workflow of the metagenomic species pan-genome (MSP) quantification together with functional characterization. In total</w:t>
      </w:r>
      <w:r w:rsidRPr="00495800" w:rsidR="00094DE2">
        <w:rPr>
          <w:rFonts w:eastAsia="Malgun Gothic"/>
          <w:lang w:eastAsia="ko-KR"/>
        </w:rPr>
        <w:t>,</w:t>
      </w:r>
      <w:r w:rsidRPr="00495800" w:rsidR="00094DE2">
        <w:rPr>
          <w:rFonts w:eastAsiaTheme="minorEastAsia"/>
          <w:lang w:eastAsia="ko-KR"/>
        </w:rPr>
        <w:t xml:space="preserve"> 5,224 shotgun metagenome samples, including 344 Swedish longitudinal samples, were aligned against </w:t>
      </w:r>
      <w:r w:rsidRPr="00495800" w:rsidR="00094DE2">
        <w:rPr>
          <w:rFonts w:eastAsia="Malgun Gothic"/>
          <w:lang w:eastAsia="ko-KR"/>
        </w:rPr>
        <w:t xml:space="preserve">the </w:t>
      </w:r>
      <w:r w:rsidRPr="00495800" w:rsidR="00094DE2">
        <w:rPr>
          <w:rFonts w:eastAsiaTheme="minorEastAsia"/>
          <w:lang w:eastAsia="ko-KR"/>
        </w:rPr>
        <w:t xml:space="preserve">gene catalogue of </w:t>
      </w:r>
      <w:r w:rsidRPr="00495800" w:rsidR="00094DE2">
        <w:rPr>
          <w:rFonts w:eastAsia="Malgun Gothic"/>
          <w:lang w:eastAsia="ko-KR"/>
        </w:rPr>
        <w:t xml:space="preserve">the </w:t>
      </w:r>
      <w:r w:rsidRPr="00495800" w:rsidR="00094DE2">
        <w:rPr>
          <w:rFonts w:eastAsiaTheme="minorEastAsia"/>
          <w:lang w:eastAsia="ko-KR"/>
        </w:rPr>
        <w:t xml:space="preserve">human gut microbiome and quantified at the level of MSP. All healthy samples </w:t>
      </w:r>
      <w:r w:rsidRPr="00495800" w:rsidR="00094DE2">
        <w:rPr>
          <w:rFonts w:eastAsiaTheme="minorEastAsia"/>
          <w:lang w:eastAsia="ko-KR"/>
        </w:rPr>
        <w:lastRenderedPageBreak/>
        <w:t xml:space="preserve">(3,039) were used for the analysis of </w:t>
      </w:r>
      <w:r w:rsidRPr="00495800" w:rsidR="00094DE2">
        <w:rPr>
          <w:rFonts w:eastAsia="Malgun Gothic"/>
          <w:lang w:eastAsia="ko-KR"/>
        </w:rPr>
        <w:t xml:space="preserve">the </w:t>
      </w:r>
      <w:r w:rsidRPr="00495800" w:rsidR="00094DE2">
        <w:rPr>
          <w:rFonts w:eastAsiaTheme="minorEastAsia"/>
          <w:lang w:eastAsia="ko-KR"/>
        </w:rPr>
        <w:t xml:space="preserve">global gut microbiome of healthy individuals, and all disease samples (2,185) </w:t>
      </w:r>
      <w:r w:rsidRPr="00495800" w:rsidR="00094DE2">
        <w:rPr>
          <w:rFonts w:eastAsia="Malgun Gothic"/>
          <w:lang w:eastAsia="ko-KR"/>
        </w:rPr>
        <w:t xml:space="preserve">were used </w:t>
      </w:r>
      <w:r w:rsidRPr="00495800" w:rsidR="00094DE2">
        <w:rPr>
          <w:rFonts w:eastAsiaTheme="minorEastAsia"/>
          <w:lang w:eastAsia="ko-KR"/>
        </w:rPr>
        <w:t xml:space="preserve">for pan-disease analysis. For the functional characterization of human gut MSPs, we annotated respective genes with 19,540 features of microbial function/phenotype databases and identified 7,763 functional clusters better representing microbial functions. </w:t>
      </w:r>
      <w:r w:rsidRPr="00495800" w:rsidR="00094DE2">
        <w:rPr>
          <w:rFonts w:eastAsiaTheme="minorEastAsia"/>
          <w:b/>
          <w:lang w:eastAsia="ko-KR"/>
        </w:rPr>
        <w:t>d,</w:t>
      </w:r>
      <w:r w:rsidRPr="00495800" w:rsidR="00094DE2">
        <w:rPr>
          <w:rFonts w:eastAsiaTheme="minorEastAsia"/>
          <w:lang w:eastAsia="ko-KR"/>
        </w:rPr>
        <w:t xml:space="preserve"> </w:t>
      </w:r>
      <w:r w:rsidR="002D379D">
        <w:rPr>
          <w:rFonts w:eastAsiaTheme="minorEastAsia"/>
          <w:lang w:eastAsia="ko-KR"/>
        </w:rPr>
        <w:t>heatmap showing the top 15 enriched MSPs between western and non-western cohorts coloured by mean Z-score.</w:t>
      </w:r>
      <w:r w:rsidRPr="00495800" w:rsidR="00094DE2">
        <w:rPr>
          <w:rFonts w:eastAsiaTheme="minorEastAsia"/>
          <w:lang w:eastAsia="ko-KR"/>
        </w:rPr>
        <w:t xml:space="preserve"> </w:t>
      </w:r>
      <w:r w:rsidRPr="00495800" w:rsidR="00094DE2">
        <w:rPr>
          <w:rFonts w:eastAsiaTheme="minorEastAsia"/>
          <w:b/>
          <w:lang w:eastAsia="ko-KR"/>
        </w:rPr>
        <w:t>e,</w:t>
      </w:r>
      <w:r w:rsidRPr="00495800" w:rsidR="00094DE2">
        <w:rPr>
          <w:rFonts w:eastAsiaTheme="minorEastAsia"/>
          <w:lang w:eastAsia="ko-KR"/>
        </w:rPr>
        <w:t xml:space="preserve"> </w:t>
      </w:r>
      <w:r w:rsidRPr="00495800" w:rsidR="00094DE2">
        <w:rPr>
          <w:rFonts w:eastAsiaTheme="minorEastAsia"/>
          <w:i/>
          <w:iCs/>
          <w:lang w:eastAsia="ko-KR"/>
        </w:rPr>
        <w:t>monocle</w:t>
      </w:r>
      <w:r w:rsidRPr="00495800" w:rsidR="00094DE2">
        <w:rPr>
          <w:rFonts w:eastAsiaTheme="minorEastAsia"/>
          <w:lang w:eastAsia="ko-KR"/>
        </w:rPr>
        <w:t xml:space="preserve"> ordination of </w:t>
      </w:r>
      <w:r w:rsidRPr="00495800" w:rsidR="00094DE2">
        <w:rPr>
          <w:rFonts w:eastAsia="Malgun Gothic"/>
          <w:lang w:eastAsia="ko-KR"/>
        </w:rPr>
        <w:t xml:space="preserve">the </w:t>
      </w:r>
      <w:r w:rsidRPr="00495800" w:rsidR="00094DE2">
        <w:rPr>
          <w:rFonts w:eastAsiaTheme="minorEastAsia"/>
          <w:lang w:eastAsia="ko-KR"/>
        </w:rPr>
        <w:t xml:space="preserve">gut microbiome in healthy samples. Individual samples from non-westernized countries, European countries, and US/China/Japan were coloured </w:t>
      </w:r>
      <w:r w:rsidR="00C0571A">
        <w:rPr>
          <w:rFonts w:eastAsiaTheme="minorEastAsia"/>
          <w:lang w:eastAsia="ko-KR"/>
        </w:rPr>
        <w:t>green, orange, and blue</w:t>
      </w:r>
      <w:r w:rsidRPr="00495800" w:rsidR="00094DE2">
        <w:rPr>
          <w:rFonts w:eastAsiaTheme="minorEastAsia"/>
          <w:lang w:eastAsia="ko-KR"/>
        </w:rPr>
        <w:t xml:space="preserve">, respectively. </w:t>
      </w:r>
      <w:r w:rsidRPr="00495800" w:rsidR="00094DE2">
        <w:rPr>
          <w:rFonts w:eastAsiaTheme="minorEastAsia"/>
          <w:b/>
          <w:lang w:eastAsia="ko-KR"/>
        </w:rPr>
        <w:t>f,</w:t>
      </w:r>
      <w:r w:rsidRPr="00495800" w:rsidR="00094DE2">
        <w:rPr>
          <w:rFonts w:eastAsiaTheme="minorEastAsia"/>
          <w:lang w:eastAsia="ko-KR"/>
        </w:rPr>
        <w:t xml:space="preserve"> </w:t>
      </w:r>
      <w:r w:rsidRPr="00495800" w:rsidR="00094DE2">
        <w:t xml:space="preserve">contrasted functions among region-enriched species originated from three different geographical clusters, that is, non-westernized countries, European countries, and US/China/Japan. Based on functional annotations of </w:t>
      </w:r>
      <w:proofErr w:type="spellStart"/>
      <w:r w:rsidRPr="00495800" w:rsidR="00094DE2">
        <w:t>CAZyme</w:t>
      </w:r>
      <w:proofErr w:type="spellEnd"/>
      <w:r w:rsidRPr="00495800" w:rsidR="00094DE2">
        <w:t xml:space="preserve">, </w:t>
      </w:r>
      <w:r w:rsidR="00E77A71">
        <w:t>antimicrobial</w:t>
      </w:r>
      <w:r w:rsidRPr="00495800" w:rsidR="00E77A71">
        <w:t xml:space="preserve"> </w:t>
      </w:r>
      <w:r w:rsidRPr="00495800" w:rsidR="00094DE2">
        <w:t>resistance (A</w:t>
      </w:r>
      <w:r w:rsidR="00E77A71">
        <w:t>M</w:t>
      </w:r>
      <w:r w:rsidRPr="00495800" w:rsidR="00094DE2">
        <w:t>R), secondary metabolism (</w:t>
      </w:r>
      <w:proofErr w:type="spellStart"/>
      <w:r w:rsidRPr="00495800" w:rsidR="00094DE2">
        <w:t>antiSMASH</w:t>
      </w:r>
      <w:proofErr w:type="spellEnd"/>
      <w:r w:rsidRPr="00495800" w:rsidR="00094DE2">
        <w:t xml:space="preserve">), and virulence factors (PATRIC database), we checked the enrichment of functions </w:t>
      </w:r>
      <w:r w:rsidR="00C0571A">
        <w:t>of</w:t>
      </w:r>
      <w:r w:rsidRPr="00495800" w:rsidR="00094DE2">
        <w:t xml:space="preserve"> a geographical cluster. </w:t>
      </w:r>
      <w:r w:rsidR="00C0571A">
        <w:t>Functional genes from western/non-western enriched MSPs were cumulatively summed</w:t>
      </w:r>
      <w:r w:rsidR="00F77581">
        <w:t>, filtered by top 18 extremes, and plotted.</w:t>
      </w:r>
    </w:p>
    <w:p w:rsidR="00094DE2" w:rsidP="2E6EF70B" w:rsidRDefault="00F77581" w14:paraId="39B786C6" w14:textId="4011A66F">
      <w:pPr>
        <w:pStyle w:val="Normal"/>
        <w:rPr>
          <w:rFonts w:eastAsia="맑은 고딕" w:eastAsiaTheme="minorEastAsia"/>
          <w:lang w:eastAsia="ko-KR"/>
        </w:rPr>
      </w:pPr>
      <w:r w:rsidR="2E6EF70B">
        <w:rPr/>
        <w:t>Fig 2</w:t>
      </w:r>
      <w:del w:author="JOSE FERNANDO GARCIA GUEVARA" w:date="2021-12-02T23:49:28.262Z" w:id="286997560">
        <w:r w:rsidRPr="2E6EF70B" w:rsidDel="2E6EF70B">
          <w:rPr>
            <w:b w:val="1"/>
            <w:bCs w:val="1"/>
          </w:rPr>
          <w:delText xml:space="preserve"> </w:delText>
        </w:r>
      </w:del>
      <w:r w:rsidR="2E6EF70B">
        <w:rPr/>
        <w:t xml:space="preserve"> </w:t>
      </w:r>
      <w:r w:rsidRPr="2E6EF70B" w:rsidR="2E6EF70B">
        <w:rPr>
          <w:rFonts w:eastAsia="맑은 고딕" w:eastAsiaTheme="minorEastAsia"/>
          <w:lang w:eastAsia="ko-KR"/>
        </w:rPr>
        <w:t xml:space="preserve">pan-metagenomics association studies (Pan-MGAS) of </w:t>
      </w:r>
      <w:ins w:author="JOSE FERNANDO GARCIA GUEVARA" w:date="2021-12-02T23:50:49.978Z" w:id="1893647207">
        <w:r w:rsidRPr="2E6EF70B" w:rsidR="2E6EF70B">
          <w:rPr>
            <w:rFonts w:eastAsia="맑은 고딕" w:eastAsiaTheme="minorEastAsia"/>
            <w:lang w:eastAsia="ko-KR"/>
          </w:rPr>
          <w:t>43</w:t>
        </w:r>
      </w:ins>
      <w:del w:author="JOSE FERNANDO GARCIA GUEVARA" w:date="2021-12-02T23:50:45.746Z" w:id="149964138">
        <w:r w:rsidRPr="2E6EF70B" w:rsidDel="2E6EF70B">
          <w:rPr>
            <w:rFonts w:eastAsia="맑은 고딕" w:eastAsiaTheme="minorEastAsia"/>
            <w:lang w:eastAsia="ko-KR"/>
          </w:rPr>
          <w:delText>28</w:delText>
        </w:r>
      </w:del>
      <w:r w:rsidRPr="2E6EF70B" w:rsidR="2E6EF70B">
        <w:rPr>
          <w:rFonts w:eastAsia="맑은 고딕" w:eastAsiaTheme="minorEastAsia"/>
          <w:lang w:eastAsia="ko-KR"/>
        </w:rPr>
        <w:t xml:space="preserve"> cohorts from </w:t>
      </w:r>
      <w:ins w:author="JOSE FERNANDO GARCIA GUEVARA" w:date="2021-12-02T23:50:55.131Z" w:id="966512830">
        <w:r w:rsidRPr="2E6EF70B" w:rsidR="2E6EF70B">
          <w:rPr>
            <w:rFonts w:eastAsia="맑은 고딕" w:eastAsiaTheme="minorEastAsia"/>
            <w:lang w:eastAsia="ko-KR"/>
          </w:rPr>
          <w:t>23</w:t>
        </w:r>
      </w:ins>
      <w:del w:author="JOSE FERNANDO GARCIA GUEVARA" w:date="2021-12-02T23:50:53.696Z" w:id="1390155705">
        <w:r w:rsidRPr="2E6EF70B" w:rsidDel="2E6EF70B">
          <w:rPr>
            <w:rFonts w:eastAsia="맑은 고딕" w:eastAsiaTheme="minorEastAsia"/>
            <w:lang w:eastAsia="ko-KR"/>
          </w:rPr>
          <w:delText>18</w:delText>
        </w:r>
      </w:del>
      <w:r w:rsidRPr="2E6EF70B" w:rsidR="2E6EF70B">
        <w:rPr>
          <w:rFonts w:eastAsia="맑은 고딕" w:eastAsiaTheme="minorEastAsia"/>
          <w:lang w:eastAsia="ko-KR"/>
        </w:rPr>
        <w:t xml:space="preserve"> different diseases and 1</w:t>
      </w:r>
      <w:ins w:author="JOSE FERNANDO GARCIA GUEVARA" w:date="2021-12-02T23:50:58.27Z" w:id="1555264736">
        <w:r w:rsidRPr="2E6EF70B" w:rsidR="2E6EF70B">
          <w:rPr>
            <w:rFonts w:eastAsia="맑은 고딕" w:eastAsiaTheme="minorEastAsia"/>
            <w:lang w:eastAsia="ko-KR"/>
          </w:rPr>
          <w:t>4</w:t>
        </w:r>
      </w:ins>
      <w:del w:author="JOSE FERNANDO GARCIA GUEVARA" w:date="2021-12-02T23:50:57.415Z" w:id="84552197">
        <w:r w:rsidRPr="2E6EF70B" w:rsidDel="2E6EF70B">
          <w:rPr>
            <w:rFonts w:eastAsia="맑은 고딕" w:eastAsiaTheme="minorEastAsia"/>
            <w:lang w:eastAsia="ko-KR"/>
          </w:rPr>
          <w:delText>1</w:delText>
        </w:r>
      </w:del>
      <w:r w:rsidRPr="2E6EF70B" w:rsidR="2E6EF70B">
        <w:rPr>
          <w:rFonts w:eastAsia="맑은 고딕" w:eastAsiaTheme="minorEastAsia"/>
          <w:lang w:eastAsia="ko-KR"/>
        </w:rPr>
        <w:t xml:space="preserve"> countries (n=</w:t>
      </w:r>
      <w:commentRangeStart w:id="678336843"/>
      <w:r w:rsidRPr="2E6EF70B" w:rsidR="2E6EF70B">
        <w:rPr>
          <w:rFonts w:eastAsia="맑은 고딕" w:eastAsiaTheme="minorEastAsia"/>
          <w:lang w:eastAsia="ko-KR"/>
        </w:rPr>
        <w:t>2</w:t>
      </w:r>
      <w:r w:rsidRPr="2E6EF70B" w:rsidR="2E6EF70B">
        <w:rPr>
          <w:rFonts w:eastAsia="맑은 고딕" w:eastAsiaTheme="minorEastAsia"/>
          <w:lang w:eastAsia="ko-KR"/>
        </w:rPr>
        <w:t>,</w:t>
      </w:r>
      <w:r w:rsidRPr="2E6EF70B" w:rsidR="2E6EF70B">
        <w:rPr>
          <w:rFonts w:eastAsia="맑은 고딕" w:eastAsiaTheme="minorEastAsia"/>
          <w:lang w:eastAsia="ko-KR"/>
        </w:rPr>
        <w:t>185)</w:t>
      </w:r>
      <w:commentRangeEnd w:id="678336843"/>
      <w:r>
        <w:rPr>
          <w:rStyle w:val="CommentReference"/>
        </w:rPr>
        <w:commentReference w:id="678336843"/>
      </w:r>
      <w:r w:rsidRPr="2E6EF70B" w:rsidR="2E6EF70B">
        <w:rPr>
          <w:rFonts w:eastAsia="맑은 고딕" w:eastAsiaTheme="minorEastAsia"/>
          <w:lang w:eastAsia="ko-KR"/>
        </w:rPr>
        <w:t>.</w:t>
      </w:r>
      <w:ins w:author="JOSE FERNANDO GARCIA GUEVARA" w:date="2021-12-02T23:56:06.701Z" w:id="1102630658">
        <w:r w:rsidRPr="2E6EF70B" w:rsidR="2E6EF70B">
          <w:rPr>
            <w:rFonts w:eastAsia="맑은 고딕" w:eastAsiaTheme="minorEastAsia"/>
            <w:b w:val="1"/>
            <w:bCs w:val="1"/>
            <w:lang w:eastAsia="ko-KR"/>
            <w:rPrChange w:author="JOSE FERNANDO GARCIA GUEVARA" w:date="2021-12-02T23:57:16.228Z" w:id="1502352764">
              <w:rPr>
                <w:rFonts w:eastAsia="맑은 고딕" w:eastAsiaTheme="minorEastAsia"/>
                <w:lang w:eastAsia="ko-KR"/>
              </w:rPr>
            </w:rPrChange>
          </w:rPr>
          <w:t>a</w:t>
        </w:r>
      </w:ins>
      <w:ins w:author="JOSE FERNANDO GARCIA GUEVARA" w:date="2021-12-02T23:57:18.995Z" w:id="2111146373">
        <w:r w:rsidRPr="2E6EF70B" w:rsidR="2E6EF70B">
          <w:rPr>
            <w:rFonts w:eastAsia="맑은 고딕" w:eastAsiaTheme="minorEastAsia"/>
            <w:b w:val="1"/>
            <w:bCs w:val="1"/>
            <w:lang w:eastAsia="ko-KR"/>
          </w:rPr>
          <w:t>,</w:t>
        </w:r>
      </w:ins>
      <w:r w:rsidRPr="2E6EF70B" w:rsidR="2E6EF70B">
        <w:rPr>
          <w:rFonts w:eastAsia="맑은 고딕" w:eastAsiaTheme="minorEastAsia"/>
          <w:lang w:eastAsia="ko-KR"/>
        </w:rPr>
        <w:t xml:space="preserve"> We identified significantly enriched/depleted species of cohorts based on effect sizes (ESs) of Wilcoxon one-sided tests (ES ≥ 0.3)</w:t>
      </w:r>
      <w:ins w:author="JOSE FERNANDO GARCIA GUEVARA" w:date="2021-12-03T00:06:48.175Z" w:id="1965482691">
        <w:r w:rsidRPr="2E6EF70B" w:rsidR="2E6EF70B">
          <w:rPr>
            <w:rFonts w:eastAsia="맑은 고딕" w:eastAsiaTheme="minorEastAsia"/>
            <w:lang w:eastAsia="ko-KR"/>
          </w:rPr>
          <w:t xml:space="preserve"> </w:t>
        </w:r>
      </w:ins>
      <w:ins w:author="JOSE FERNANDO GARCIA GUEVARA" w:date="2021-12-03T00:05:34.273Z" w:id="2129765013">
        <w:r w:rsidRPr="2E6EF70B" w:rsidR="2E6EF70B">
          <w:rPr>
            <w:rFonts w:eastAsia="맑은 고딕" w:eastAsiaTheme="minorEastAsia"/>
            <w:lang w:eastAsia="ko-KR"/>
          </w:rPr>
          <w:t xml:space="preserve">ACVD, Acute </w:t>
        </w:r>
      </w:ins>
      <w:ins w:author="JOSE FERNANDO GARCIA GUEVARA" w:date="2021-12-03T00:06:56.129Z" w:id="564734649">
        <w:r w:rsidRPr="2E6EF70B" w:rsidR="2E6EF70B">
          <w:rPr>
            <w:rFonts w:eastAsia="맑은 고딕" w:eastAsiaTheme="minorEastAsia"/>
            <w:lang w:eastAsia="ko-KR"/>
          </w:rPr>
          <w:t>C</w:t>
        </w:r>
      </w:ins>
      <w:ins w:author="JOSE FERNANDO GARCIA GUEVARA" w:date="2021-12-03T00:05:34.273Z" w:id="1427574283">
        <w:r w:rsidRPr="2E6EF70B" w:rsidR="2E6EF70B">
          <w:rPr>
            <w:rFonts w:eastAsia="맑은 고딕" w:eastAsiaTheme="minorEastAsia"/>
            <w:lang w:eastAsia="ko-KR"/>
          </w:rPr>
          <w:t xml:space="preserve">oronary </w:t>
        </w:r>
      </w:ins>
      <w:ins w:author="JOSE FERNANDO GARCIA GUEVARA" w:date="2021-12-03T00:07:05.906Z" w:id="1843023657">
        <w:r w:rsidRPr="2E6EF70B" w:rsidR="2E6EF70B">
          <w:rPr>
            <w:rFonts w:eastAsia="맑은 고딕" w:eastAsiaTheme="minorEastAsia"/>
            <w:lang w:eastAsia="ko-KR"/>
          </w:rPr>
          <w:t>Cardiovascular</w:t>
        </w:r>
      </w:ins>
      <w:ins w:author="JOSE FERNANDO GARCIA GUEVARA" w:date="2021-12-03T00:05:34.273Z" w:id="1064685829">
        <w:r w:rsidRPr="2E6EF70B" w:rsidR="2E6EF70B">
          <w:rPr>
            <w:rFonts w:eastAsia="맑은 고딕" w:eastAsiaTheme="minorEastAsia"/>
            <w:lang w:eastAsia="ko-KR"/>
          </w:rPr>
          <w:t xml:space="preserve"> </w:t>
        </w:r>
      </w:ins>
      <w:ins w:author="JOSE FERNANDO GARCIA GUEVARA" w:date="2021-12-03T00:07:01.915Z" w:id="140950495">
        <w:r w:rsidRPr="2E6EF70B" w:rsidR="2E6EF70B">
          <w:rPr>
            <w:rFonts w:eastAsia="맑은 고딕" w:eastAsiaTheme="minorEastAsia"/>
            <w:lang w:eastAsia="ko-KR"/>
          </w:rPr>
          <w:t>D</w:t>
        </w:r>
      </w:ins>
      <w:ins w:author="JOSE FERNANDO GARCIA GUEVARA" w:date="2021-12-03T00:05:34.273Z" w:id="1593269665">
        <w:r w:rsidRPr="2E6EF70B" w:rsidR="2E6EF70B">
          <w:rPr>
            <w:rFonts w:eastAsia="맑은 고딕" w:eastAsiaTheme="minorEastAsia"/>
            <w:lang w:eastAsia="ko-KR"/>
          </w:rPr>
          <w:t>isease</w:t>
        </w:r>
      </w:ins>
      <w:ins w:author="JOSE FERNANDO GARCIA GUEVARA" w:date="2021-12-03T00:07:24.197Z" w:id="1051432353">
        <w:r w:rsidRPr="2E6EF70B" w:rsidR="2E6EF70B">
          <w:rPr>
            <w:rFonts w:eastAsia="맑은 고딕" w:eastAsiaTheme="minorEastAsia"/>
            <w:lang w:eastAsia="ko-KR"/>
          </w:rPr>
          <w:t>;</w:t>
        </w:r>
      </w:ins>
      <w:ins w:author="JOSE FERNANDO GARCIA GUEVARA" w:date="2021-12-03T00:05:34.273Z" w:id="1057554008">
        <w:r w:rsidRPr="2E6EF70B" w:rsidR="2E6EF70B">
          <w:rPr>
            <w:rFonts w:eastAsia="맑은 고딕" w:eastAsiaTheme="minorEastAsia"/>
            <w:lang w:eastAsia="ko-KR"/>
          </w:rPr>
          <w:t xml:space="preserve"> Ob, obesity</w:t>
        </w:r>
      </w:ins>
      <w:ins w:author="JOSE FERNANDO GARCIA GUEVARA" w:date="2021-12-03T00:07:39.041Z" w:id="514130868">
        <w:r w:rsidRPr="2E6EF70B" w:rsidR="2E6EF70B">
          <w:rPr>
            <w:rFonts w:eastAsia="맑은 고딕" w:eastAsiaTheme="minorEastAsia"/>
            <w:lang w:eastAsia="ko-KR"/>
          </w:rPr>
          <w:t xml:space="preserve">; </w:t>
        </w:r>
      </w:ins>
      <w:ins w:author="JOSE FERNANDO GARCIA GUEVARA" w:date="2021-12-03T00:05:34.273Z" w:id="625582646">
        <w:r w:rsidRPr="2E6EF70B" w:rsidR="2E6EF70B">
          <w:rPr>
            <w:rFonts w:eastAsia="맑은 고딕" w:eastAsiaTheme="minorEastAsia"/>
            <w:lang w:eastAsia="ko-KR"/>
          </w:rPr>
          <w:t>CRC</w:t>
        </w:r>
      </w:ins>
      <w:ins w:author="JOSE FERNANDO GARCIA GUEVARA" w:date="2021-12-03T00:07:40.934Z" w:id="2110861912">
        <w:r w:rsidRPr="2E6EF70B" w:rsidR="2E6EF70B">
          <w:rPr>
            <w:rFonts w:eastAsia="맑은 고딕" w:eastAsiaTheme="minorEastAsia"/>
            <w:lang w:eastAsia="ko-KR"/>
          </w:rPr>
          <w:t>,</w:t>
        </w:r>
      </w:ins>
      <w:ins w:author="JOSE FERNANDO GARCIA GUEVARA" w:date="2021-12-03T00:05:34.273Z" w:id="1466455138">
        <w:r w:rsidRPr="2E6EF70B" w:rsidR="2E6EF70B">
          <w:rPr>
            <w:rFonts w:eastAsia="맑은 고딕" w:eastAsiaTheme="minorEastAsia"/>
            <w:lang w:eastAsia="ko-KR"/>
          </w:rPr>
          <w:t xml:space="preserve"> Colorectal Cancer</w:t>
        </w:r>
      </w:ins>
      <w:ins w:author="JOSE FERNANDO GARCIA GUEVARA" w:date="2021-12-03T00:07:56.417Z" w:id="165692482">
        <w:r w:rsidRPr="2E6EF70B" w:rsidR="2E6EF70B">
          <w:rPr>
            <w:rFonts w:eastAsia="맑은 고딕" w:eastAsiaTheme="minorEastAsia"/>
            <w:lang w:eastAsia="ko-KR"/>
          </w:rPr>
          <w:t xml:space="preserve">; </w:t>
        </w:r>
      </w:ins>
      <w:ins w:author="JOSE FERNANDO GARCIA GUEVARA" w:date="2021-12-03T00:05:34.273Z" w:id="982153046">
        <w:r w:rsidRPr="2E6EF70B" w:rsidR="2E6EF70B">
          <w:rPr>
            <w:rFonts w:eastAsia="맑은 고딕" w:eastAsiaTheme="minorEastAsia"/>
            <w:lang w:eastAsia="ko-KR"/>
          </w:rPr>
          <w:t xml:space="preserve">NSCLC, </w:t>
        </w:r>
      </w:ins>
      <w:ins w:author="JOSE FERNANDO GARCIA GUEVARA" w:date="2021-12-03T00:08:07.08Z" w:id="683372832">
        <w:r w:rsidRPr="2E6EF70B" w:rsidR="2E6EF70B">
          <w:rPr>
            <w:rFonts w:eastAsia="맑은 고딕" w:eastAsiaTheme="minorEastAsia"/>
            <w:lang w:eastAsia="ko-KR"/>
          </w:rPr>
          <w:t>Non-Small</w:t>
        </w:r>
      </w:ins>
      <w:ins w:author="JOSE FERNANDO GARCIA GUEVARA" w:date="2021-12-03T00:05:34.273Z" w:id="123018000">
        <w:r w:rsidRPr="2E6EF70B" w:rsidR="2E6EF70B">
          <w:rPr>
            <w:rFonts w:eastAsia="맑은 고딕" w:eastAsiaTheme="minorEastAsia"/>
            <w:lang w:eastAsia="ko-KR"/>
          </w:rPr>
          <w:t xml:space="preserve"> Cell Lung Cancer</w:t>
        </w:r>
      </w:ins>
      <w:ins w:author="JOSE FERNANDO GARCIA GUEVARA" w:date="2021-12-03T00:08:26.06Z" w:id="1020693952">
        <w:r w:rsidRPr="2E6EF70B" w:rsidR="2E6EF70B">
          <w:rPr>
            <w:rFonts w:eastAsia="맑은 고딕" w:eastAsiaTheme="minorEastAsia"/>
            <w:lang w:eastAsia="ko-KR"/>
          </w:rPr>
          <w:t xml:space="preserve">; </w:t>
        </w:r>
      </w:ins>
      <w:ins w:author="JOSE FERNANDO GARCIA GUEVARA" w:date="2021-12-03T00:05:34.273Z" w:id="420297974">
        <w:r w:rsidRPr="2E6EF70B" w:rsidR="2E6EF70B">
          <w:rPr>
            <w:rFonts w:eastAsia="맑은 고딕" w:eastAsiaTheme="minorEastAsia"/>
            <w:lang w:eastAsia="ko-KR"/>
          </w:rPr>
          <w:t xml:space="preserve">RCC </w:t>
        </w:r>
      </w:ins>
      <w:ins w:author="JOSE FERNANDO GARCIA GUEVARA" w:date="2021-12-03T00:08:33.11Z" w:id="1365075477">
        <w:r w:rsidRPr="2E6EF70B" w:rsidR="2E6EF70B">
          <w:rPr>
            <w:rFonts w:eastAsia="맑은 고딕" w:eastAsiaTheme="minorEastAsia"/>
            <w:lang w:eastAsia="ko-KR"/>
          </w:rPr>
          <w:t>R</w:t>
        </w:r>
      </w:ins>
      <w:ins w:author="JOSE FERNANDO GARCIA GUEVARA" w:date="2021-12-03T00:05:34.273Z" w:id="461306041">
        <w:r w:rsidRPr="2E6EF70B" w:rsidR="2E6EF70B">
          <w:rPr>
            <w:rFonts w:eastAsia="맑은 고딕" w:eastAsiaTheme="minorEastAsia"/>
            <w:lang w:eastAsia="ko-KR"/>
          </w:rPr>
          <w:t xml:space="preserve">enal </w:t>
        </w:r>
      </w:ins>
      <w:ins w:author="JOSE FERNANDO GARCIA GUEVARA" w:date="2021-12-03T00:08:35.095Z" w:id="1596563922">
        <w:r w:rsidRPr="2E6EF70B" w:rsidR="2E6EF70B">
          <w:rPr>
            <w:rFonts w:eastAsia="맑은 고딕" w:eastAsiaTheme="minorEastAsia"/>
            <w:lang w:eastAsia="ko-KR"/>
          </w:rPr>
          <w:t>C</w:t>
        </w:r>
      </w:ins>
      <w:ins w:author="JOSE FERNANDO GARCIA GUEVARA" w:date="2021-12-03T00:05:34.273Z" w:id="1113771086">
        <w:r w:rsidRPr="2E6EF70B" w:rsidR="2E6EF70B">
          <w:rPr>
            <w:rFonts w:eastAsia="맑은 고딕" w:eastAsiaTheme="minorEastAsia"/>
            <w:lang w:eastAsia="ko-KR"/>
          </w:rPr>
          <w:t xml:space="preserve">ell </w:t>
        </w:r>
      </w:ins>
      <w:ins w:author="JOSE FERNANDO GARCIA GUEVARA" w:date="2021-12-03T00:08:37.103Z" w:id="1733967164">
        <w:r w:rsidRPr="2E6EF70B" w:rsidR="2E6EF70B">
          <w:rPr>
            <w:rFonts w:eastAsia="맑은 고딕" w:eastAsiaTheme="minorEastAsia"/>
            <w:lang w:eastAsia="ko-KR"/>
          </w:rPr>
          <w:t>C</w:t>
        </w:r>
      </w:ins>
      <w:ins w:author="JOSE FERNANDO GARCIA GUEVARA" w:date="2021-12-03T00:05:34.273Z" w:id="1219980510">
        <w:r w:rsidRPr="2E6EF70B" w:rsidR="2E6EF70B">
          <w:rPr>
            <w:rFonts w:eastAsia="맑은 고딕" w:eastAsiaTheme="minorEastAsia"/>
            <w:lang w:eastAsia="ko-KR"/>
          </w:rPr>
          <w:t>arcinoma</w:t>
        </w:r>
      </w:ins>
      <w:ins w:author="JOSE FERNANDO GARCIA GUEVARA" w:date="2021-12-03T00:08:51.391Z" w:id="498881648">
        <w:r w:rsidRPr="2E6EF70B" w:rsidR="2E6EF70B">
          <w:rPr>
            <w:rFonts w:eastAsia="맑은 고딕" w:eastAsiaTheme="minorEastAsia"/>
            <w:lang w:eastAsia="ko-KR"/>
          </w:rPr>
          <w:t>;</w:t>
        </w:r>
      </w:ins>
      <w:ins w:author="JOSE FERNANDO GARCIA GUEVARA" w:date="2021-12-03T00:05:34.273Z" w:id="229823372">
        <w:r w:rsidRPr="2E6EF70B" w:rsidR="2E6EF70B">
          <w:rPr>
            <w:rFonts w:eastAsia="맑은 고딕" w:eastAsiaTheme="minorEastAsia"/>
            <w:lang w:eastAsia="ko-KR"/>
          </w:rPr>
          <w:t xml:space="preserve"> GDM</w:t>
        </w:r>
      </w:ins>
      <w:ins w:author="JOSE FERNANDO GARCIA GUEVARA" w:date="2021-12-03T00:09:21.634Z" w:id="1471649236">
        <w:r w:rsidRPr="2E6EF70B" w:rsidR="2E6EF70B">
          <w:rPr>
            <w:rFonts w:eastAsia="맑은 고딕" w:eastAsiaTheme="minorEastAsia"/>
            <w:lang w:eastAsia="ko-KR"/>
          </w:rPr>
          <w:t>,</w:t>
        </w:r>
      </w:ins>
      <w:ins w:author="JOSE FERNANDO GARCIA GUEVARA" w:date="2021-12-03T00:05:34.273Z" w:id="512177006">
        <w:r w:rsidRPr="2E6EF70B" w:rsidR="2E6EF70B">
          <w:rPr>
            <w:rFonts w:eastAsia="맑은 고딕" w:eastAsiaTheme="minorEastAsia"/>
            <w:lang w:eastAsia="ko-KR"/>
          </w:rPr>
          <w:t xml:space="preserve"> </w:t>
        </w:r>
      </w:ins>
      <w:ins w:author="JOSE FERNANDO GARCIA GUEVARA" w:date="2021-12-03T00:09:26.341Z" w:id="539695388">
        <w:r w:rsidRPr="2E6EF70B" w:rsidR="2E6EF70B">
          <w:rPr>
            <w:rFonts w:eastAsia="맑은 고딕" w:eastAsiaTheme="minorEastAsia"/>
            <w:lang w:eastAsia="ko-KR"/>
          </w:rPr>
          <w:t>G</w:t>
        </w:r>
      </w:ins>
      <w:ins w:author="JOSE FERNANDO GARCIA GUEVARA" w:date="2021-12-03T00:05:34.273Z" w:id="1579797822">
        <w:r w:rsidRPr="2E6EF70B" w:rsidR="2E6EF70B">
          <w:rPr>
            <w:rFonts w:eastAsia="맑은 고딕" w:eastAsiaTheme="minorEastAsia"/>
            <w:lang w:eastAsia="ko-KR"/>
          </w:rPr>
          <w:t xml:space="preserve">estational </w:t>
        </w:r>
      </w:ins>
      <w:ins w:author="JOSE FERNANDO GARCIA GUEVARA" w:date="2021-12-03T00:09:28.746Z" w:id="204146421">
        <w:r w:rsidRPr="2E6EF70B" w:rsidR="2E6EF70B">
          <w:rPr>
            <w:rFonts w:eastAsia="맑은 고딕" w:eastAsiaTheme="minorEastAsia"/>
            <w:lang w:eastAsia="ko-KR"/>
          </w:rPr>
          <w:t>D</w:t>
        </w:r>
      </w:ins>
      <w:ins w:author="JOSE FERNANDO GARCIA GUEVARA" w:date="2021-12-03T00:05:34.273Z" w:id="2009011729">
        <w:r w:rsidRPr="2E6EF70B" w:rsidR="2E6EF70B">
          <w:rPr>
            <w:rFonts w:eastAsia="맑은 고딕" w:eastAsiaTheme="minorEastAsia"/>
            <w:lang w:eastAsia="ko-KR"/>
          </w:rPr>
          <w:t xml:space="preserve">iabetes </w:t>
        </w:r>
      </w:ins>
      <w:ins w:author="JOSE FERNANDO GARCIA GUEVARA" w:date="2021-12-03T00:09:31.241Z" w:id="349390923">
        <w:r w:rsidRPr="2E6EF70B" w:rsidR="2E6EF70B">
          <w:rPr>
            <w:rFonts w:eastAsia="맑은 고딕" w:eastAsiaTheme="minorEastAsia"/>
            <w:lang w:eastAsia="ko-KR"/>
          </w:rPr>
          <w:t>M</w:t>
        </w:r>
      </w:ins>
      <w:ins w:author="JOSE FERNANDO GARCIA GUEVARA" w:date="2021-12-03T00:05:34.273Z" w:id="1173442145">
        <w:r w:rsidRPr="2E6EF70B" w:rsidR="2E6EF70B">
          <w:rPr>
            <w:rFonts w:eastAsia="맑은 고딕" w:eastAsiaTheme="minorEastAsia"/>
            <w:lang w:eastAsia="ko-KR"/>
          </w:rPr>
          <w:t>ellitus</w:t>
        </w:r>
      </w:ins>
      <w:ins w:author="JOSE FERNANDO GARCIA GUEVARA" w:date="2021-12-03T00:09:39.352Z" w:id="1401220326">
        <w:r w:rsidRPr="2E6EF70B" w:rsidR="2E6EF70B">
          <w:rPr>
            <w:rFonts w:eastAsia="맑은 고딕" w:eastAsiaTheme="minorEastAsia"/>
            <w:lang w:eastAsia="ko-KR"/>
          </w:rPr>
          <w:t>;</w:t>
        </w:r>
      </w:ins>
      <w:ins w:author="JOSE FERNANDO GARCIA GUEVARA" w:date="2021-12-03T00:05:34.273Z" w:id="446788073">
        <w:r w:rsidRPr="2E6EF70B" w:rsidR="2E6EF70B">
          <w:rPr>
            <w:rFonts w:eastAsia="맑은 고딕" w:eastAsiaTheme="minorEastAsia"/>
            <w:lang w:eastAsia="ko-KR"/>
          </w:rPr>
          <w:t xml:space="preserve"> T1D Type 1 diabetes</w:t>
        </w:r>
      </w:ins>
      <w:ins w:author="JOSE FERNANDO GARCIA GUEVARA" w:date="2021-12-03T00:09:43.818Z" w:id="1612448969">
        <w:r w:rsidRPr="2E6EF70B" w:rsidR="2E6EF70B">
          <w:rPr>
            <w:rFonts w:eastAsia="맑은 고딕" w:eastAsiaTheme="minorEastAsia"/>
            <w:lang w:eastAsia="ko-KR"/>
          </w:rPr>
          <w:t>;</w:t>
        </w:r>
      </w:ins>
      <w:ins w:author="JOSE FERNANDO GARCIA GUEVARA" w:date="2021-12-03T00:05:34.273Z" w:id="826479826">
        <w:r w:rsidRPr="2E6EF70B" w:rsidR="2E6EF70B">
          <w:rPr>
            <w:rFonts w:eastAsia="맑은 고딕" w:eastAsiaTheme="minorEastAsia"/>
            <w:lang w:eastAsia="ko-KR"/>
          </w:rPr>
          <w:t xml:space="preserve"> T2D</w:t>
        </w:r>
      </w:ins>
      <w:ins w:author="JOSE FERNANDO GARCIA GUEVARA" w:date="2021-12-03T00:09:46.209Z" w:id="743748718">
        <w:r w:rsidRPr="2E6EF70B" w:rsidR="2E6EF70B">
          <w:rPr>
            <w:rFonts w:eastAsia="맑은 고딕" w:eastAsiaTheme="minorEastAsia"/>
            <w:lang w:eastAsia="ko-KR"/>
          </w:rPr>
          <w:t>,</w:t>
        </w:r>
      </w:ins>
      <w:ins w:author="JOSE FERNANDO GARCIA GUEVARA" w:date="2021-12-03T00:05:34.273Z" w:id="906002141">
        <w:r w:rsidRPr="2E6EF70B" w:rsidR="2E6EF70B">
          <w:rPr>
            <w:rFonts w:eastAsia="맑은 고딕" w:eastAsiaTheme="minorEastAsia"/>
            <w:lang w:eastAsia="ko-KR"/>
          </w:rPr>
          <w:t xml:space="preserve"> Type 2 diabetes</w:t>
        </w:r>
      </w:ins>
      <w:ins w:author="JOSE FERNANDO GARCIA GUEVARA" w:date="2021-12-03T00:09:57.169Z" w:id="1254577176">
        <w:r w:rsidRPr="2E6EF70B" w:rsidR="2E6EF70B">
          <w:rPr>
            <w:rFonts w:eastAsia="맑은 고딕" w:eastAsiaTheme="minorEastAsia"/>
            <w:lang w:eastAsia="ko-KR"/>
          </w:rPr>
          <w:t xml:space="preserve">; </w:t>
        </w:r>
      </w:ins>
      <w:ins w:author="JOSE FERNANDO GARCIA GUEVARA" w:date="2021-12-03T00:13:36.435Z" w:id="306034889">
        <w:r w:rsidRPr="2E6EF70B" w:rsidR="2E6EF70B">
          <w:rPr>
            <w:rFonts w:eastAsia="맑은 고딕" w:eastAsiaTheme="minorEastAsia"/>
            <w:lang w:eastAsia="ko-KR"/>
          </w:rPr>
          <w:t>LC liver Cirrhosis</w:t>
        </w:r>
      </w:ins>
      <w:ins w:author="JOSE FERNANDO GARCIA GUEVARA" w:date="2021-12-03T00:14:13.717Z" w:id="1747359720">
        <w:r w:rsidRPr="2E6EF70B" w:rsidR="2E6EF70B">
          <w:rPr>
            <w:rFonts w:eastAsia="맑은 고딕" w:eastAsiaTheme="minorEastAsia"/>
            <w:lang w:eastAsia="ko-KR"/>
          </w:rPr>
          <w:t>; NAFLD Non-Alcoholic Fatty Acid Liver</w:t>
        </w:r>
      </w:ins>
      <w:ins w:author="JOSE FERNANDO GARCIA GUEVARA" w:date="2021-12-03T00:13:36.435Z" w:id="401637788">
        <w:r w:rsidRPr="2E6EF70B" w:rsidR="2E6EF70B">
          <w:rPr>
            <w:rFonts w:eastAsia="맑은 고딕" w:eastAsiaTheme="minorEastAsia"/>
            <w:lang w:eastAsia="ko-KR"/>
          </w:rPr>
          <w:t xml:space="preserve">; </w:t>
        </w:r>
      </w:ins>
      <w:ins w:author="JOSE FERNANDO GARCIA GUEVARA" w:date="2021-12-03T00:05:34.273Z" w:id="2047164149">
        <w:r w:rsidRPr="2E6EF70B" w:rsidR="2E6EF70B">
          <w:rPr>
            <w:rFonts w:eastAsia="맑은 고딕" w:eastAsiaTheme="minorEastAsia"/>
            <w:lang w:eastAsia="ko-KR"/>
          </w:rPr>
          <w:t>UC</w:t>
        </w:r>
      </w:ins>
      <w:ins w:author="JOSE FERNANDO GARCIA GUEVARA" w:date="2021-12-03T00:09:59.476Z" w:id="151318894">
        <w:r w:rsidRPr="2E6EF70B" w:rsidR="2E6EF70B">
          <w:rPr>
            <w:rFonts w:eastAsia="맑은 고딕" w:eastAsiaTheme="minorEastAsia"/>
            <w:lang w:eastAsia="ko-KR"/>
          </w:rPr>
          <w:t>,</w:t>
        </w:r>
      </w:ins>
      <w:ins w:author="JOSE FERNANDO GARCIA GUEVARA" w:date="2021-12-03T00:05:34.273Z" w:id="1078313598">
        <w:r w:rsidRPr="2E6EF70B" w:rsidR="2E6EF70B">
          <w:rPr>
            <w:rFonts w:eastAsia="맑은 고딕" w:eastAsiaTheme="minorEastAsia"/>
            <w:lang w:eastAsia="ko-KR"/>
          </w:rPr>
          <w:t xml:space="preserve"> </w:t>
        </w:r>
      </w:ins>
      <w:ins w:author="JOSE FERNANDO GARCIA GUEVARA" w:date="2021-12-03T00:10:02.529Z" w:id="1896640260">
        <w:r w:rsidRPr="2E6EF70B" w:rsidR="2E6EF70B">
          <w:rPr>
            <w:rFonts w:eastAsia="맑은 고딕" w:eastAsiaTheme="minorEastAsia"/>
            <w:lang w:eastAsia="ko-KR"/>
          </w:rPr>
          <w:t>U</w:t>
        </w:r>
      </w:ins>
      <w:ins w:author="JOSE FERNANDO GARCIA GUEVARA" w:date="2021-12-03T00:05:34.273Z" w:id="1210274375">
        <w:r w:rsidRPr="2E6EF70B" w:rsidR="2E6EF70B">
          <w:rPr>
            <w:rFonts w:eastAsia="맑은 고딕" w:eastAsiaTheme="minorEastAsia"/>
            <w:lang w:eastAsia="ko-KR"/>
          </w:rPr>
          <w:t xml:space="preserve">lcerative </w:t>
        </w:r>
      </w:ins>
      <w:ins w:author="JOSE FERNANDO GARCIA GUEVARA" w:date="2021-12-03T00:10:05.031Z" w:id="843494830">
        <w:r w:rsidRPr="2E6EF70B" w:rsidR="2E6EF70B">
          <w:rPr>
            <w:rFonts w:eastAsia="맑은 고딕" w:eastAsiaTheme="minorEastAsia"/>
            <w:lang w:eastAsia="ko-KR"/>
          </w:rPr>
          <w:t>C</w:t>
        </w:r>
      </w:ins>
      <w:ins w:author="JOSE FERNANDO GARCIA GUEVARA" w:date="2021-12-03T00:05:34.273Z" w:id="534570784">
        <w:r w:rsidRPr="2E6EF70B" w:rsidR="2E6EF70B">
          <w:rPr>
            <w:rFonts w:eastAsia="맑은 고딕" w:eastAsiaTheme="minorEastAsia"/>
            <w:lang w:eastAsia="ko-KR"/>
          </w:rPr>
          <w:t>olitis</w:t>
        </w:r>
      </w:ins>
      <w:ins w:author="JOSE FERNANDO GARCIA GUEVARA" w:date="2021-12-03T00:10:19.736Z" w:id="682332684">
        <w:r w:rsidRPr="2E6EF70B" w:rsidR="2E6EF70B">
          <w:rPr>
            <w:rFonts w:eastAsia="맑은 고딕" w:eastAsiaTheme="minorEastAsia"/>
            <w:lang w:eastAsia="ko-KR"/>
          </w:rPr>
          <w:t xml:space="preserve">; </w:t>
        </w:r>
      </w:ins>
      <w:ins w:author="JOSE FERNANDO GARCIA GUEVARA" w:date="2021-12-03T00:05:34.273Z" w:id="746070896">
        <w:r w:rsidRPr="2E6EF70B" w:rsidR="2E6EF70B">
          <w:rPr>
            <w:rFonts w:eastAsia="맑은 고딕" w:eastAsiaTheme="minorEastAsia"/>
            <w:lang w:eastAsia="ko-KR"/>
          </w:rPr>
          <w:t>CD</w:t>
        </w:r>
      </w:ins>
      <w:ins w:author="JOSE FERNANDO GARCIA GUEVARA" w:date="2021-12-03T00:10:28.345Z" w:id="1504176650">
        <w:r w:rsidRPr="2E6EF70B" w:rsidR="2E6EF70B">
          <w:rPr>
            <w:rFonts w:eastAsia="맑은 고딕" w:eastAsiaTheme="minorEastAsia"/>
            <w:lang w:eastAsia="ko-KR"/>
          </w:rPr>
          <w:t>,</w:t>
        </w:r>
      </w:ins>
      <w:ins w:author="JOSE FERNANDO GARCIA GUEVARA" w:date="2021-12-03T00:05:34.273Z" w:id="533201091">
        <w:r w:rsidRPr="2E6EF70B" w:rsidR="2E6EF70B">
          <w:rPr>
            <w:rFonts w:eastAsia="맑은 고딕" w:eastAsiaTheme="minorEastAsia"/>
            <w:lang w:eastAsia="ko-KR"/>
          </w:rPr>
          <w:t xml:space="preserve"> Crohn's disease</w:t>
        </w:r>
      </w:ins>
      <w:ins w:author="JOSE FERNANDO GARCIA GUEVARA" w:date="2021-12-03T00:10:24.886Z" w:id="1598447210">
        <w:r w:rsidRPr="2E6EF70B" w:rsidR="2E6EF70B">
          <w:rPr>
            <w:rFonts w:eastAsia="맑은 고딕" w:eastAsiaTheme="minorEastAsia"/>
            <w:lang w:eastAsia="ko-KR"/>
          </w:rPr>
          <w:t>;</w:t>
        </w:r>
      </w:ins>
      <w:ins w:author="JOSE FERNANDO GARCIA GUEVARA" w:date="2021-12-03T00:05:34.273Z" w:id="1841090766">
        <w:r w:rsidRPr="2E6EF70B" w:rsidR="2E6EF70B">
          <w:rPr>
            <w:rFonts w:eastAsia="맑은 고딕" w:eastAsiaTheme="minorEastAsia"/>
            <w:lang w:eastAsia="ko-KR"/>
          </w:rPr>
          <w:t xml:space="preserve"> BD </w:t>
        </w:r>
        <w:r w:rsidRPr="2E6EF70B" w:rsidR="2E6EF70B">
          <w:rPr>
            <w:rFonts w:eastAsia="맑은 고딕" w:eastAsiaTheme="minorEastAsia"/>
            <w:lang w:eastAsia="ko-KR"/>
          </w:rPr>
          <w:t>Becet’s</w:t>
        </w:r>
      </w:ins>
      <w:ins w:author="JOSE FERNANDO GARCIA GUEVARA" w:date="2021-12-03T00:11:07.92Z" w:id="565804181">
        <w:r w:rsidRPr="2E6EF70B" w:rsidR="2E6EF70B">
          <w:rPr>
            <w:rFonts w:eastAsia="맑은 고딕" w:eastAsiaTheme="minorEastAsia"/>
            <w:lang w:eastAsia="ko-KR"/>
          </w:rPr>
          <w:t>;</w:t>
        </w:r>
      </w:ins>
      <w:ins w:author="JOSE FERNANDO GARCIA GUEVARA" w:date="2021-12-03T00:05:34.273Z" w:id="2058610770">
        <w:r w:rsidRPr="2E6EF70B" w:rsidR="2E6EF70B">
          <w:rPr>
            <w:rFonts w:eastAsia="맑은 고딕" w:eastAsiaTheme="minorEastAsia"/>
            <w:lang w:eastAsia="ko-KR"/>
          </w:rPr>
          <w:t xml:space="preserve"> RA</w:t>
        </w:r>
      </w:ins>
      <w:ins w:author="JOSE FERNANDO GARCIA GUEVARA" w:date="2021-12-03T00:11:10.041Z" w:id="121620429">
        <w:r w:rsidRPr="2E6EF70B" w:rsidR="2E6EF70B">
          <w:rPr>
            <w:rFonts w:eastAsia="맑은 고딕" w:eastAsiaTheme="minorEastAsia"/>
            <w:lang w:eastAsia="ko-KR"/>
          </w:rPr>
          <w:t>,</w:t>
        </w:r>
      </w:ins>
      <w:ins w:author="JOSE FERNANDO GARCIA GUEVARA" w:date="2021-12-03T00:05:34.273Z" w:id="539255347">
        <w:r w:rsidRPr="2E6EF70B" w:rsidR="2E6EF70B">
          <w:rPr>
            <w:rFonts w:eastAsia="맑은 고딕" w:eastAsiaTheme="minorEastAsia"/>
            <w:lang w:eastAsia="ko-KR"/>
          </w:rPr>
          <w:t xml:space="preserve"> Rheumatoid Arthritis</w:t>
        </w:r>
      </w:ins>
      <w:ins w:author="JOSE FERNANDO GARCIA GUEVARA" w:date="2021-12-03T00:11:25.308Z" w:id="517858620">
        <w:r w:rsidRPr="2E6EF70B" w:rsidR="2E6EF70B">
          <w:rPr>
            <w:rFonts w:eastAsia="맑은 고딕" w:eastAsiaTheme="minorEastAsia"/>
            <w:lang w:eastAsia="ko-KR"/>
          </w:rPr>
          <w:t>;</w:t>
        </w:r>
      </w:ins>
      <w:ins w:author="JOSE FERNANDO GARCIA GUEVARA" w:date="2021-12-03T00:05:34.273Z" w:id="1081816693">
        <w:r w:rsidRPr="2E6EF70B" w:rsidR="2E6EF70B">
          <w:rPr>
            <w:rFonts w:eastAsia="맑은 고딕" w:eastAsiaTheme="minorEastAsia"/>
            <w:lang w:eastAsia="ko-KR"/>
          </w:rPr>
          <w:t xml:space="preserve"> SPA</w:t>
        </w:r>
      </w:ins>
      <w:ins w:author="JOSE FERNANDO GARCIA GUEVARA" w:date="2021-12-03T00:11:38.62Z" w:id="421436225">
        <w:r w:rsidRPr="2E6EF70B" w:rsidR="2E6EF70B">
          <w:rPr>
            <w:rFonts w:eastAsia="맑은 고딕" w:eastAsiaTheme="minorEastAsia"/>
            <w:lang w:eastAsia="ko-KR"/>
          </w:rPr>
          <w:t>,</w:t>
        </w:r>
      </w:ins>
      <w:ins w:author="JOSE FERNANDO GARCIA GUEVARA" w:date="2021-12-03T00:05:34.273Z" w:id="101850183">
        <w:r w:rsidRPr="2E6EF70B" w:rsidR="2E6EF70B">
          <w:rPr>
            <w:rFonts w:eastAsia="맑은 고딕" w:eastAsiaTheme="minorEastAsia"/>
            <w:lang w:eastAsia="ko-KR"/>
          </w:rPr>
          <w:t xml:space="preserve"> </w:t>
        </w:r>
      </w:ins>
      <w:ins w:author="JOSE FERNANDO GARCIA GUEVARA" w:date="2021-12-03T00:11:30.471Z" w:id="1117064215">
        <w:r w:rsidRPr="2E6EF70B" w:rsidR="2E6EF70B">
          <w:rPr>
            <w:rFonts w:eastAsia="맑은 고딕" w:eastAsiaTheme="minorEastAsia"/>
            <w:lang w:eastAsia="ko-KR"/>
          </w:rPr>
          <w:t>A</w:t>
        </w:r>
      </w:ins>
      <w:ins w:author="JOSE FERNANDO GARCIA GUEVARA" w:date="2021-12-03T00:05:34.273Z" w:id="1139733984">
        <w:r w:rsidRPr="2E6EF70B" w:rsidR="2E6EF70B">
          <w:rPr>
            <w:rFonts w:eastAsia="맑은 고딕" w:eastAsiaTheme="minorEastAsia"/>
            <w:lang w:eastAsia="ko-KR"/>
          </w:rPr>
          <w:t xml:space="preserve">nkylosing </w:t>
        </w:r>
      </w:ins>
      <w:ins w:author="JOSE FERNANDO GARCIA GUEVARA" w:date="2021-12-03T00:11:34.482Z" w:id="1728416367">
        <w:r w:rsidRPr="2E6EF70B" w:rsidR="2E6EF70B">
          <w:rPr>
            <w:rFonts w:eastAsia="맑은 고딕" w:eastAsiaTheme="minorEastAsia"/>
            <w:lang w:eastAsia="ko-KR"/>
          </w:rPr>
          <w:t>S</w:t>
        </w:r>
      </w:ins>
      <w:ins w:author="JOSE FERNANDO GARCIA GUEVARA" w:date="2021-12-03T00:05:34.273Z" w:id="236584759">
        <w:r w:rsidRPr="2E6EF70B" w:rsidR="2E6EF70B">
          <w:rPr>
            <w:rFonts w:eastAsia="맑은 고딕" w:eastAsiaTheme="minorEastAsia"/>
            <w:lang w:eastAsia="ko-KR"/>
          </w:rPr>
          <w:t>pondylitis</w:t>
        </w:r>
      </w:ins>
      <w:ins w:author="JOSE FERNANDO GARCIA GUEVARA" w:date="2021-12-03T00:11:45.933Z" w:id="658052678">
        <w:r w:rsidRPr="2E6EF70B" w:rsidR="2E6EF70B">
          <w:rPr>
            <w:rFonts w:eastAsia="맑은 고딕" w:eastAsiaTheme="minorEastAsia"/>
            <w:lang w:eastAsia="ko-KR"/>
          </w:rPr>
          <w:t>;</w:t>
        </w:r>
      </w:ins>
      <w:ins w:author="JOSE FERNANDO GARCIA GUEVARA" w:date="2021-12-03T00:05:34.273Z" w:id="194214126">
        <w:r w:rsidRPr="2E6EF70B" w:rsidR="2E6EF70B">
          <w:rPr>
            <w:rFonts w:eastAsia="맑은 고딕" w:eastAsiaTheme="minorEastAsia"/>
            <w:lang w:eastAsia="ko-KR"/>
          </w:rPr>
          <w:t xml:space="preserve"> ME/CFS </w:t>
        </w:r>
        <w:r w:rsidRPr="2E6EF70B" w:rsidR="2E6EF70B">
          <w:rPr>
            <w:rFonts w:eastAsia="맑은 고딕" w:eastAsiaTheme="minorEastAsia"/>
            <w:lang w:eastAsia="ko-KR"/>
          </w:rPr>
          <w:t>Myalgic</w:t>
        </w:r>
        <w:r w:rsidRPr="2E6EF70B" w:rsidR="2E6EF70B">
          <w:rPr>
            <w:rFonts w:eastAsia="맑은 고딕" w:eastAsiaTheme="minorEastAsia"/>
            <w:lang w:eastAsia="ko-KR"/>
          </w:rPr>
          <w:t xml:space="preserve"> Encephalomyelitis/</w:t>
        </w:r>
      </w:ins>
      <w:ins w:author="JOSE FERNANDO GARCIA GUEVARA" w:date="2021-12-03T00:12:14.152Z" w:id="1354212512">
        <w:r w:rsidRPr="2E6EF70B" w:rsidR="2E6EF70B">
          <w:rPr>
            <w:rFonts w:eastAsia="맑은 고딕" w:eastAsiaTheme="minorEastAsia"/>
            <w:lang w:eastAsia="ko-KR"/>
          </w:rPr>
          <w:t xml:space="preserve"> </w:t>
        </w:r>
      </w:ins>
      <w:ins w:author="JOSE FERNANDO GARCIA GUEVARA" w:date="2021-12-03T00:05:34.273Z" w:id="1290529033">
        <w:r w:rsidRPr="2E6EF70B" w:rsidR="2E6EF70B">
          <w:rPr>
            <w:rFonts w:eastAsia="맑은 고딕" w:eastAsiaTheme="minorEastAsia"/>
            <w:lang w:eastAsia="ko-KR"/>
          </w:rPr>
          <w:t>Chronic Fatigue Syndrome</w:t>
        </w:r>
      </w:ins>
      <w:ins w:author="JOSE FERNANDO GARCIA GUEVARA" w:date="2021-12-03T00:12:27.262Z" w:id="1513895013">
        <w:r w:rsidRPr="2E6EF70B" w:rsidR="2E6EF70B">
          <w:rPr>
            <w:rFonts w:eastAsia="맑은 고딕" w:eastAsiaTheme="minorEastAsia"/>
            <w:lang w:eastAsia="ko-KR"/>
          </w:rPr>
          <w:t>;</w:t>
        </w:r>
      </w:ins>
      <w:ins w:author="JOSE FERNANDO GARCIA GUEVARA" w:date="2021-12-03T00:05:34.273Z" w:id="1332329376">
        <w:r w:rsidRPr="2E6EF70B" w:rsidR="2E6EF70B">
          <w:rPr>
            <w:rFonts w:eastAsia="맑은 고딕" w:eastAsiaTheme="minorEastAsia"/>
            <w:lang w:eastAsia="ko-KR"/>
          </w:rPr>
          <w:t xml:space="preserve"> PD</w:t>
        </w:r>
      </w:ins>
      <w:ins w:author="JOSE FERNANDO GARCIA GUEVARA" w:date="2021-12-03T00:12:39.45Z" w:id="1320300008">
        <w:r w:rsidRPr="2E6EF70B" w:rsidR="2E6EF70B">
          <w:rPr>
            <w:rFonts w:eastAsia="맑은 고딕" w:eastAsiaTheme="minorEastAsia"/>
            <w:lang w:eastAsia="ko-KR"/>
          </w:rPr>
          <w:t>,</w:t>
        </w:r>
      </w:ins>
      <w:ins w:author="JOSE FERNANDO GARCIA GUEVARA" w:date="2021-12-03T00:05:34.273Z" w:id="347562754">
        <w:r w:rsidRPr="2E6EF70B" w:rsidR="2E6EF70B">
          <w:rPr>
            <w:rFonts w:eastAsia="맑은 고딕" w:eastAsiaTheme="minorEastAsia"/>
            <w:lang w:eastAsia="ko-KR"/>
          </w:rPr>
          <w:t xml:space="preserve"> </w:t>
        </w:r>
      </w:ins>
      <w:ins w:author="JOSE FERNANDO GARCIA GUEVARA" w:date="2021-12-03T00:12:41.5Z" w:id="1298993421">
        <w:r w:rsidRPr="2E6EF70B" w:rsidR="2E6EF70B">
          <w:rPr>
            <w:rFonts w:eastAsia="맑은 고딕" w:eastAsiaTheme="minorEastAsia"/>
            <w:lang w:eastAsia="ko-KR"/>
          </w:rPr>
          <w:t>P</w:t>
        </w:r>
      </w:ins>
      <w:ins w:author="JOSE FERNANDO GARCIA GUEVARA" w:date="2021-12-03T00:05:34.273Z" w:id="1722492623">
        <w:r w:rsidRPr="2E6EF70B" w:rsidR="2E6EF70B">
          <w:rPr>
            <w:rFonts w:eastAsia="맑은 고딕" w:eastAsiaTheme="minorEastAsia"/>
            <w:lang w:eastAsia="ko-KR"/>
          </w:rPr>
          <w:t xml:space="preserve">arkinson </w:t>
        </w:r>
      </w:ins>
      <w:ins w:author="JOSE FERNANDO GARCIA GUEVARA" w:date="2021-12-03T00:12:44.478Z" w:id="1449386278">
        <w:r w:rsidRPr="2E6EF70B" w:rsidR="2E6EF70B">
          <w:rPr>
            <w:rFonts w:eastAsia="맑은 고딕" w:eastAsiaTheme="minorEastAsia"/>
            <w:lang w:eastAsia="ko-KR"/>
          </w:rPr>
          <w:t>D</w:t>
        </w:r>
      </w:ins>
      <w:ins w:author="JOSE FERNANDO GARCIA GUEVARA" w:date="2021-12-03T00:05:34.273Z" w:id="1843684205">
        <w:r w:rsidRPr="2E6EF70B" w:rsidR="2E6EF70B">
          <w:rPr>
            <w:rFonts w:eastAsia="맑은 고딕" w:eastAsiaTheme="minorEastAsia"/>
            <w:lang w:eastAsia="ko-KR"/>
          </w:rPr>
          <w:t>isease</w:t>
        </w:r>
      </w:ins>
      <w:r w:rsidRPr="2E6EF70B" w:rsidR="2E6EF70B">
        <w:rPr>
          <w:rFonts w:eastAsia="맑은 고딕" w:eastAsiaTheme="minorEastAsia"/>
          <w:lang w:eastAsia="ko-KR"/>
        </w:rPr>
        <w:t xml:space="preserve">. </w:t>
      </w:r>
      <w:del w:author="JOSE FERNANDO GARCIA GUEVARA" w:date="2021-12-02T23:56:35.758Z" w:id="508761390">
        <w:r w:rsidRPr="2E6EF70B" w:rsidDel="2E6EF70B">
          <w:rPr>
            <w:rFonts w:eastAsia="맑은 고딕" w:eastAsiaTheme="minorEastAsia"/>
            <w:lang w:eastAsia="ko-KR"/>
          </w:rPr>
          <w:delText xml:space="preserve">We found species enriched with diseases in different </w:delText>
        </w:r>
        <w:r w:rsidRPr="2E6EF70B" w:rsidDel="2E6EF70B">
          <w:rPr>
            <w:rFonts w:eastAsia="Malgun Gothic"/>
            <w:lang w:eastAsia="ko-KR"/>
          </w:rPr>
          <w:delText>countries</w:delText>
        </w:r>
        <w:r w:rsidRPr="2E6EF70B" w:rsidDel="2E6EF70B">
          <w:rPr>
            <w:rFonts w:eastAsia="맑은 고딕" w:eastAsiaTheme="minorEastAsia"/>
            <w:lang w:eastAsia="ko-KR"/>
          </w:rPr>
          <w:delText xml:space="preserve"> such as </w:delText>
        </w:r>
        <w:r w:rsidRPr="2E6EF70B" w:rsidDel="2E6EF70B">
          <w:rPr>
            <w:rFonts w:eastAsia="맑은 고딕" w:eastAsiaTheme="minorEastAsia"/>
            <w:i w:val="1"/>
            <w:iCs w:val="1"/>
            <w:lang w:eastAsia="ko-KR"/>
          </w:rPr>
          <w:delText>A. histaminiformans</w:delText>
        </w:r>
        <w:r w:rsidRPr="2E6EF70B" w:rsidDel="2E6EF70B">
          <w:rPr>
            <w:rFonts w:eastAsia="맑은 고딕" w:eastAsiaTheme="minorEastAsia"/>
            <w:i w:val="1"/>
            <w:iCs w:val="1"/>
            <w:lang w:eastAsia="ko-KR"/>
          </w:rPr>
          <w:delText xml:space="preserve"> </w:delText>
        </w:r>
        <w:r w:rsidRPr="2E6EF70B" w:rsidDel="2E6EF70B">
          <w:rPr>
            <w:rFonts w:eastAsia="맑은 고딕" w:eastAsiaTheme="minorEastAsia"/>
            <w:lang w:eastAsia="ko-KR"/>
          </w:rPr>
          <w:delText>(NAFLD), and species depleted</w:delText>
        </w:r>
        <w:r w:rsidRPr="2E6EF70B" w:rsidDel="2E6EF70B">
          <w:rPr>
            <w:rFonts w:eastAsia="Malgun Gothic"/>
            <w:lang w:eastAsia="ko-KR"/>
          </w:rPr>
          <w:delText>,</w:delText>
        </w:r>
        <w:r w:rsidRPr="2E6EF70B" w:rsidDel="2E6EF70B">
          <w:rPr>
            <w:rFonts w:eastAsia="맑은 고딕" w:eastAsiaTheme="minorEastAsia"/>
            <w:lang w:eastAsia="ko-KR"/>
          </w:rPr>
          <w:delText xml:space="preserve"> such as </w:delText>
        </w:r>
        <w:r w:rsidRPr="2E6EF70B" w:rsidDel="2E6EF70B">
          <w:rPr>
            <w:rFonts w:eastAsia="맑은 고딕" w:eastAsiaTheme="minorEastAsia"/>
            <w:i w:val="1"/>
            <w:iCs w:val="1"/>
            <w:lang w:eastAsia="ko-KR"/>
          </w:rPr>
          <w:delText>G. urolithinfaciens</w:delText>
        </w:r>
        <w:r w:rsidRPr="2E6EF70B" w:rsidDel="2E6EF70B">
          <w:rPr>
            <w:rFonts w:eastAsia="맑은 고딕" w:eastAsiaTheme="minorEastAsia"/>
            <w:lang w:eastAsia="ko-KR"/>
          </w:rPr>
          <w:delText xml:space="preserve"> (NAFLD).</w:delText>
        </w:r>
      </w:del>
      <w:r w:rsidRPr="2E6EF70B" w:rsidR="2E6EF70B">
        <w:rPr>
          <w:rFonts w:eastAsia="맑은 고딕" w:eastAsiaTheme="minorEastAsia"/>
          <w:lang w:eastAsia="ko-KR"/>
        </w:rPr>
        <w:t xml:space="preserve"> </w:t>
      </w:r>
      <w:ins w:author="JOSE FERNANDO GARCIA GUEVARA" w:date="2021-12-02T23:56:46.391Z" w:id="1045227038">
        <w:r w:rsidRPr="2E6EF70B" w:rsidR="2E6EF70B">
          <w:rPr>
            <w:rFonts w:eastAsia="맑은 고딕" w:eastAsiaTheme="minorEastAsia"/>
            <w:b w:val="1"/>
            <w:bCs w:val="1"/>
            <w:lang w:eastAsia="ko-KR"/>
            <w:rPrChange w:author="JOSE FERNANDO GARCIA GUEVARA" w:date="2021-12-02T23:57:10.02Z" w:id="848351986">
              <w:rPr>
                <w:rFonts w:eastAsia="맑은 고딕" w:eastAsiaTheme="minorEastAsia"/>
                <w:lang w:eastAsia="ko-KR"/>
              </w:rPr>
            </w:rPrChange>
          </w:rPr>
          <w:t>b</w:t>
        </w:r>
        <w:r w:rsidRPr="2E6EF70B" w:rsidR="2E6EF70B">
          <w:rPr>
            <w:rFonts w:eastAsia="맑은 고딕" w:eastAsiaTheme="minorEastAsia"/>
            <w:lang w:eastAsia="ko-KR"/>
          </w:rPr>
          <w:t>,</w:t>
        </w:r>
      </w:ins>
      <w:del w:author="JOSE FERNANDO GARCIA GUEVARA" w:date="2021-12-02T23:56:39.826Z" w:id="124366295">
        <w:r w:rsidRPr="2E6EF70B" w:rsidDel="2E6EF70B">
          <w:rPr>
            <w:rFonts w:eastAsia="맑은 고딕" w:eastAsiaTheme="minorEastAsia"/>
            <w:b w:val="1"/>
            <w:bCs w:val="1"/>
            <w:lang w:eastAsia="ko-KR"/>
          </w:rPr>
          <w:delText>h</w:delText>
        </w:r>
      </w:del>
      <w:r w:rsidRPr="2E6EF70B" w:rsidR="2E6EF70B">
        <w:rPr>
          <w:rFonts w:eastAsia="맑은 고딕" w:eastAsiaTheme="minorEastAsia"/>
          <w:b w:val="1"/>
          <w:bCs w:val="1"/>
          <w:lang w:eastAsia="ko-KR"/>
        </w:rPr>
        <w:t>,</w:t>
      </w:r>
      <w:r w:rsidRPr="2E6EF70B" w:rsidR="2E6EF70B">
        <w:rPr>
          <w:rFonts w:eastAsia="맑은 고딕" w:eastAsiaTheme="minorEastAsia"/>
          <w:lang w:eastAsia="ko-KR"/>
        </w:rPr>
        <w:t xml:space="preserve"> </w:t>
      </w:r>
      <w:r w:rsidRPr="2E6EF70B" w:rsidR="2E6EF70B">
        <w:rPr>
          <w:rFonts w:eastAsia="맑은 고딕" w:eastAsiaTheme="minorEastAsia"/>
          <w:color w:val="000000" w:themeColor="text1" w:themeTint="FF" w:themeShade="FF"/>
          <w:lang w:eastAsia="ko-KR"/>
        </w:rPr>
        <w:t>Jitter plots of frequency of the significantly enriched/depleted cohorts of all MSPs</w:t>
      </w:r>
      <w:ins w:author="JOSE FERNANDO GARCIA GUEVARA" w:date="2021-12-03T11:23:34.982Z" w:id="1262940833">
        <w:r w:rsidRPr="2E6EF70B" w:rsidR="2E6EF70B">
          <w:rPr>
            <w:rFonts w:eastAsia="맑은 고딕" w:eastAsiaTheme="minorEastAsia"/>
            <w:color w:val="000000" w:themeColor="text1" w:themeTint="FF" w:themeShade="FF"/>
            <w:lang w:eastAsia="ko-KR"/>
          </w:rPr>
          <w:t xml:space="preserve"> (effect size &gt;0.3)</w:t>
        </w:r>
      </w:ins>
      <w:r w:rsidRPr="2E6EF70B" w:rsidR="2E6EF70B">
        <w:rPr>
          <w:rFonts w:eastAsia="맑은 고딕" w:eastAsiaTheme="minorEastAsia"/>
          <w:color w:val="000000" w:themeColor="text1" w:themeTint="FF" w:themeShade="FF"/>
          <w:lang w:eastAsia="ko-KR"/>
        </w:rPr>
        <w:t xml:space="preserve"> were calculated: total frequency of enriched/depleted cohorts (</w:t>
      </w:r>
      <w:del w:author="JOSE FERNANDO GARCIA GUEVARA" w:date="2021-12-02T23:53:30.197Z" w:id="499492930">
        <w:r w:rsidRPr="2E6EF70B" w:rsidDel="2E6EF70B">
          <w:rPr>
            <w:rFonts w:eastAsia="맑은 고딕" w:eastAsiaTheme="minorEastAsia"/>
            <w:color w:val="000000" w:themeColor="text1" w:themeTint="FF" w:themeShade="FF"/>
            <w:lang w:eastAsia="ko-KR"/>
          </w:rPr>
          <w:delText>|</w:delText>
        </w:r>
      </w:del>
      <w:r w:rsidRPr="2E6EF70B" w:rsidR="2E6EF70B">
        <w:rPr>
          <w:rFonts w:eastAsia="맑은 고딕" w:eastAsiaTheme="minorEastAsia"/>
          <w:color w:val="000000" w:themeColor="text1" w:themeTint="FF" w:themeShade="FF"/>
          <w:lang w:eastAsia="ko-KR"/>
        </w:rPr>
        <w:t>number of enriched cohorts</w:t>
      </w:r>
      <w:del w:author="JOSE FERNANDO GARCIA GUEVARA" w:date="2021-12-02T23:53:34.348Z" w:id="1925643251">
        <w:r w:rsidRPr="2E6EF70B" w:rsidDel="2E6EF70B">
          <w:rPr>
            <w:rFonts w:eastAsia="맑은 고딕" w:eastAsiaTheme="minorEastAsia"/>
            <w:color w:val="000000" w:themeColor="text1" w:themeTint="FF" w:themeShade="FF"/>
            <w:lang w:eastAsia="ko-KR"/>
          </w:rPr>
          <w:delText>|</w:delText>
        </w:r>
      </w:del>
      <w:r w:rsidRPr="2E6EF70B" w:rsidR="2E6EF70B">
        <w:rPr>
          <w:rFonts w:eastAsia="맑은 고딕" w:eastAsiaTheme="minorEastAsia"/>
          <w:color w:val="000000" w:themeColor="text1" w:themeTint="FF" w:themeShade="FF"/>
          <w:lang w:eastAsia="ko-KR"/>
        </w:rPr>
        <w:t xml:space="preserve"> + </w:t>
      </w:r>
      <w:del w:author="JOSE FERNANDO GARCIA GUEVARA" w:date="2021-12-02T23:53:05.168Z" w:id="1630887452">
        <w:r w:rsidRPr="2E6EF70B" w:rsidDel="2E6EF70B">
          <w:rPr>
            <w:rFonts w:eastAsia="맑은 고딕" w:eastAsiaTheme="minorEastAsia"/>
            <w:color w:val="000000" w:themeColor="text1" w:themeTint="FF" w:themeShade="FF"/>
            <w:lang w:eastAsia="ko-KR"/>
          </w:rPr>
          <w:delText>|</w:delText>
        </w:r>
      </w:del>
      <w:r w:rsidRPr="2E6EF70B" w:rsidR="2E6EF70B">
        <w:rPr>
          <w:rFonts w:eastAsia="맑은 고딕" w:eastAsiaTheme="minorEastAsia"/>
          <w:color w:val="000000" w:themeColor="text1" w:themeTint="FF" w:themeShade="FF"/>
          <w:lang w:eastAsia="ko-KR"/>
        </w:rPr>
        <w:t>number of depleted cohorts</w:t>
      </w:r>
      <w:del w:author="JOSE FERNANDO GARCIA GUEVARA" w:date="2021-12-02T23:53:51.132Z" w:id="1816130503">
        <w:r w:rsidRPr="2E6EF70B" w:rsidDel="2E6EF70B">
          <w:rPr>
            <w:rFonts w:eastAsia="맑은 고딕" w:eastAsiaTheme="minorEastAsia"/>
            <w:color w:val="000000" w:themeColor="text1" w:themeTint="FF" w:themeShade="FF"/>
            <w:lang w:eastAsia="ko-KR"/>
          </w:rPr>
          <w:delText>|</w:delText>
        </w:r>
      </w:del>
      <w:ins w:author="JOSE FERNANDO GARCIA GUEVARA" w:date="2021-12-02T23:54:31.985Z" w:id="992697920">
        <w:r w:rsidRPr="2E6EF70B" w:rsidR="2E6EF70B">
          <w:rPr>
            <w:rFonts w:eastAsia="맑은 고딕" w:eastAsiaTheme="minorEastAsia"/>
            <w:color w:val="000000" w:themeColor="text1" w:themeTint="FF" w:themeShade="FF"/>
            <w:lang w:eastAsia="ko-KR"/>
          </w:rPr>
          <w:t xml:space="preserve"> Y axis</w:t>
        </w:r>
      </w:ins>
      <w:r w:rsidRPr="2E6EF70B" w:rsidR="2E6EF70B">
        <w:rPr>
          <w:rFonts w:eastAsia="맑은 고딕" w:eastAsiaTheme="minorEastAsia"/>
          <w:color w:val="000000" w:themeColor="text1" w:themeTint="FF" w:themeShade="FF"/>
          <w:lang w:eastAsia="ko-KR"/>
        </w:rPr>
        <w:t>) and subtracted frequency between enriched cohorts and depleted cohorts (</w:t>
      </w:r>
      <w:del w:author="JOSE FERNANDO GARCIA GUEVARA" w:date="2021-12-02T23:54:40.412Z" w:id="2081022128">
        <w:r w:rsidRPr="2E6EF70B" w:rsidDel="2E6EF70B">
          <w:rPr>
            <w:rFonts w:eastAsia="맑은 고딕" w:eastAsiaTheme="minorEastAsia"/>
            <w:color w:val="000000" w:themeColor="text1" w:themeTint="FF" w:themeShade="FF"/>
            <w:lang w:eastAsia="ko-KR"/>
          </w:rPr>
          <w:delText>|</w:delText>
        </w:r>
      </w:del>
      <w:r w:rsidRPr="2E6EF70B" w:rsidR="2E6EF70B">
        <w:rPr>
          <w:rFonts w:eastAsia="맑은 고딕" w:eastAsiaTheme="minorEastAsia"/>
          <w:color w:val="000000" w:themeColor="text1" w:themeTint="FF" w:themeShade="FF"/>
          <w:lang w:eastAsia="ko-KR"/>
        </w:rPr>
        <w:t>number of enriched cohorts</w:t>
      </w:r>
      <w:del w:author="JOSE FERNANDO GARCIA GUEVARA" w:date="2021-12-02T23:54:45.559Z" w:id="991411308">
        <w:r w:rsidRPr="2E6EF70B" w:rsidDel="2E6EF70B">
          <w:rPr>
            <w:rFonts w:eastAsia="맑은 고딕" w:eastAsiaTheme="minorEastAsia"/>
            <w:color w:val="000000" w:themeColor="text1" w:themeTint="FF" w:themeShade="FF"/>
            <w:lang w:eastAsia="ko-KR"/>
          </w:rPr>
          <w:delText>|</w:delText>
        </w:r>
      </w:del>
      <w:r w:rsidRPr="2E6EF70B" w:rsidR="2E6EF70B">
        <w:rPr>
          <w:rFonts w:eastAsia="맑은 고딕" w:eastAsiaTheme="minorEastAsia"/>
          <w:color w:val="000000" w:themeColor="text1" w:themeTint="FF" w:themeShade="FF"/>
          <w:lang w:eastAsia="ko-KR"/>
        </w:rPr>
        <w:t xml:space="preserve"> - </w:t>
      </w:r>
      <w:del w:author="JOSE FERNANDO GARCIA GUEVARA" w:date="2021-12-02T23:54:49.649Z" w:id="1822175271">
        <w:r w:rsidRPr="2E6EF70B" w:rsidDel="2E6EF70B">
          <w:rPr>
            <w:rFonts w:eastAsia="맑은 고딕" w:eastAsiaTheme="minorEastAsia"/>
            <w:color w:val="000000" w:themeColor="text1" w:themeTint="FF" w:themeShade="FF"/>
            <w:lang w:eastAsia="ko-KR"/>
          </w:rPr>
          <w:delText>|</w:delText>
        </w:r>
      </w:del>
      <w:r w:rsidRPr="2E6EF70B" w:rsidR="2E6EF70B">
        <w:rPr>
          <w:rFonts w:eastAsia="맑은 고딕" w:eastAsiaTheme="minorEastAsia"/>
          <w:color w:val="000000" w:themeColor="text1" w:themeTint="FF" w:themeShade="FF"/>
          <w:lang w:eastAsia="ko-KR"/>
        </w:rPr>
        <w:t>number of depleted cohorts</w:t>
      </w:r>
      <w:del w:author="JOSE FERNANDO GARCIA GUEVARA" w:date="2021-12-02T23:54:53.427Z" w:id="638890683">
        <w:r w:rsidRPr="2E6EF70B" w:rsidDel="2E6EF70B">
          <w:rPr>
            <w:rFonts w:eastAsia="맑은 고딕" w:eastAsiaTheme="minorEastAsia"/>
            <w:color w:val="000000" w:themeColor="text1" w:themeTint="FF" w:themeShade="FF"/>
            <w:lang w:eastAsia="ko-KR"/>
          </w:rPr>
          <w:delText>|</w:delText>
        </w:r>
      </w:del>
      <w:ins w:author="JOSE FERNANDO GARCIA GUEVARA" w:date="2021-12-02T23:54:57.391Z" w:id="640241054">
        <w:r w:rsidRPr="2E6EF70B" w:rsidR="2E6EF70B">
          <w:rPr>
            <w:rFonts w:eastAsia="맑은 고딕" w:eastAsiaTheme="minorEastAsia"/>
            <w:color w:val="000000" w:themeColor="text1" w:themeTint="FF" w:themeShade="FF"/>
            <w:lang w:eastAsia="ko-KR"/>
          </w:rPr>
          <w:t>X axis</w:t>
        </w:r>
      </w:ins>
      <w:r w:rsidRPr="2E6EF70B" w:rsidR="2E6EF70B">
        <w:rPr>
          <w:rFonts w:eastAsia="맑은 고딕" w:eastAsiaTheme="minorEastAsia"/>
          <w:color w:val="000000" w:themeColor="text1" w:themeTint="FF" w:themeShade="FF"/>
          <w:lang w:eastAsia="ko-KR"/>
        </w:rPr>
        <w:t xml:space="preserve">). Point colours changed from red (left) to blue (right) according to x-axis values. Common </w:t>
      </w:r>
      <w:r w:rsidRPr="2E6EF70B" w:rsidR="2E6EF70B">
        <w:rPr>
          <w:rFonts w:eastAsia="맑은 고딕" w:eastAsiaTheme="minorEastAsia"/>
          <w:lang w:eastAsia="ko-KR"/>
        </w:rPr>
        <w:t xml:space="preserve">enriched/depleted species among cohorts were identified when total frequency </w:t>
      </w:r>
      <w:r w:rsidRPr="2E6EF70B" w:rsidR="2E6EF70B">
        <w:rPr>
          <w:rFonts w:eastAsia="맑은 고딕" w:eastAsiaTheme="minorEastAsia"/>
          <w:lang w:eastAsia="ko-KR"/>
        </w:rPr>
        <w:t>≥</w:t>
      </w:r>
      <w:r w:rsidRPr="2E6EF70B" w:rsidR="2E6EF70B">
        <w:rPr>
          <w:rFonts w:eastAsia="맑은 고딕" w:eastAsiaTheme="minorEastAsia"/>
          <w:lang w:eastAsia="ko-KR"/>
        </w:rPr>
        <w:t xml:space="preserve"> 3 and absolute subtracted frequency </w:t>
      </w:r>
      <w:r w:rsidRPr="2E6EF70B" w:rsidR="2E6EF70B">
        <w:rPr>
          <w:rFonts w:eastAsia="맑은 고딕" w:eastAsiaTheme="minorEastAsia"/>
          <w:lang w:eastAsia="ko-KR"/>
        </w:rPr>
        <w:t>≥</w:t>
      </w:r>
      <w:r w:rsidRPr="2E6EF70B" w:rsidR="2E6EF70B">
        <w:rPr>
          <w:rFonts w:eastAsia="맑은 고딕" w:eastAsiaTheme="minorEastAsia"/>
          <w:lang w:eastAsia="ko-KR"/>
        </w:rPr>
        <w:t xml:space="preserve"> 2.</w:t>
      </w:r>
      <w:ins w:author="JOSE FERNANDO GARCIA GUEVARA" w:date="2021-12-03T00:02:32.241Z" w:id="1950256763">
        <w:r w:rsidRPr="2E6EF70B" w:rsidR="2E6EF70B">
          <w:rPr>
            <w:rFonts w:eastAsia="맑은 고딕" w:eastAsiaTheme="minorEastAsia"/>
            <w:b w:val="1"/>
            <w:bCs w:val="1"/>
            <w:lang w:eastAsia="ko-KR"/>
            <w:rPrChange w:author="JOSE FERNANDO GARCIA GUEVARA" w:date="2021-12-03T00:02:35.605Z" w:id="1352127813">
              <w:rPr>
                <w:rFonts w:eastAsia="맑은 고딕" w:eastAsiaTheme="minorEastAsia"/>
                <w:lang w:eastAsia="ko-KR"/>
              </w:rPr>
            </w:rPrChange>
          </w:rPr>
          <w:t>c</w:t>
        </w:r>
        <w:r w:rsidRPr="2E6EF70B" w:rsidR="2E6EF70B">
          <w:rPr>
            <w:rFonts w:eastAsia="맑은 고딕" w:eastAsiaTheme="minorEastAsia"/>
            <w:lang w:eastAsia="ko-KR"/>
          </w:rPr>
          <w:t>,</w:t>
        </w:r>
      </w:ins>
      <w:ins w:author="JOSE FERNANDO GARCIA GUEVARA" w:date="2021-12-02T23:57:40.78Z" w:id="989405822">
        <w:r w:rsidRPr="2E6EF70B" w:rsidR="2E6EF70B">
          <w:rPr>
            <w:rFonts w:eastAsia="맑은 고딕" w:eastAsiaTheme="minorEastAsia"/>
            <w:lang w:eastAsia="ko-KR"/>
          </w:rPr>
          <w:t xml:space="preserve"> </w:t>
        </w:r>
      </w:ins>
      <w:ins w:author="JOSE FERNANDO GARCIA GUEVARA" w:date="2021-12-02T23:58:38.581Z" w:id="260675645">
        <w:r w:rsidRPr="2E6EF70B" w:rsidR="2E6EF70B">
          <w:rPr>
            <w:rFonts w:eastAsia="맑은 고딕" w:eastAsiaTheme="minorEastAsia"/>
            <w:lang w:eastAsia="ko-KR"/>
          </w:rPr>
          <w:t xml:space="preserve">Species found depleted </w:t>
        </w:r>
      </w:ins>
      <w:ins w:author="JOSE FERNANDO GARCIA GUEVARA" w:date="2021-12-03T00:00:41.802Z" w:id="832621595">
        <w:r w:rsidRPr="2E6EF70B" w:rsidR="2E6EF70B">
          <w:rPr>
            <w:rFonts w:eastAsia="맑은 고딕" w:eastAsiaTheme="minorEastAsia"/>
            <w:lang w:eastAsia="ko-KR"/>
          </w:rPr>
          <w:t>(</w:t>
        </w:r>
      </w:ins>
      <w:ins w:author="JOSE FERNANDO GARCIA GUEVARA" w:date="2021-12-03T00:00:43.678Z" w:id="784381712">
        <w:r w:rsidRPr="2E6EF70B" w:rsidR="2E6EF70B">
          <w:rPr>
            <w:rFonts w:ascii="Helvetica" w:hAnsi="Helvetica" w:eastAsia="Helvetica" w:cs="Helvetica"/>
            <w:i w:val="1"/>
            <w:iCs w:val="1"/>
            <w:noProof w:val="0"/>
            <w:sz w:val="20"/>
            <w:szCs w:val="20"/>
            <w:lang w:val="en-GB"/>
            <w:rPrChange w:author="JOSE FERNANDO GARCIA GUEVARA" w:date="2021-12-03T00:01:07.619Z" w:id="1522469689">
              <w:rPr>
                <w:rFonts w:ascii="Helvetica" w:hAnsi="Helvetica" w:eastAsia="Helvetica" w:cs="Helvetica"/>
                <w:noProof w:val="0"/>
                <w:sz w:val="20"/>
                <w:szCs w:val="20"/>
                <w:lang w:val="en-GB"/>
              </w:rPr>
            </w:rPrChange>
          </w:rPr>
          <w:t>Anaerostipes</w:t>
        </w:r>
        <w:r w:rsidRPr="2E6EF70B" w:rsidR="2E6EF70B">
          <w:rPr>
            <w:rFonts w:ascii="Helvetica" w:hAnsi="Helvetica" w:eastAsia="Helvetica" w:cs="Helvetica"/>
            <w:i w:val="1"/>
            <w:iCs w:val="1"/>
            <w:noProof w:val="0"/>
            <w:sz w:val="20"/>
            <w:szCs w:val="20"/>
            <w:lang w:val="en-GB"/>
            <w:rPrChange w:author="JOSE FERNANDO GARCIA GUEVARA" w:date="2021-12-03T00:01:07.62Z" w:id="1313308075">
              <w:rPr>
                <w:rFonts w:ascii="Helvetica" w:hAnsi="Helvetica" w:eastAsia="Helvetica" w:cs="Helvetica"/>
                <w:noProof w:val="0"/>
                <w:sz w:val="20"/>
                <w:szCs w:val="20"/>
                <w:lang w:val="en-GB"/>
              </w:rPr>
            </w:rPrChange>
          </w:rPr>
          <w:t xml:space="preserve"> </w:t>
        </w:r>
        <w:r w:rsidRPr="2E6EF70B" w:rsidR="2E6EF70B">
          <w:rPr>
            <w:rFonts w:ascii="Helvetica" w:hAnsi="Helvetica" w:eastAsia="Helvetica" w:cs="Helvetica"/>
            <w:i w:val="1"/>
            <w:iCs w:val="1"/>
            <w:noProof w:val="0"/>
            <w:sz w:val="20"/>
            <w:szCs w:val="20"/>
            <w:lang w:val="en-GB"/>
            <w:rPrChange w:author="JOSE FERNANDO GARCIA GUEVARA" w:date="2021-12-03T00:01:07.621Z" w:id="1360413807">
              <w:rPr>
                <w:rFonts w:ascii="Helvetica" w:hAnsi="Helvetica" w:eastAsia="Helvetica" w:cs="Helvetica"/>
                <w:noProof w:val="0"/>
                <w:sz w:val="20"/>
                <w:szCs w:val="20"/>
                <w:lang w:val="en-GB"/>
              </w:rPr>
            </w:rPrChange>
          </w:rPr>
          <w:t>hadrus</w:t>
        </w:r>
        <w:r w:rsidRPr="2E6EF70B" w:rsidR="2E6EF70B">
          <w:rPr>
            <w:rFonts w:eastAsia="맑은 고딕" w:eastAsiaTheme="minorEastAsia"/>
            <w:lang w:eastAsia="ko-KR"/>
          </w:rPr>
          <w:t xml:space="preserve">) </w:t>
        </w:r>
      </w:ins>
      <w:ins w:author="JOSE FERNANDO GARCIA GUEVARA" w:date="2021-12-02T23:58:38.581Z" w:id="2127685210">
        <w:r w:rsidRPr="2E6EF70B" w:rsidR="2E6EF70B">
          <w:rPr>
            <w:rFonts w:eastAsia="맑은 고딕" w:eastAsiaTheme="minorEastAsia"/>
            <w:lang w:eastAsia="ko-KR"/>
          </w:rPr>
          <w:t>and enriched (</w:t>
        </w:r>
        <w:r w:rsidRPr="2E6EF70B" w:rsidR="2E6EF70B">
          <w:rPr>
            <w:rFonts w:eastAsia="맑은 고딕" w:eastAsiaTheme="minorEastAsia"/>
            <w:i w:val="1"/>
            <w:iCs w:val="1"/>
            <w:lang w:eastAsia="ko-KR"/>
            <w:rPrChange w:author="JOSE FERNANDO GARCIA GUEVARA" w:date="2021-12-03T00:00:33.262Z" w:id="1554268730">
              <w:rPr>
                <w:rFonts w:eastAsia="맑은 고딕" w:eastAsiaTheme="minorEastAsia"/>
                <w:lang w:eastAsia="ko-KR"/>
              </w:rPr>
            </w:rPrChange>
          </w:rPr>
          <w:t xml:space="preserve">Fusobacterium </w:t>
        </w:r>
      </w:ins>
      <w:ins w:author="JOSE FERNANDO GARCIA GUEVARA" w:date="2021-12-03T00:00:21.113Z" w:id="1181738326">
        <w:r w:rsidRPr="2E6EF70B" w:rsidR="2E6EF70B">
          <w:rPr>
            <w:rFonts w:eastAsia="맑은 고딕" w:eastAsiaTheme="minorEastAsia"/>
            <w:i w:val="1"/>
            <w:iCs w:val="1"/>
            <w:lang w:eastAsia="ko-KR"/>
            <w:rPrChange w:author="JOSE FERNANDO GARCIA GUEVARA" w:date="2021-12-03T00:00:33.263Z" w:id="475696662">
              <w:rPr>
                <w:rFonts w:eastAsia="맑은 고딕" w:eastAsiaTheme="minorEastAsia"/>
                <w:lang w:eastAsia="ko-KR"/>
              </w:rPr>
            </w:rPrChange>
          </w:rPr>
          <w:t>nucleatum</w:t>
        </w:r>
        <w:r w:rsidRPr="2E6EF70B" w:rsidR="2E6EF70B">
          <w:rPr>
            <w:rFonts w:eastAsia="맑은 고딕" w:eastAsiaTheme="minorEastAsia"/>
            <w:i w:val="1"/>
            <w:iCs w:val="1"/>
            <w:lang w:eastAsia="ko-KR"/>
            <w:rPrChange w:author="JOSE FERNANDO GARCIA GUEVARA" w:date="2021-12-03T00:00:33.264Z" w:id="1658242053">
              <w:rPr>
                <w:rFonts w:eastAsia="맑은 고딕" w:eastAsiaTheme="minorEastAsia"/>
                <w:lang w:eastAsia="ko-KR"/>
              </w:rPr>
            </w:rPrChange>
          </w:rPr>
          <w:t xml:space="preserve"> subspecies </w:t>
        </w:r>
        <w:r w:rsidRPr="2E6EF70B" w:rsidR="2E6EF70B">
          <w:rPr>
            <w:rFonts w:eastAsia="맑은 고딕" w:eastAsiaTheme="minorEastAsia"/>
            <w:i w:val="1"/>
            <w:iCs w:val="1"/>
            <w:lang w:eastAsia="ko-KR"/>
            <w:rPrChange w:author="JOSE FERNANDO GARCIA GUEVARA" w:date="2021-12-03T00:00:33.264Z" w:id="704870380">
              <w:rPr>
                <w:rFonts w:eastAsia="맑은 고딕" w:eastAsiaTheme="minorEastAsia"/>
                <w:lang w:eastAsia="ko-KR"/>
              </w:rPr>
            </w:rPrChange>
          </w:rPr>
          <w:t>animalis</w:t>
        </w:r>
      </w:ins>
      <w:ins w:author="JOSE FERNANDO GARCIA GUEVARA" w:date="2021-12-02T23:58:38.581Z" w:id="973689616">
        <w:r w:rsidRPr="2E6EF70B" w:rsidR="2E6EF70B">
          <w:rPr>
            <w:rFonts w:eastAsia="맑은 고딕" w:eastAsiaTheme="minorEastAsia"/>
            <w:lang w:eastAsia="ko-KR"/>
          </w:rPr>
          <w:t>)</w:t>
        </w:r>
      </w:ins>
      <w:ins w:author="JOSE FERNANDO GARCIA GUEVARA" w:date="2021-12-02T23:57:40.78Z" w:id="185442152">
        <w:r w:rsidRPr="2E6EF70B" w:rsidR="2E6EF70B">
          <w:rPr>
            <w:rFonts w:eastAsia="맑은 고딕" w:eastAsiaTheme="minorEastAsia"/>
            <w:lang w:eastAsia="ko-KR"/>
          </w:rPr>
          <w:t xml:space="preserve"> </w:t>
        </w:r>
      </w:ins>
      <w:ins w:author="JOSE FERNANDO GARCIA GUEVARA" w:date="2021-12-03T00:02:12.865Z" w:id="340356658">
        <w:r w:rsidRPr="2E6EF70B" w:rsidR="2E6EF70B">
          <w:rPr>
            <w:rFonts w:eastAsia="맑은 고딕" w:eastAsiaTheme="minorEastAsia"/>
            <w:lang w:eastAsia="ko-KR"/>
          </w:rPr>
          <w:t>most times</w:t>
        </w:r>
        <w:r w:rsidRPr="2E6EF70B" w:rsidR="2E6EF70B">
          <w:rPr>
            <w:rFonts w:eastAsia="맑은 고딕" w:eastAsiaTheme="minorEastAsia"/>
            <w:lang w:eastAsia="ko-KR"/>
          </w:rPr>
          <w:t>.</w:t>
        </w:r>
      </w:ins>
      <w:r w:rsidRPr="2E6EF70B" w:rsidR="2E6EF70B">
        <w:rPr>
          <w:rFonts w:eastAsia="맑은 고딕" w:eastAsiaTheme="minorEastAsia"/>
          <w:lang w:eastAsia="ko-KR"/>
        </w:rPr>
        <w:t xml:space="preserve"> </w:t>
      </w:r>
    </w:p>
    <w:bookmarkEnd w:id="424"/>
    <w:p w:rsidR="2E6EF70B" w:rsidP="2E6EF70B" w:rsidRDefault="2E6EF70B" w14:paraId="3AD52F95" w14:textId="162F064F">
      <w:pPr>
        <w:pStyle w:val="Normal"/>
      </w:pPr>
      <w:ins w:author="JOSE FERNANDO GARCIA GUEVARA" w:date="2021-12-03T00:17:31.596Z" w:id="663513956">
        <w:r w:rsidRPr="2E6EF70B" w:rsidR="2E6EF70B">
          <w:rPr>
            <w:rFonts w:eastAsia="맑은 고딕" w:eastAsiaTheme="minorEastAsia"/>
            <w:b w:val="1"/>
            <w:bCs w:val="1"/>
            <w:lang w:eastAsia="ko-KR"/>
          </w:rPr>
          <w:t>Figure 3</w:t>
        </w:r>
      </w:ins>
      <w:ins w:author="JOSE FERNANDO GARCIA GUEVARA" w:date="2021-12-03T00:26:09.608Z" w:id="975943273">
        <w:r w:rsidR="2E6EF70B">
          <w:t xml:space="preserve"> </w:t>
        </w:r>
      </w:ins>
      <w:ins w:author="JOSE FERNANDO GARCIA GUEVARA" w:date="2021-12-03T11:51:32.976Z" w:id="842733782">
        <w:r w:rsidR="2E6EF70B">
          <w:t>F</w:t>
        </w:r>
      </w:ins>
      <w:ins w:author="JOSE FERNANDO GARCIA GUEVARA" w:date="2021-12-03T00:26:09.608Z" w:id="1397568996">
        <w:r w:rsidR="2E6EF70B">
          <w:t>unctional clusters</w:t>
        </w:r>
      </w:ins>
      <w:ins w:author="JOSE FERNANDO GARCIA GUEVARA" w:date="2021-12-03T11:51:39.589Z" w:id="1865704566">
        <w:r w:rsidR="2E6EF70B">
          <w:t xml:space="preserve"> identification</w:t>
        </w:r>
      </w:ins>
      <w:ins w:author="JOSE FERNANDO GARCIA GUEVARA" w:date="2021-12-03T00:26:09.608Z" w:id="244419564">
        <w:r w:rsidR="2E6EF70B">
          <w:t>.</w:t>
        </w:r>
      </w:ins>
      <w:ins w:author="JOSE FERNANDO GARCIA GUEVARA" w:date="2021-12-03T00:23:54.816Z" w:id="1686662683">
        <w:r w:rsidRPr="2E6EF70B" w:rsidR="2E6EF70B">
          <w:rPr>
            <w:rFonts w:eastAsia="맑은 고딕" w:eastAsiaTheme="minorEastAsia"/>
            <w:b w:val="1"/>
            <w:bCs w:val="1"/>
            <w:lang w:eastAsia="ko-KR"/>
          </w:rPr>
          <w:t xml:space="preserve"> </w:t>
        </w:r>
      </w:ins>
      <w:r w:rsidRPr="2E6EF70B" w:rsidR="2E6EF70B">
        <w:rPr>
          <w:b w:val="1"/>
          <w:bCs w:val="1"/>
        </w:rPr>
        <w:t>a,</w:t>
      </w:r>
      <w:r w:rsidR="2E6EF70B">
        <w:rPr/>
        <w:t xml:space="preserve"> </w:t>
      </w:r>
      <w:ins w:author="JOSE FERNANDO GARCIA GUEVARA" w:date="2021-12-03T11:53:01.11Z" w:id="42434218">
        <w:r w:rsidR="2E6EF70B">
          <w:t>I</w:t>
        </w:r>
      </w:ins>
      <w:del w:author="JOSE FERNANDO GARCIA GUEVARA" w:date="2021-12-03T11:53:00.543Z" w:id="1658557102">
        <w:r w:rsidDel="2E6EF70B">
          <w:delText>i</w:delText>
        </w:r>
      </w:del>
      <w:r w:rsidR="2E6EF70B">
        <w:rPr/>
        <w:t>dentification of functional clusters based on co-conserved genes across species. Unlike the manually curated module database, we identified functional clusters based on high co-conservation across species using the unsupervised clustering method.</w:t>
      </w:r>
      <w:r w:rsidRPr="2E6EF70B" w:rsidR="2E6EF70B">
        <w:rPr>
          <w:b w:val="1"/>
          <w:bCs w:val="1"/>
        </w:rPr>
        <w:t xml:space="preserve"> b, </w:t>
      </w:r>
      <w:r w:rsidR="2E6EF70B">
        <w:rPr/>
        <w:t>among different sources of microbial functional annotations (e.g. KEGG module and pathway), we found that co-conservation of genes across different species was substantially low (Jaccard index &lt; 0.5).</w:t>
      </w:r>
      <w:ins w:author="JOSE FERNANDO GARCIA GUEVARA" w:date="2021-12-03T11:26:22.827Z" w:id="73004246">
        <w:r w:rsidR="2E6EF70B">
          <w:t xml:space="preserve"> </w:t>
        </w:r>
        <w:r w:rsidRPr="2E6EF70B" w:rsidR="2E6EF70B">
          <w:rPr>
            <w:b w:val="1"/>
            <w:bCs w:val="1"/>
            <w:rPrChange w:author="JOSE FERNANDO GARCIA GUEVARA" w:date="2021-12-03T11:26:40.052Z" w:id="1383683858"/>
          </w:rPr>
          <w:t>c</w:t>
        </w:r>
      </w:ins>
      <w:ins w:author="JOSE FERNANDO GARCIA GUEVARA" w:date="2021-12-03T11:26:43.906Z" w:id="1625452760">
        <w:r w:rsidR="2E6EF70B">
          <w:t>,</w:t>
        </w:r>
      </w:ins>
      <w:r w:rsidR="2E6EF70B">
        <w:rPr/>
        <w:t xml:space="preserve"> Functional clusters </w:t>
      </w:r>
      <w:ins w:author="JOSE FERNANDO GARCIA GUEVARA" w:date="2021-12-03T11:42:22.963Z" w:id="1114001854">
        <w:r w:rsidR="2E6EF70B">
          <w:t xml:space="preserve">identified </w:t>
        </w:r>
      </w:ins>
      <w:ins w:author="JOSE FERNANDO GARCIA GUEVARA" w:date="2021-12-03T11:43:17.556Z" w:id="628953372">
        <w:r w:rsidR="2E6EF70B">
          <w:t xml:space="preserve"> </w:t>
        </w:r>
      </w:ins>
      <w:del w:author="JOSE FERNANDO GARCIA GUEVARA" w:date="2021-12-03T11:43:10.011Z" w:id="2035286588">
        <w:r w:rsidDel="2E6EF70B">
          <w:delText>within the network were identified</w:delText>
        </w:r>
      </w:del>
      <w:r w:rsidR="2E6EF70B">
        <w:rPr/>
        <w:t xml:space="preserve"> by unsupervised community detection,</w:t>
      </w:r>
      <w:ins w:author="JOSE FERNANDO GARCIA GUEVARA" w:date="2021-12-03T11:45:59.3Z" w:id="1228062722">
        <w:r w:rsidR="2E6EF70B">
          <w:t xml:space="preserve"> </w:t>
        </w:r>
      </w:ins>
      <w:ins w:author="JOSE FERNANDO GARCIA GUEVARA" w:date="2021-12-03T11:46:59.991Z" w:id="958920969">
        <w:r w:rsidR="2E6EF70B">
          <w:t xml:space="preserve">the </w:t>
        </w:r>
      </w:ins>
      <w:ins w:author="JOSE FERNANDO GARCIA GUEVARA" w:date="2021-12-03T11:47:58.796Z" w:id="1057372031">
        <w:r w:rsidR="2E6EF70B">
          <w:t>y-a</w:t>
        </w:r>
      </w:ins>
      <w:ins w:author="JOSE FERNANDO GARCIA GUEVARA" w:date="2021-12-03T11:48:23.39Z" w:id="1586570331">
        <w:r w:rsidR="2E6EF70B">
          <w:t xml:space="preserve">xis displays the number of genes within the functional cluster and the </w:t>
        </w:r>
      </w:ins>
      <w:ins w:author="JOSE FERNANDO GARCIA GUEVARA" w:date="2021-12-03T11:46:59.991Z" w:id="390064289">
        <w:r w:rsidR="2E6EF70B">
          <w:t xml:space="preserve">x axis displays the number of </w:t>
        </w:r>
      </w:ins>
      <w:ins w:author="JOSE FERNANDO GARCIA GUEVARA" w:date="2021-12-03T11:47:38.876Z" w:id="1490285811">
        <w:r w:rsidR="2E6EF70B">
          <w:t>MSP</w:t>
        </w:r>
      </w:ins>
      <w:ins w:author="JOSE FERNANDO GARCIA GUEVARA" w:date="2021-12-03T11:48:59.294Z" w:id="516795296">
        <w:r w:rsidR="2E6EF70B">
          <w:t>s</w:t>
        </w:r>
      </w:ins>
      <w:ins w:author="JOSE FERNANDO GARCIA GUEVARA" w:date="2021-12-03T11:47:38.876Z" w:id="406818177">
        <w:r w:rsidR="2E6EF70B">
          <w:t xml:space="preserve"> </w:t>
        </w:r>
      </w:ins>
      <w:ins w:author="JOSE FERNANDO GARCIA GUEVARA" w:date="2021-12-03T11:50:00.85Z" w:id="14372120">
        <w:r w:rsidR="2E6EF70B">
          <w:t>possessing</w:t>
        </w:r>
      </w:ins>
      <w:ins w:author="JOSE FERNANDO GARCIA GUEVARA" w:date="2021-12-03T11:49:52.644Z" w:id="612305936">
        <w:r w:rsidR="2E6EF70B">
          <w:t xml:space="preserve"> more than 70% of the clusters’ genes</w:t>
        </w:r>
      </w:ins>
      <w:r w:rsidR="2E6EF70B">
        <w:rPr/>
        <w:t xml:space="preserve">. </w:t>
      </w:r>
      <w:r w:rsidRPr="2E6EF70B" w:rsidR="2E6EF70B">
        <w:rPr>
          <w:b w:val="1"/>
          <w:bCs w:val="1"/>
          <w:rPrChange w:author="JOSE FERNANDO GARCIA GUEVARA" w:date="2021-12-03T00:28:32.432Z" w:id="1304117224"/>
        </w:rPr>
        <w:t>d</w:t>
      </w:r>
      <w:r w:rsidR="2E6EF70B">
        <w:rPr/>
        <w:t xml:space="preserve">, Functional clusters projected on enriched/depleted MSPs across disease cohorts. The </w:t>
      </w:r>
      <w:r w:rsidRPr="2E6EF70B" w:rsidR="2E6EF70B">
        <w:rPr>
          <w:rFonts w:eastAsia="맑은 고딕" w:eastAsiaTheme="minorEastAsia"/>
          <w:color w:val="000000" w:themeColor="text1" w:themeTint="FF" w:themeShade="FF"/>
          <w:lang w:eastAsia="ko-KR"/>
        </w:rPr>
        <w:t xml:space="preserve">Jitter plot display the frequency functional of functional clusters significantly associated with the enriched/depleted species (hypergeometric test p &lt; 0.001) in disease cohorts. Y axis shows the total frequency of cohorts where a functional cluster was found significantly associated with enriched/depleted species. X axis shows the difference in the number of cohorts where a function was found enriched minus the frequency it was found depleted. Point colours changed from red (left) to blue (right) according to x-axis values. Common </w:t>
      </w:r>
      <w:r w:rsidRPr="2E6EF70B" w:rsidR="2E6EF70B">
        <w:rPr>
          <w:rFonts w:eastAsia="맑은 고딕" w:eastAsiaTheme="minorEastAsia"/>
          <w:lang w:eastAsia="ko-KR"/>
        </w:rPr>
        <w:t xml:space="preserve">enriched/depleted species among cohorts were identified when total frequency </w:t>
      </w:r>
      <w:r w:rsidRPr="2E6EF70B" w:rsidR="2E6EF70B">
        <w:rPr>
          <w:rFonts w:eastAsia="맑은 고딕" w:eastAsiaTheme="minorEastAsia"/>
          <w:lang w:eastAsia="ko-KR"/>
        </w:rPr>
        <w:t>≥</w:t>
      </w:r>
      <w:r w:rsidRPr="2E6EF70B" w:rsidR="2E6EF70B">
        <w:rPr>
          <w:rFonts w:eastAsia="맑은 고딕" w:eastAsiaTheme="minorEastAsia"/>
          <w:lang w:eastAsia="ko-KR"/>
        </w:rPr>
        <w:t xml:space="preserve"> 3 and absolute subtracted frequency </w:t>
      </w:r>
      <w:r w:rsidRPr="2E6EF70B" w:rsidR="2E6EF70B">
        <w:rPr>
          <w:rFonts w:eastAsia="맑은 고딕" w:eastAsiaTheme="minorEastAsia"/>
          <w:lang w:eastAsia="ko-KR"/>
        </w:rPr>
        <w:t>≥</w:t>
      </w:r>
      <w:r w:rsidRPr="2E6EF70B" w:rsidR="2E6EF70B">
        <w:rPr>
          <w:rFonts w:eastAsia="맑은 고딕" w:eastAsiaTheme="minorEastAsia"/>
          <w:lang w:eastAsia="ko-KR"/>
        </w:rPr>
        <w:t xml:space="preserve"> 2</w:t>
      </w:r>
      <w:r w:rsidR="2E6EF70B">
        <w:rPr/>
        <w:t xml:space="preserve"> </w:t>
      </w:r>
    </w:p>
    <w:p w:rsidR="2E6EF70B" w:rsidP="2E6EF70B" w:rsidRDefault="2E6EF70B" w14:paraId="4BB18F7C" w14:textId="134F6E1B">
      <w:pPr>
        <w:pStyle w:val="Normal"/>
        <w:rPr>
          <w:rFonts w:ascii="Times New Roman" w:hAnsi="Times New Roman" w:eastAsia="Batang" w:cs="Times New Roman"/>
          <w:sz w:val="24"/>
          <w:szCs w:val="24"/>
        </w:rPr>
      </w:pPr>
    </w:p>
    <w:p w:rsidRPr="00BE196B" w:rsidR="00F77581" w:rsidP="00177059" w:rsidRDefault="00F77581" w14:paraId="54820B0C" w14:textId="3DF5553C">
      <w:pPr>
        <w:rPr>
          <w:lang w:eastAsia="ko-KR"/>
        </w:rPr>
      </w:pPr>
      <w:r w:rsidRPr="2E6EF70B" w:rsidR="2E6EF70B">
        <w:rPr>
          <w:rFonts w:eastAsia="맑은 고딕" w:eastAsiaTheme="minorEastAsia"/>
          <w:b w:val="1"/>
          <w:bCs w:val="1"/>
          <w:lang w:eastAsia="ko-KR"/>
        </w:rPr>
        <w:t xml:space="preserve">Fig 4. Phylogenetic differences between species function, disease enrichment, and region enrichment. </w:t>
      </w:r>
      <w:r w:rsidRPr="2E6EF70B" w:rsidR="2E6EF70B">
        <w:rPr>
          <w:rFonts w:eastAsia="맑은 고딕" w:eastAsiaTheme="minorEastAsia"/>
          <w:lang w:eastAsia="ko-KR"/>
        </w:rPr>
        <w:t>Inner annotation of dendrogram is species phylum, second is enrichment of functional cluster, third is the total number of disease cohorts that the species is enriched/</w:t>
      </w:r>
      <w:proofErr w:type="spellStart"/>
      <w:r w:rsidRPr="2E6EF70B" w:rsidR="2E6EF70B">
        <w:rPr>
          <w:rFonts w:eastAsia="맑은 고딕" w:eastAsiaTheme="minorEastAsia"/>
          <w:lang w:eastAsia="ko-KR"/>
        </w:rPr>
        <w:t>depleated</w:t>
      </w:r>
      <w:proofErr w:type="spellEnd"/>
      <w:r w:rsidRPr="2E6EF70B" w:rsidR="2E6EF70B">
        <w:rPr>
          <w:rFonts w:eastAsia="맑은 고딕" w:eastAsiaTheme="minorEastAsia"/>
          <w:lang w:eastAsia="ko-KR"/>
        </w:rPr>
        <w:t xml:space="preserve"> in, and the outer annotation is the normalised, mean Z-score between western and non-western cohorts.</w:t>
      </w:r>
    </w:p>
    <w:p w:rsidRPr="00495800" w:rsidR="00465993" w:rsidP="00653711" w:rsidRDefault="00465993" w14:paraId="2394F08E" w14:textId="77777777">
      <w:pPr>
        <w:pStyle w:val="Heading1"/>
        <w:spacing w:before="360"/>
        <w:contextualSpacing w:val="0"/>
        <w:pPrChange w:author="Portlock, Theo" w:date="2021-11-30T11:04:00Z" w:id="425">
          <w:pPr/>
        </w:pPrChange>
      </w:pPr>
      <w:r w:rsidRPr="00495800">
        <w:t>Extended figure legends</w:t>
      </w:r>
    </w:p>
    <w:p w:rsidRPr="00495800" w:rsidR="0032596F" w:rsidDel="00023BB4" w:rsidP="00177059" w:rsidRDefault="00465993" w14:paraId="03EE5B75" w14:textId="51B8504D">
      <w:pPr>
        <w:rPr>
          <w:del w:author="Portlock, Theo" w:date="2021-11-30T10:22:00Z" w:id="426"/>
        </w:rPr>
      </w:pPr>
      <w:r w:rsidRPr="00495800">
        <w:rPr>
          <w:b/>
        </w:rPr>
        <w:t xml:space="preserve">Extended Fig. 1. Regional differences in healthy gut microbiome composition and function. </w:t>
      </w:r>
      <w:proofErr w:type="gramStart"/>
      <w:r w:rsidRPr="00495800">
        <w:rPr>
          <w:b/>
        </w:rPr>
        <w:t>a,</w:t>
      </w:r>
      <w:proofErr w:type="gramEnd"/>
      <w:r w:rsidRPr="00495800">
        <w:t xml:space="preserve"> fraction of region-enriched species. Among the 1,977 species identified from the datasets used in the present study, we identified 39.6% that were regionally enriched (783 species). We checked enrichment by comparing the abundance of a given MSP between two different countries with the effect size of Wilcoxon one-sided tests and identified them if the MSP abundance of a given country was higher than that of more than six countries, i.e., one-third of other countries among all comparisons (based on effect size &gt;= 0.3). </w:t>
      </w:r>
      <w:r w:rsidRPr="00495800">
        <w:rPr>
          <w:b/>
        </w:rPr>
        <w:t>b,</w:t>
      </w:r>
      <w:r w:rsidRPr="00495800">
        <w:t xml:space="preserve"> number of region-enriched species per country. We found that non-westernized countries had a higher number of region-enriched species, whereas non-European westernized countries such as Japan, the US, and China had a smaller number of region-enriched species.</w:t>
      </w:r>
      <w:r w:rsidRPr="00495800">
        <w:rPr>
          <w:b/>
        </w:rPr>
        <w:t xml:space="preserve"> c,</w:t>
      </w:r>
      <w:r w:rsidRPr="00495800">
        <w:t xml:space="preserve"> overlaps of region-enriched species among three different geographical clusters. Comparing three distinct geographical clusters, non-westernized countries, European countries, and the US/China/Japan, we found few overlaps of region-enriched species. However, regarding region-enriched species in the US/China/Japan, half of those species were shared with those in European countries. </w:t>
      </w:r>
      <w:r w:rsidRPr="00495800">
        <w:rPr>
          <w:b/>
        </w:rPr>
        <w:t>d,</w:t>
      </w:r>
      <w:r w:rsidRPr="00495800">
        <w:t xml:space="preserve"> region-enriched species were clustered into two distinct clusters, westernized and non-westernized countries. Based on the scaled abundance of broadly region-enriched species (i.e., enriched in more than five countries), we performed hierarchical clustering. Here, we found two clear clusters of region-enriched species, which belong to either westernized </w:t>
      </w:r>
      <w:r w:rsidRPr="00495800">
        <w:lastRenderedPageBreak/>
        <w:t xml:space="preserve">countries or non-westernized countries. </w:t>
      </w:r>
      <w:r w:rsidRPr="00495800" w:rsidR="0032596F">
        <w:rPr>
          <w:b/>
        </w:rPr>
        <w:t>e,</w:t>
      </w:r>
      <w:r w:rsidRPr="00495800" w:rsidR="0032596F">
        <w:t xml:space="preserve"> the number of total depleted/enriched species of all disease cohorts when different types of healthy samples were used as controls: healthy samples from the same country or same geographical cluster (e.g., European and China/Japan/US clusters). The total number of depleted species from healthy samples of the same country were much greater in number compared to those of the same geographical cluster (top), so depleted species can be missed many if controls were not taken from same country and same geographical cluster (bottom). </w:t>
      </w:r>
      <w:r w:rsidRPr="00495800" w:rsidR="0032596F">
        <w:rPr>
          <w:b/>
        </w:rPr>
        <w:t xml:space="preserve">f, </w:t>
      </w:r>
      <w:r w:rsidRPr="00495800" w:rsidR="0032596F">
        <w:t>disease network based on shared enriched/depleted species.</w:t>
      </w:r>
      <w:r w:rsidRPr="00495800" w:rsidR="0032596F">
        <w:rPr>
          <w:b/>
        </w:rPr>
        <w:t xml:space="preserve"> </w:t>
      </w:r>
      <w:r w:rsidRPr="00495800" w:rsidR="0032596F">
        <w:t xml:space="preserve">More enriched than depleted species were shared among diseases. For the disease cohort from multiple countries, we averaged effect sizes to have representative effect sizes (assuming random-effects model rather than fixed-effects model; see Methods). Metabolic diseases are coloured red, and inflammatory/autoimmune diseases are coloured blue. </w:t>
      </w:r>
      <w:r w:rsidRPr="00495800" w:rsidR="0032596F">
        <w:rPr>
          <w:b/>
        </w:rPr>
        <w:t>g,</w:t>
      </w:r>
      <w:r w:rsidRPr="00495800" w:rsidR="0032596F">
        <w:t xml:space="preserve"> the number of disease cohorts that can be compared with associated matched controls, country controls, or geographical cluster controls. Enriched/depleted species were identified using different types of controls. Depleted species varied more than the enriched ones with different types of controls. </w:t>
      </w:r>
      <w:r w:rsidRPr="00495800" w:rsidR="0032596F">
        <w:rPr>
          <w:b/>
        </w:rPr>
        <w:t>h,</w:t>
      </w:r>
      <w:r w:rsidRPr="00495800" w:rsidR="0032596F">
        <w:t xml:space="preserve"> Venn diagrams of total depleted and enriched species detected from different types of controls. </w:t>
      </w:r>
      <w:proofErr w:type="spellStart"/>
      <w:r w:rsidRPr="00495800" w:rsidR="0032596F">
        <w:rPr>
          <w:b/>
        </w:rPr>
        <w:t>i</w:t>
      </w:r>
      <w:proofErr w:type="spellEnd"/>
      <w:r w:rsidRPr="00495800" w:rsidR="0032596F">
        <w:rPr>
          <w:b/>
        </w:rPr>
        <w:t>,</w:t>
      </w:r>
      <w:r w:rsidRPr="00495800" w:rsidR="0032596F">
        <w:t xml:space="preserve"> significance of depletion of region-enriched species of disease cohorts of given countries. We compared the effect sizes of country-enriched species by the Kolmogorov-Smirnov test (p-values &lt; 0.01) and found that many disease cohorts were significantly depleted of country-enriched species (p-values on the y-axis).</w:t>
      </w:r>
    </w:p>
    <w:p w:rsidRPr="00495800" w:rsidR="0032596F" w:rsidP="00177059" w:rsidRDefault="0032596F" w14:paraId="2A8CC9C5" w14:textId="77777777"/>
    <w:p w:rsidRPr="00495800" w:rsidR="00465993" w:rsidDel="00023BB4" w:rsidP="00177059" w:rsidRDefault="00465993" w14:paraId="7753D046" w14:textId="0CD1C11A">
      <w:pPr>
        <w:rPr>
          <w:del w:author="Portlock, Theo" w:date="2021-11-30T10:22:00Z" w:id="585248712"/>
        </w:rPr>
      </w:pPr>
      <w:del w:author="JOSE FERNANDO GARCIA GUEVARA" w:date="2021-12-03T00:24:52.093Z" w:id="1139826370">
        <w:r w:rsidRPr="2E6EF70B" w:rsidDel="2E6EF70B">
          <w:rPr>
            <w:b w:val="1"/>
            <w:bCs w:val="1"/>
          </w:rPr>
          <w:delText xml:space="preserve">Extended Fig. 2. Temporal dynamics of individual gut microbiome composition. a, </w:delText>
        </w:r>
        <w:r w:rsidDel="2E6EF70B">
          <w:delText xml:space="preserve">the frequency of identified MSPs per individual. The median number of MSPs identified per individual for 86 individuals across quarterly visits had was 293. </w:delText>
        </w:r>
        <w:r w:rsidRPr="2E6EF70B" w:rsidDel="2E6EF70B">
          <w:rPr>
            <w:b w:val="1"/>
            <w:bCs w:val="1"/>
          </w:rPr>
          <w:delText>b,</w:delText>
        </w:r>
        <w:r w:rsidDel="2E6EF70B">
          <w:delText xml:space="preserve"> fraction of retained species between sequential visits. </w:delText>
        </w:r>
        <w:r w:rsidRPr="2E6EF70B" w:rsidDel="2E6EF70B">
          <w:rPr>
            <w:b w:val="1"/>
            <w:bCs w:val="1"/>
          </w:rPr>
          <w:delText>c,</w:delText>
        </w:r>
        <w:r w:rsidDel="2E6EF70B">
          <w:delText xml:space="preserve"> overlap of species identified by visits. Most species (1,159 MSPs) were shared among visits. </w:delText>
        </w:r>
        <w:r w:rsidRPr="2E6EF70B" w:rsidDel="2E6EF70B">
          <w:rPr>
            <w:b w:val="1"/>
            <w:bCs w:val="1"/>
          </w:rPr>
          <w:delText>d,</w:delText>
        </w:r>
        <w:r w:rsidDel="2E6EF70B">
          <w:delText xml:space="preserve"> gene richness of 86 individuals by visit. We examined the microbial diversity of 86 individuals by gene richness, counting the detected microbial genes of the reference catalogue per sample after downsizing mapped reads to 10 million reads. Based on </w:delText>
        </w:r>
        <w:r w:rsidRPr="2E6EF70B" w:rsidDel="2E6EF70B">
          <w:rPr>
            <w:i w:val="1"/>
            <w:iCs w:val="1"/>
          </w:rPr>
          <w:delText>t</w:delText>
        </w:r>
        <w:r w:rsidDel="2E6EF70B">
          <w:delText>-tests, we found that there were no significant differences in gene richness among different visits of 86 individuals.</w:delText>
        </w:r>
        <w:r w:rsidRPr="2E6EF70B" w:rsidDel="2E6EF70B">
          <w:rPr>
            <w:b w:val="1"/>
            <w:bCs w:val="1"/>
          </w:rPr>
          <w:delText xml:space="preserve"> e, </w:delText>
        </w:r>
        <w:r w:rsidDel="2E6EF70B">
          <w:delText xml:space="preserve">species appearing or disappearing between visits. A median of 106.5 species appeared or disappeared per individual at the next visit. </w:delText>
        </w:r>
        <w:r w:rsidRPr="2E6EF70B" w:rsidDel="2E6EF70B">
          <w:rPr>
            <w:b w:val="1"/>
            <w:bCs w:val="1"/>
          </w:rPr>
          <w:delText>f,</w:delText>
        </w:r>
        <w:r w:rsidDel="2E6EF70B">
          <w:delText xml:space="preserve"> resilience of individual microbiomes observed in different cohorts. We checked how much species were retained by time based on Jaccard coefficients of shared species among different visits. First, we computed Jaccard coefficients for different individuals based on all healthy samples of our study (n=2,018) and found low Jaccard coefficients (</w:delText>
        </w:r>
        <w:r w:rsidDel="2E6EF70B">
          <w:delText>≤</w:delText>
        </w:r>
        <w:r w:rsidDel="2E6EF70B">
          <w:delText>0.3). In contrast, in healthy populations of Luxembourg (n=26) and Spain (n=47), we found high Jaccard coefficients for the same individuals with multiple visits (</w:delText>
        </w:r>
        <w:r w:rsidDel="2E6EF70B">
          <w:delText>≥</w:delText>
        </w:r>
        <w:r w:rsidDel="2E6EF70B">
          <w:delText xml:space="preserve">0.6). Similarly, high Jaccard coefficients were observed for the same individuals with multiple visits in the T2D and T1D disease cohorts. Except for antibiotics, Interventions such as metformin and immunotherapy, but not antibiotics, did not affect the similarity, as the Jaccard coefficients for the same individuals before/after treatment were still elevated. LU: Luxembourg, ES: Spain, DK: Denmark, FR: France. </w:delText>
        </w:r>
        <w:r w:rsidRPr="2E6EF70B" w:rsidDel="2E6EF70B">
          <w:rPr>
            <w:b w:val="1"/>
            <w:bCs w:val="1"/>
          </w:rPr>
          <w:delText>g</w:delText>
        </w:r>
        <w:r w:rsidDel="2E6EF70B">
          <w:delText>, abundance changes of inflow species (IFS) and outflow species (OFS) between visits (</w:delText>
        </w:r>
        <w:r w:rsidRPr="2E6EF70B" w:rsidDel="2E6EF70B">
          <w:rPr>
            <w:rFonts w:eastAsia="맑은 고딕" w:eastAsiaTheme="minorEastAsia"/>
            <w:lang w:eastAsia="ko-KR"/>
          </w:rPr>
          <w:delText>∆</w:delText>
        </w:r>
        <w:r w:rsidRPr="2E6EF70B" w:rsidDel="2E6EF70B">
          <w:rPr>
            <w:rFonts w:eastAsia="맑은 고딕" w:eastAsiaTheme="minorEastAsia"/>
            <w:vertAlign w:val="subscript"/>
            <w:lang w:eastAsia="ko-KR"/>
          </w:rPr>
          <w:delText xml:space="preserve">IFS </w:delText>
        </w:r>
        <w:r w:rsidDel="2E6EF70B">
          <w:delText xml:space="preserve">and </w:delText>
        </w:r>
        <w:r w:rsidRPr="2E6EF70B" w:rsidDel="2E6EF70B">
          <w:rPr>
            <w:rFonts w:eastAsia="맑은 고딕" w:eastAsiaTheme="minorEastAsia"/>
            <w:lang w:eastAsia="ko-KR"/>
          </w:rPr>
          <w:delText>∆</w:delText>
        </w:r>
        <w:r w:rsidRPr="2E6EF70B" w:rsidDel="2E6EF70B">
          <w:rPr>
            <w:rFonts w:eastAsia="맑은 고딕" w:eastAsiaTheme="minorEastAsia"/>
            <w:vertAlign w:val="subscript"/>
            <w:lang w:eastAsia="ko-KR"/>
          </w:rPr>
          <w:delText>OFS</w:delText>
        </w:r>
        <w:r w:rsidDel="2E6EF70B">
          <w:delText>, respectively) according to mean values of visits (</w:delText>
        </w:r>
        <w:r w:rsidRPr="2E6EF70B" w:rsidDel="2E6EF70B">
          <w:rPr>
            <w:rFonts w:eastAsia="맑은 고딕" w:eastAsiaTheme="minorEastAsia"/>
            <w:lang w:eastAsia="ko-KR"/>
          </w:rPr>
          <w:delText>μ</w:delText>
        </w:r>
        <w:r w:rsidRPr="2E6EF70B" w:rsidDel="2E6EF70B">
          <w:rPr>
            <w:rFonts w:eastAsia="맑은 고딕" w:eastAsiaTheme="minorEastAsia"/>
            <w:vertAlign w:val="subscript"/>
            <w:lang w:eastAsia="ko-KR"/>
          </w:rPr>
          <w:delText>IFS</w:delText>
        </w:r>
        <w:r w:rsidRPr="2E6EF70B" w:rsidDel="2E6EF70B">
          <w:rPr>
            <w:rFonts w:eastAsia="맑은 고딕" w:eastAsiaTheme="minorEastAsia"/>
            <w:vertAlign w:val="subscript"/>
            <w:lang w:eastAsia="ko-KR"/>
          </w:rPr>
          <w:delText xml:space="preserve"> </w:delText>
        </w:r>
        <w:r w:rsidDel="2E6EF70B">
          <w:delText>and</w:delText>
        </w:r>
        <w:r w:rsidRPr="2E6EF70B" w:rsidDel="2E6EF70B">
          <w:rPr>
            <w:rFonts w:eastAsia="맑은 고딕" w:eastAsiaTheme="minorEastAsia"/>
            <w:lang w:eastAsia="ko-KR"/>
          </w:rPr>
          <w:delText xml:space="preserve"> </w:delText>
        </w:r>
        <w:r w:rsidRPr="2E6EF70B" w:rsidDel="2E6EF70B">
          <w:rPr>
            <w:rFonts w:eastAsia="맑은 고딕" w:eastAsiaTheme="minorEastAsia"/>
            <w:lang w:eastAsia="ko-KR"/>
          </w:rPr>
          <w:delText>μ</w:delText>
        </w:r>
        <w:r w:rsidRPr="2E6EF70B" w:rsidDel="2E6EF70B">
          <w:rPr>
            <w:rFonts w:eastAsia="맑은 고딕" w:eastAsiaTheme="minorEastAsia"/>
            <w:vertAlign w:val="subscript"/>
            <w:lang w:eastAsia="ko-KR"/>
          </w:rPr>
          <w:delText>OFS</w:delText>
        </w:r>
        <w:r w:rsidDel="2E6EF70B">
          <w:delText>, respectively). Unlike OFS species, the abundance of IFS species rarely changed between visits (|</w:delText>
        </w:r>
        <w:r w:rsidRPr="2E6EF70B" w:rsidDel="2E6EF70B">
          <w:rPr>
            <w:rFonts w:eastAsia="맑은 고딕" w:eastAsiaTheme="minorEastAsia"/>
            <w:lang w:eastAsia="ko-KR"/>
          </w:rPr>
          <w:delText>∆</w:delText>
        </w:r>
        <w:r w:rsidRPr="2E6EF70B" w:rsidDel="2E6EF70B">
          <w:rPr>
            <w:rFonts w:eastAsia="맑은 고딕" w:eastAsiaTheme="minorEastAsia"/>
            <w:vertAlign w:val="subscript"/>
            <w:lang w:eastAsia="ko-KR"/>
          </w:rPr>
          <w:delText>IFS</w:delText>
        </w:r>
        <w:r w:rsidDel="2E6EF70B">
          <w:delText>| &lt; 2) according to the increase in mean values (</w:delText>
        </w:r>
        <w:r w:rsidRPr="2E6EF70B" w:rsidDel="2E6EF70B">
          <w:rPr>
            <w:rFonts w:eastAsia="맑은 고딕" w:eastAsiaTheme="minorEastAsia"/>
            <w:lang w:eastAsia="ko-KR"/>
          </w:rPr>
          <w:delText>μ</w:delText>
        </w:r>
        <w:r w:rsidRPr="2E6EF70B" w:rsidDel="2E6EF70B">
          <w:rPr>
            <w:rFonts w:eastAsia="맑은 고딕" w:eastAsiaTheme="minorEastAsia"/>
            <w:vertAlign w:val="subscript"/>
            <w:lang w:eastAsia="ko-KR"/>
          </w:rPr>
          <w:delText>IFS</w:delText>
        </w:r>
        <w:r w:rsidRPr="2E6EF70B" w:rsidDel="2E6EF70B">
          <w:rPr>
            <w:rFonts w:eastAsia="맑은 고딕" w:eastAsiaTheme="minorEastAsia"/>
            <w:vertAlign w:val="subscript"/>
            <w:lang w:eastAsia="ko-KR"/>
          </w:rPr>
          <w:delText xml:space="preserve"> </w:delText>
        </w:r>
        <w:r w:rsidDel="2E6EF70B">
          <w:delText>)</w:delText>
        </w:r>
        <w:r w:rsidDel="2E6EF70B">
          <w:delText xml:space="preserve">. </w:delText>
        </w:r>
        <w:r w:rsidRPr="2E6EF70B" w:rsidDel="2E6EF70B">
          <w:rPr>
            <w:b w:val="1"/>
            <w:bCs w:val="1"/>
          </w:rPr>
          <w:delText xml:space="preserve">h, </w:delText>
        </w:r>
        <w:r w:rsidDel="2E6EF70B">
          <w:delText>intra-individual similarity of IFS-enriched individuals (right panel) and OFS-enriched individuals (left panel). We identified OFS-enriched individuals among 86 healthy individuals based on scaled total abundance of OFS species by Z-score (Z</w:delText>
        </w:r>
        <w:r w:rsidRPr="2E6EF70B" w:rsidDel="2E6EF70B">
          <w:rPr>
            <w:vertAlign w:val="subscript"/>
          </w:rPr>
          <w:delText>t</w:delText>
        </w:r>
        <w:r w:rsidDel="2E6EF70B">
          <w:delText xml:space="preserve"> and Z</w:delText>
        </w:r>
        <w:r w:rsidRPr="2E6EF70B" w:rsidDel="2E6EF70B">
          <w:rPr>
            <w:vertAlign w:val="subscript"/>
          </w:rPr>
          <w:delText>t+1</w:delText>
        </w:r>
        <w:r w:rsidDel="2E6EF70B">
          <w:delText>) and its mean between visits (</w:delText>
        </w:r>
        <w:r w:rsidDel="2E6EF70B">
          <w:delText>µ</w:delText>
        </w:r>
        <w:r w:rsidRPr="2E6EF70B" w:rsidDel="2E6EF70B">
          <w:rPr>
            <w:vertAlign w:val="subscript"/>
          </w:rPr>
          <w:delText xml:space="preserve">OFS </w:delText>
        </w:r>
        <w:r w:rsidDel="2E6EF70B">
          <w:delText>= ½ × (</w:delText>
        </w:r>
        <w:r w:rsidDel="2E6EF70B">
          <w:delText>Z</w:delText>
        </w:r>
        <w:r w:rsidRPr="2E6EF70B" w:rsidDel="2E6EF70B">
          <w:rPr>
            <w:vertAlign w:val="subscript"/>
          </w:rPr>
          <w:delText>t</w:delText>
        </w:r>
        <w:r w:rsidDel="2E6EF70B">
          <w:delText xml:space="preserve"> + Z</w:delText>
        </w:r>
        <w:r w:rsidRPr="2E6EF70B" w:rsidDel="2E6EF70B">
          <w:rPr>
            <w:vertAlign w:val="subscript"/>
          </w:rPr>
          <w:delText>t+1</w:delText>
        </w:r>
        <w:r w:rsidDel="2E6EF70B">
          <w:delText xml:space="preserve">) &gt; 2). OFS-enriched individuals were less similar between visits than OFS-depleted individuals (t-test p-value &lt; 0.01), whereas IFS-enriched individuals were similar between visits, similar to IFS-depleted individuals. </w:delText>
        </w:r>
        <w:r w:rsidRPr="2E6EF70B" w:rsidDel="2E6EF70B">
          <w:rPr>
            <w:b w:val="1"/>
            <w:bCs w:val="1"/>
          </w:rPr>
          <w:delText>i</w:delText>
        </w:r>
        <w:r w:rsidRPr="2E6EF70B" w:rsidDel="2E6EF70B">
          <w:rPr>
            <w:b w:val="1"/>
            <w:bCs w:val="1"/>
          </w:rPr>
          <w:delText>,</w:delText>
        </w:r>
        <w:r w:rsidDel="2E6EF70B">
          <w:delText xml:space="preserve"> correlations of changes in gene richness to OFS species, and IFS species (left, middle, and right, respectively). Changes in IFS species abundance (</w:delText>
        </w:r>
        <w:r w:rsidRPr="2E6EF70B" w:rsidDel="2E6EF70B">
          <w:rPr>
            <w:rFonts w:eastAsia="맑은 고딕" w:eastAsiaTheme="minorEastAsia"/>
            <w:lang w:eastAsia="ko-KR"/>
          </w:rPr>
          <w:delText>∆</w:delText>
        </w:r>
        <w:r w:rsidRPr="2E6EF70B" w:rsidDel="2E6EF70B">
          <w:rPr>
            <w:rFonts w:eastAsia="맑은 고딕" w:eastAsiaTheme="minorEastAsia"/>
            <w:vertAlign w:val="subscript"/>
            <w:lang w:eastAsia="ko-KR"/>
          </w:rPr>
          <w:delText>IFS</w:delText>
        </w:r>
        <w:r w:rsidDel="2E6EF70B">
          <w:delText>) were significantly correlated with richness changes (p-value &lt; 0.05), whereas changes in BMI and OFS species (</w:delText>
        </w:r>
        <w:r w:rsidRPr="2E6EF70B" w:rsidDel="2E6EF70B">
          <w:rPr>
            <w:rFonts w:eastAsia="맑은 고딕" w:eastAsiaTheme="minorEastAsia"/>
            <w:lang w:eastAsia="ko-KR"/>
          </w:rPr>
          <w:delText>∆</w:delText>
        </w:r>
        <w:r w:rsidRPr="2E6EF70B" w:rsidDel="2E6EF70B">
          <w:rPr>
            <w:rFonts w:eastAsia="맑은 고딕" w:eastAsiaTheme="minorEastAsia"/>
            <w:vertAlign w:val="subscript"/>
            <w:lang w:eastAsia="ko-KR"/>
          </w:rPr>
          <w:delText>BMI</w:delText>
        </w:r>
        <w:r w:rsidDel="2E6EF70B">
          <w:delText xml:space="preserve"> and </w:delText>
        </w:r>
        <w:r w:rsidRPr="2E6EF70B" w:rsidDel="2E6EF70B">
          <w:rPr>
            <w:rFonts w:eastAsia="맑은 고딕" w:eastAsiaTheme="minorEastAsia"/>
            <w:lang w:eastAsia="ko-KR"/>
          </w:rPr>
          <w:delText>∆</w:delText>
        </w:r>
        <w:r w:rsidRPr="2E6EF70B" w:rsidDel="2E6EF70B">
          <w:rPr>
            <w:rFonts w:eastAsia="맑은 고딕" w:eastAsiaTheme="minorEastAsia"/>
            <w:vertAlign w:val="subscript"/>
            <w:lang w:eastAsia="ko-KR"/>
          </w:rPr>
          <w:delText>IFS</w:delText>
        </w:r>
        <w:r w:rsidRPr="2E6EF70B" w:rsidDel="2E6EF70B">
          <w:rPr>
            <w:rFonts w:eastAsia="맑은 고딕" w:eastAsiaTheme="minorEastAsia"/>
            <w:vertAlign w:val="subscript"/>
            <w:lang w:eastAsia="ko-KR"/>
          </w:rPr>
          <w:delText xml:space="preserve">, </w:delText>
        </w:r>
        <w:r w:rsidRPr="2E6EF70B" w:rsidDel="2E6EF70B">
          <w:rPr>
            <w:rFonts w:eastAsia="맑은 고딕" w:eastAsiaTheme="minorEastAsia"/>
            <w:lang w:eastAsia="ko-KR"/>
          </w:rPr>
          <w:delText>respectively</w:delText>
        </w:r>
        <w:r w:rsidDel="2E6EF70B">
          <w:delText>) were not significant.</w:delText>
        </w:r>
      </w:del>
    </w:p>
    <w:p w:rsidRPr="00495800" w:rsidR="00465993" w:rsidP="00177059" w:rsidRDefault="00465993" w14:paraId="656A0730" w14:textId="77777777"/>
    <w:p w:rsidRPr="00495800" w:rsidR="00465993" w:rsidDel="00023BB4" w:rsidP="00177059" w:rsidRDefault="00465993" w14:paraId="2FA29CB9" w14:textId="77777777">
      <w:pPr>
        <w:rPr>
          <w:del w:author="Portlock, Theo" w:date="2021-11-30T10:22:00Z" w:id="834024795"/>
        </w:rPr>
      </w:pPr>
      <w:del w:author="JOSE FERNANDO GARCIA GUEVARA" w:date="2021-12-03T00:17:52.375Z" w:id="1279594548">
        <w:r w:rsidRPr="2E6EF70B" w:rsidDel="2E6EF70B">
          <w:rPr>
            <w:b w:val="1"/>
            <w:bCs w:val="1"/>
          </w:rPr>
          <w:delText>Extended Fig. 3 Estimation of inflow, outflow probability at three depth levels of 15, 10 &amp; 5 million reads.</w:delText>
        </w:r>
        <w:r w:rsidDel="2E6EF70B">
          <w:delText xml:space="preserve"> We checked the probability of </w:delText>
        </w:r>
        <w:r w:rsidRPr="2E6EF70B" w:rsidDel="2E6EF70B">
          <w:rPr>
            <w:b w:val="1"/>
            <w:bCs w:val="1"/>
          </w:rPr>
          <w:delText>a</w:delText>
        </w:r>
        <w:r w:rsidDel="2E6EF70B">
          <w:delText xml:space="preserve">, inflow, and </w:delText>
        </w:r>
        <w:r w:rsidRPr="2E6EF70B" w:rsidDel="2E6EF70B">
          <w:rPr>
            <w:b w:val="1"/>
            <w:bCs w:val="1"/>
          </w:rPr>
          <w:delText>b</w:delText>
        </w:r>
        <w:r w:rsidDel="2E6EF70B">
          <w:delText>, outflow changes for different downsizing depths, 5M, 10M, and 15M. Inflow and outflow probability were highly correlated across different sequencing depths (Pearson’s correlation coefficients &gt; 0.82, p-values &lt; 10</w:delText>
        </w:r>
        <w:r w:rsidRPr="2E6EF70B" w:rsidDel="2E6EF70B">
          <w:rPr>
            <w:vertAlign w:val="superscript"/>
          </w:rPr>
          <w:delText>-15</w:delText>
        </w:r>
        <w:r w:rsidDel="2E6EF70B">
          <w:delText xml:space="preserve">). </w:delText>
        </w:r>
        <w:r w:rsidRPr="2E6EF70B" w:rsidDel="2E6EF70B">
          <w:rPr>
            <w:b w:val="1"/>
            <w:bCs w:val="1"/>
          </w:rPr>
          <w:delText>c,</w:delText>
        </w:r>
        <w:r w:rsidDel="2E6EF70B">
          <w:delText xml:space="preserve"> in the scatter plots a and b, the undetected species at 5M reads and 10M reads downsizing were excluded. Venn diagram showed that there were 62 species missing at 5M reads downsizing compared to 10M reads, and 1 species missing at 15M reads compared to 10M reads.</w:delText>
        </w:r>
      </w:del>
    </w:p>
    <w:p w:rsidRPr="00495800" w:rsidR="00774420" w:rsidP="00177059" w:rsidRDefault="00774420" w14:paraId="6D9E77F5" w14:textId="77777777"/>
    <w:p w:rsidRPr="00495800" w:rsidR="0057179B" w:rsidDel="00023BB4" w:rsidP="00177059" w:rsidRDefault="0057179B" w14:paraId="7369189D" w14:textId="76E5EC12">
      <w:pPr>
        <w:rPr>
          <w:del w:author="Portlock, Theo" w:date="2021-11-30T10:22:00Z" w:id="836407095"/>
        </w:rPr>
      </w:pPr>
      <w:del w:author="JOSE FERNANDO GARCIA GUEVARA" w:date="2021-12-03T00:18:03.376Z" w:id="1465219111">
        <w:r w:rsidRPr="2E6EF70B" w:rsidDel="2E6EF70B">
          <w:rPr>
            <w:b w:val="1"/>
            <w:bCs w:val="1"/>
          </w:rPr>
          <w:delText>Extended Fig. 4. Estimation of species-retaining probability from Swedish longitudinal cohorts. a,</w:delText>
        </w:r>
        <w:r w:rsidDel="2E6EF70B">
          <w:delText xml:space="preserve"> species-retaining probability estimated by Kaplan-Meier statistics. Based on the presence/absence events of a given species among the four visits, we estimated the retention probability from Kaplan-Meier estimators. As example, we show Kaplan-Meier plots of four species with different retaining probabilities. Higher outflow species, such as </w:delText>
        </w:r>
        <w:r w:rsidRPr="2E6EF70B" w:rsidDel="2E6EF70B">
          <w:rPr>
            <w:i w:val="1"/>
            <w:iCs w:val="1"/>
          </w:rPr>
          <w:delText xml:space="preserve">S. </w:delText>
        </w:r>
        <w:r w:rsidRPr="2E6EF70B" w:rsidDel="2E6EF70B">
          <w:rPr>
            <w:i w:val="1"/>
            <w:iCs w:val="1"/>
          </w:rPr>
          <w:delText>parasanguinis</w:delText>
        </w:r>
        <w:r w:rsidRPr="2E6EF70B" w:rsidDel="2E6EF70B">
          <w:rPr>
            <w:i w:val="1"/>
            <w:iCs w:val="1"/>
          </w:rPr>
          <w:delText xml:space="preserve"> </w:delText>
        </w:r>
        <w:r w:rsidDel="2E6EF70B">
          <w:delText xml:space="preserve">and </w:delText>
        </w:r>
        <w:r w:rsidRPr="2E6EF70B" w:rsidDel="2E6EF70B">
          <w:rPr>
            <w:i w:val="1"/>
            <w:iCs w:val="1"/>
          </w:rPr>
          <w:delText xml:space="preserve">V. </w:delText>
        </w:r>
        <w:r w:rsidRPr="2E6EF70B" w:rsidDel="2E6EF70B">
          <w:rPr>
            <w:i w:val="1"/>
            <w:iCs w:val="1"/>
          </w:rPr>
          <w:delText>infantium</w:delText>
        </w:r>
        <w:r w:rsidDel="2E6EF70B">
          <w:delText xml:space="preserve">, had lower retaining probabilities, whereas lower outflow species, such as </w:delText>
        </w:r>
        <w:r w:rsidRPr="2E6EF70B" w:rsidDel="2E6EF70B">
          <w:rPr>
            <w:i w:val="1"/>
            <w:iCs w:val="1"/>
          </w:rPr>
          <w:delText>B. vulgatus</w:delText>
        </w:r>
        <w:r w:rsidDel="2E6EF70B">
          <w:delText xml:space="preserve"> and </w:delText>
        </w:r>
        <w:r w:rsidRPr="2E6EF70B" w:rsidDel="2E6EF70B">
          <w:rPr>
            <w:i w:val="1"/>
            <w:iCs w:val="1"/>
          </w:rPr>
          <w:delText xml:space="preserve">P. </w:delText>
        </w:r>
        <w:r w:rsidRPr="2E6EF70B" w:rsidDel="2E6EF70B">
          <w:rPr>
            <w:i w:val="1"/>
            <w:iCs w:val="1"/>
          </w:rPr>
          <w:delText>copri</w:delText>
        </w:r>
        <w:r w:rsidDel="2E6EF70B">
          <w:delText>, had higher retaining probabilities.</w:delText>
        </w:r>
        <w:r w:rsidRPr="2E6EF70B" w:rsidDel="2E6EF70B">
          <w:rPr>
            <w:b w:val="1"/>
            <w:bCs w:val="1"/>
          </w:rPr>
          <w:delText xml:space="preserve"> b, </w:delText>
        </w:r>
        <w:r w:rsidDel="2E6EF70B">
          <w:delText xml:space="preserve">groups of species with different mean abundances (mean abundance bins) and corresponding species-retaining probabilities. We checked species-retaining probabilities according to mean abundance changes and found increasing trends, but with high variations. </w:delText>
        </w:r>
        <w:r w:rsidRPr="2E6EF70B" w:rsidDel="2E6EF70B">
          <w:rPr>
            <w:b w:val="1"/>
            <w:bCs w:val="1"/>
          </w:rPr>
          <w:delText>c,</w:delText>
        </w:r>
        <w:r w:rsidDel="2E6EF70B">
          <w:delText xml:space="preserve"> Cox regressions of MSP abundances to species-retention. No MSPs were significantly associated (all p-values &gt; 0.05).</w:delText>
        </w:r>
      </w:del>
    </w:p>
    <w:p w:rsidRPr="00495800" w:rsidR="00774420" w:rsidP="00177059" w:rsidRDefault="00774420" w14:paraId="58254F3D" w14:textId="77777777"/>
    <w:p w:rsidRPr="00495800" w:rsidR="009D5C2A" w:rsidDel="00023BB4" w:rsidP="00177059" w:rsidRDefault="009D5C2A" w14:paraId="0F51C8FF" w14:textId="4D7629DB">
      <w:pPr>
        <w:rPr>
          <w:del w:author="Portlock, Theo" w:date="2021-11-30T10:22:00Z" w:id="1061686966"/>
        </w:rPr>
      </w:pPr>
      <w:commentRangeStart w:id="348157226"/>
      <w:r w:rsidRPr="2E6EF70B" w:rsidR="2E6EF70B">
        <w:rPr>
          <w:b w:val="1"/>
          <w:bCs w:val="1"/>
        </w:rPr>
        <w:t xml:space="preserve">Extended Fig. 5. Characteristics of populations with high and low gene richness. </w:t>
      </w:r>
      <w:r w:rsidRPr="2E6EF70B" w:rsidR="2E6EF70B">
        <w:rPr>
          <w:b w:val="1"/>
          <w:bCs w:val="1"/>
        </w:rPr>
        <w:t>a,</w:t>
      </w:r>
      <w:commentRangeEnd w:id="348157226"/>
      <w:r>
        <w:rPr>
          <w:rStyle w:val="CommentReference"/>
        </w:rPr>
        <w:commentReference w:id="348157226"/>
      </w:r>
      <w:r w:rsidRPr="2E6EF70B" w:rsidR="2E6EF70B">
        <w:rPr>
          <w:b w:val="1"/>
          <w:bCs w:val="1"/>
        </w:rPr>
        <w:t xml:space="preserve"> </w:t>
      </w:r>
      <w:r w:rsidR="2E6EF70B">
        <w:rPr/>
        <w:t xml:space="preserve">Distribution of gene richness of all metagenomes sampled used in this study. We used the top 25% and bottom 25% over all samples as cut-offs to define high gene richness (HGR) and low gene richness (LGR) populations, respectively. </w:t>
      </w:r>
      <w:r w:rsidRPr="2E6EF70B" w:rsidR="2E6EF70B">
        <w:rPr>
          <w:rFonts w:eastAsia="맑은 고딕" w:eastAsiaTheme="minorEastAsia"/>
          <w:b w:val="1"/>
          <w:bCs w:val="1"/>
          <w:lang w:eastAsia="ko-KR"/>
        </w:rPr>
        <w:t>b,</w:t>
      </w:r>
      <w:r w:rsidRPr="2E6EF70B" w:rsidR="2E6EF70B">
        <w:rPr>
          <w:rFonts w:eastAsia="맑은 고딕" w:eastAsiaTheme="minorEastAsia"/>
          <w:lang w:eastAsia="ko-KR"/>
        </w:rPr>
        <w:t xml:space="preserve"> significantly enriched/depleted species in populations with high gene richness (HGR) compared to those with low gene richness (LGR) (|Log fold change| &gt; 2, Wilcoxon two-sided tests, adj. </w:t>
      </w:r>
      <w:r w:rsidRPr="2E6EF70B" w:rsidR="2E6EF70B">
        <w:rPr>
          <w:rFonts w:eastAsia="맑은 고딕" w:eastAsiaTheme="minorEastAsia"/>
          <w:i w:val="1"/>
          <w:iCs w:val="1"/>
          <w:lang w:eastAsia="ko-KR"/>
        </w:rPr>
        <w:t>P</w:t>
      </w:r>
      <w:r w:rsidRPr="2E6EF70B" w:rsidR="2E6EF70B">
        <w:rPr>
          <w:rFonts w:eastAsia="맑은 고딕" w:eastAsiaTheme="minorEastAsia"/>
          <w:lang w:eastAsia="ko-KR"/>
        </w:rPr>
        <w:t xml:space="preserve"> &lt; 10</w:t>
      </w:r>
      <w:r w:rsidRPr="2E6EF70B" w:rsidR="2E6EF70B">
        <w:rPr>
          <w:rFonts w:eastAsia="맑은 고딕" w:eastAsiaTheme="minorEastAsia"/>
          <w:vertAlign w:val="superscript"/>
          <w:lang w:eastAsia="ko-KR"/>
        </w:rPr>
        <w:t>-3</w:t>
      </w:r>
      <w:r w:rsidRPr="2E6EF70B" w:rsidR="2E6EF70B">
        <w:rPr>
          <w:rFonts w:eastAsia="맑은 고딕" w:eastAsiaTheme="minorEastAsia"/>
          <w:lang w:eastAsia="ko-KR"/>
        </w:rPr>
        <w:t xml:space="preserve">). For example, in </w:t>
      </w:r>
      <w:r w:rsidRPr="2E6EF70B" w:rsidR="2E6EF70B">
        <w:rPr>
          <w:rFonts w:eastAsia="Malgun Gothic"/>
          <w:lang w:eastAsia="ko-KR"/>
        </w:rPr>
        <w:t xml:space="preserve">the </w:t>
      </w:r>
      <w:r w:rsidRPr="2E6EF70B" w:rsidR="2E6EF70B">
        <w:rPr>
          <w:rFonts w:eastAsia="맑은 고딕" w:eastAsiaTheme="minorEastAsia"/>
          <w:lang w:eastAsia="ko-KR"/>
        </w:rPr>
        <w:t>HGR population</w:t>
      </w:r>
      <w:r w:rsidRPr="2E6EF70B" w:rsidR="2E6EF70B">
        <w:rPr>
          <w:rFonts w:eastAsia="Malgun Gothic"/>
          <w:lang w:eastAsia="ko-KR"/>
        </w:rPr>
        <w:t>,</w:t>
      </w:r>
      <w:r w:rsidRPr="2E6EF70B" w:rsidR="2E6EF70B">
        <w:rPr>
          <w:rFonts w:eastAsia="맑은 고딕" w:eastAsiaTheme="minorEastAsia"/>
          <w:lang w:eastAsia="ko-KR"/>
        </w:rPr>
        <w:t xml:space="preserve"> </w:t>
      </w:r>
      <w:r w:rsidRPr="2E6EF70B" w:rsidR="2E6EF70B">
        <w:rPr>
          <w:rFonts w:eastAsia="맑은 고딕" w:eastAsiaTheme="minorEastAsia"/>
          <w:i w:val="1"/>
          <w:iCs w:val="1"/>
          <w:lang w:eastAsia="ko-KR"/>
        </w:rPr>
        <w:t xml:space="preserve">Faecalibacterium </w:t>
      </w:r>
      <w:proofErr w:type="spellStart"/>
      <w:r w:rsidRPr="2E6EF70B" w:rsidR="2E6EF70B">
        <w:rPr>
          <w:rFonts w:eastAsia="맑은 고딕" w:eastAsiaTheme="minorEastAsia"/>
          <w:i w:val="1"/>
          <w:iCs w:val="1"/>
          <w:lang w:eastAsia="ko-KR"/>
        </w:rPr>
        <w:t>prausnitzii</w:t>
      </w:r>
      <w:proofErr w:type="spellEnd"/>
      <w:r w:rsidRPr="2E6EF70B" w:rsidR="2E6EF70B">
        <w:rPr>
          <w:rFonts w:eastAsia="맑은 고딕" w:eastAsiaTheme="minorEastAsia"/>
          <w:lang w:eastAsia="ko-KR"/>
        </w:rPr>
        <w:t xml:space="preserve">, </w:t>
      </w:r>
      <w:r w:rsidRPr="2E6EF70B" w:rsidR="2E6EF70B">
        <w:rPr>
          <w:rFonts w:eastAsia="맑은 고딕" w:eastAsiaTheme="minorEastAsia"/>
          <w:i w:val="1"/>
          <w:iCs w:val="1"/>
          <w:lang w:eastAsia="ko-KR"/>
        </w:rPr>
        <w:t>Dorea</w:t>
      </w:r>
      <w:r w:rsidRPr="2E6EF70B" w:rsidR="2E6EF70B">
        <w:rPr>
          <w:rFonts w:eastAsia="맑은 고딕" w:eastAsiaTheme="minorEastAsia"/>
          <w:i w:val="1"/>
          <w:iCs w:val="1"/>
          <w:lang w:eastAsia="ko-KR"/>
        </w:rPr>
        <w:t xml:space="preserve"> </w:t>
      </w:r>
      <w:proofErr w:type="spellStart"/>
      <w:r w:rsidRPr="2E6EF70B" w:rsidR="2E6EF70B">
        <w:rPr>
          <w:rFonts w:eastAsia="맑은 고딕" w:eastAsiaTheme="minorEastAsia"/>
          <w:i w:val="1"/>
          <w:iCs w:val="1"/>
          <w:lang w:eastAsia="ko-KR"/>
        </w:rPr>
        <w:t>longicatena</w:t>
      </w:r>
      <w:proofErr w:type="spellEnd"/>
      <w:r w:rsidRPr="2E6EF70B" w:rsidR="2E6EF70B">
        <w:rPr>
          <w:rFonts w:eastAsia="맑은 고딕" w:eastAsiaTheme="minorEastAsia"/>
          <w:lang w:eastAsia="ko-KR"/>
        </w:rPr>
        <w:t xml:space="preserve">, </w:t>
      </w:r>
      <w:proofErr w:type="spellStart"/>
      <w:r w:rsidRPr="2E6EF70B" w:rsidR="2E6EF70B">
        <w:rPr>
          <w:rFonts w:eastAsia="맑은 고딕" w:eastAsiaTheme="minorEastAsia"/>
          <w:i w:val="1"/>
          <w:iCs w:val="1"/>
          <w:lang w:eastAsia="ko-KR"/>
        </w:rPr>
        <w:t>Blautia</w:t>
      </w:r>
      <w:proofErr w:type="spellEnd"/>
      <w:r w:rsidRPr="2E6EF70B" w:rsidR="2E6EF70B">
        <w:rPr>
          <w:rFonts w:eastAsia="맑은 고딕" w:eastAsiaTheme="minorEastAsia"/>
          <w:i w:val="1"/>
          <w:iCs w:val="1"/>
          <w:lang w:eastAsia="ko-KR"/>
        </w:rPr>
        <w:t xml:space="preserve"> </w:t>
      </w:r>
      <w:proofErr w:type="spellStart"/>
      <w:r w:rsidRPr="2E6EF70B" w:rsidR="2E6EF70B">
        <w:rPr>
          <w:rFonts w:eastAsia="맑은 고딕" w:eastAsiaTheme="minorEastAsia"/>
          <w:i w:val="1"/>
          <w:iCs w:val="1"/>
          <w:lang w:eastAsia="ko-KR"/>
        </w:rPr>
        <w:t>obeum</w:t>
      </w:r>
      <w:proofErr w:type="spellEnd"/>
      <w:r w:rsidRPr="2E6EF70B" w:rsidR="2E6EF70B">
        <w:rPr>
          <w:rFonts w:eastAsia="맑은 고딕" w:eastAsiaTheme="minorEastAsia"/>
          <w:lang w:eastAsia="ko-KR"/>
        </w:rPr>
        <w:t xml:space="preserve">, and </w:t>
      </w:r>
      <w:proofErr w:type="spellStart"/>
      <w:r w:rsidRPr="2E6EF70B" w:rsidR="2E6EF70B">
        <w:rPr>
          <w:rFonts w:eastAsia="맑은 고딕" w:eastAsiaTheme="minorEastAsia"/>
          <w:i w:val="1"/>
          <w:iCs w:val="1"/>
          <w:lang w:eastAsia="ko-KR"/>
        </w:rPr>
        <w:t>Anaerobutyricum</w:t>
      </w:r>
      <w:proofErr w:type="spellEnd"/>
      <w:r w:rsidRPr="2E6EF70B" w:rsidR="2E6EF70B">
        <w:rPr>
          <w:rFonts w:eastAsia="맑은 고딕" w:eastAsiaTheme="minorEastAsia"/>
          <w:i w:val="1"/>
          <w:iCs w:val="1"/>
          <w:lang w:eastAsia="ko-KR"/>
        </w:rPr>
        <w:t xml:space="preserve"> </w:t>
      </w:r>
      <w:proofErr w:type="spellStart"/>
      <w:r w:rsidRPr="2E6EF70B" w:rsidR="2E6EF70B">
        <w:rPr>
          <w:rFonts w:eastAsia="맑은 고딕" w:eastAsiaTheme="minorEastAsia"/>
          <w:i w:val="1"/>
          <w:iCs w:val="1"/>
          <w:lang w:eastAsia="ko-KR"/>
        </w:rPr>
        <w:t>hallii</w:t>
      </w:r>
      <w:proofErr w:type="spellEnd"/>
      <w:r w:rsidRPr="2E6EF70B" w:rsidR="2E6EF70B">
        <w:rPr>
          <w:rFonts w:eastAsia="Malgun Gothic"/>
          <w:i w:val="1"/>
          <w:iCs w:val="1"/>
          <w:lang w:eastAsia="ko-KR"/>
        </w:rPr>
        <w:t xml:space="preserve"> </w:t>
      </w:r>
      <w:r w:rsidRPr="2E6EF70B" w:rsidR="2E6EF70B">
        <w:rPr>
          <w:rFonts w:eastAsia="Malgun Gothic"/>
          <w:lang w:eastAsia="ko-KR"/>
        </w:rPr>
        <w:t>were enriched</w:t>
      </w:r>
      <w:r w:rsidRPr="2E6EF70B" w:rsidR="2E6EF70B">
        <w:rPr>
          <w:rFonts w:eastAsia="맑은 고딕" w:eastAsiaTheme="minorEastAsia"/>
          <w:lang w:eastAsia="ko-KR"/>
        </w:rPr>
        <w:t xml:space="preserve">, whereas in </w:t>
      </w:r>
      <w:r w:rsidRPr="2E6EF70B" w:rsidR="2E6EF70B">
        <w:rPr>
          <w:rFonts w:eastAsia="Malgun Gothic"/>
          <w:lang w:eastAsia="ko-KR"/>
        </w:rPr>
        <w:t xml:space="preserve">the </w:t>
      </w:r>
      <w:r w:rsidRPr="2E6EF70B" w:rsidR="2E6EF70B">
        <w:rPr>
          <w:rFonts w:eastAsia="맑은 고딕" w:eastAsiaTheme="minorEastAsia"/>
          <w:lang w:eastAsia="ko-KR"/>
        </w:rPr>
        <w:t>LGR population</w:t>
      </w:r>
      <w:r w:rsidRPr="2E6EF70B" w:rsidR="2E6EF70B">
        <w:rPr>
          <w:rFonts w:eastAsia="Malgun Gothic"/>
          <w:lang w:eastAsia="ko-KR"/>
        </w:rPr>
        <w:t xml:space="preserve">, </w:t>
      </w:r>
      <w:proofErr w:type="spellStart"/>
      <w:r w:rsidRPr="2E6EF70B" w:rsidR="2E6EF70B">
        <w:rPr>
          <w:rFonts w:eastAsia="맑은 고딕" w:eastAsiaTheme="minorEastAsia"/>
          <w:i w:val="1"/>
          <w:iCs w:val="1"/>
          <w:lang w:eastAsia="ko-KR"/>
        </w:rPr>
        <w:t>Ruminococcus</w:t>
      </w:r>
      <w:proofErr w:type="spellEnd"/>
      <w:r w:rsidRPr="2E6EF70B" w:rsidR="2E6EF70B">
        <w:rPr>
          <w:rFonts w:eastAsia="맑은 고딕" w:eastAsiaTheme="minorEastAsia"/>
          <w:i w:val="1"/>
          <w:iCs w:val="1"/>
          <w:lang w:eastAsia="ko-KR"/>
        </w:rPr>
        <w:t xml:space="preserve"> </w:t>
      </w:r>
      <w:proofErr w:type="spellStart"/>
      <w:r w:rsidRPr="2E6EF70B" w:rsidR="2E6EF70B">
        <w:rPr>
          <w:rFonts w:eastAsia="맑은 고딕" w:eastAsiaTheme="minorEastAsia"/>
          <w:i w:val="1"/>
          <w:iCs w:val="1"/>
          <w:lang w:eastAsia="ko-KR"/>
        </w:rPr>
        <w:t>gnavus</w:t>
      </w:r>
      <w:proofErr w:type="spellEnd"/>
      <w:r w:rsidRPr="2E6EF70B" w:rsidR="2E6EF70B">
        <w:rPr>
          <w:rFonts w:eastAsia="맑은 고딕" w:eastAsiaTheme="minorEastAsia"/>
          <w:lang w:eastAsia="ko-KR"/>
        </w:rPr>
        <w:t xml:space="preserve">, </w:t>
      </w:r>
      <w:proofErr w:type="spellStart"/>
      <w:r w:rsidRPr="2E6EF70B" w:rsidR="2E6EF70B">
        <w:rPr>
          <w:rFonts w:eastAsia="맑은 고딕" w:eastAsiaTheme="minorEastAsia"/>
          <w:i w:val="1"/>
          <w:iCs w:val="1"/>
          <w:lang w:eastAsia="ko-KR"/>
        </w:rPr>
        <w:t>Flavonifractor</w:t>
      </w:r>
      <w:proofErr w:type="spellEnd"/>
      <w:r w:rsidRPr="2E6EF70B" w:rsidR="2E6EF70B">
        <w:rPr>
          <w:rFonts w:eastAsia="맑은 고딕" w:eastAsiaTheme="minorEastAsia"/>
          <w:i w:val="1"/>
          <w:iCs w:val="1"/>
          <w:lang w:eastAsia="ko-KR"/>
        </w:rPr>
        <w:t xml:space="preserve"> </w:t>
      </w:r>
      <w:proofErr w:type="spellStart"/>
      <w:r w:rsidRPr="2E6EF70B" w:rsidR="2E6EF70B">
        <w:rPr>
          <w:rFonts w:eastAsia="맑은 고딕" w:eastAsiaTheme="minorEastAsia"/>
          <w:i w:val="1"/>
          <w:iCs w:val="1"/>
          <w:lang w:eastAsia="ko-KR"/>
        </w:rPr>
        <w:t>plautii</w:t>
      </w:r>
      <w:proofErr w:type="spellEnd"/>
      <w:r w:rsidRPr="2E6EF70B" w:rsidR="2E6EF70B">
        <w:rPr>
          <w:rFonts w:eastAsia="맑은 고딕" w:eastAsiaTheme="minorEastAsia"/>
          <w:lang w:eastAsia="ko-KR"/>
        </w:rPr>
        <w:t xml:space="preserve">, </w:t>
      </w:r>
      <w:r w:rsidRPr="2E6EF70B" w:rsidR="2E6EF70B">
        <w:rPr>
          <w:rFonts w:eastAsia="맑은 고딕" w:eastAsiaTheme="minorEastAsia"/>
          <w:i w:val="1"/>
          <w:iCs w:val="1"/>
          <w:lang w:eastAsia="ko-KR"/>
        </w:rPr>
        <w:t xml:space="preserve">Clostridium </w:t>
      </w:r>
      <w:proofErr w:type="spellStart"/>
      <w:r w:rsidRPr="2E6EF70B" w:rsidR="2E6EF70B">
        <w:rPr>
          <w:rFonts w:eastAsia="맑은 고딕" w:eastAsiaTheme="minorEastAsia"/>
          <w:i w:val="1"/>
          <w:iCs w:val="1"/>
          <w:lang w:eastAsia="ko-KR"/>
        </w:rPr>
        <w:t>bolteae</w:t>
      </w:r>
      <w:proofErr w:type="spellEnd"/>
      <w:r w:rsidRPr="2E6EF70B" w:rsidR="2E6EF70B">
        <w:rPr>
          <w:rFonts w:eastAsia="맑은 고딕" w:eastAsiaTheme="minorEastAsia"/>
          <w:lang w:eastAsia="ko-KR"/>
        </w:rPr>
        <w:t xml:space="preserve">, </w:t>
      </w:r>
      <w:r w:rsidRPr="2E6EF70B" w:rsidR="2E6EF70B">
        <w:rPr>
          <w:rFonts w:eastAsia="맑은 고딕" w:eastAsiaTheme="minorEastAsia"/>
          <w:i w:val="1"/>
          <w:iCs w:val="1"/>
          <w:lang w:eastAsia="ko-KR"/>
        </w:rPr>
        <w:t>Fusobacterium</w:t>
      </w:r>
      <w:r w:rsidRPr="2E6EF70B" w:rsidR="2E6EF70B">
        <w:rPr>
          <w:rFonts w:eastAsia="맑은 고딕" w:eastAsiaTheme="minorEastAsia"/>
          <w:lang w:eastAsia="ko-KR"/>
        </w:rPr>
        <w:t xml:space="preserve"> spp., and </w:t>
      </w:r>
      <w:proofErr w:type="spellStart"/>
      <w:r w:rsidRPr="2E6EF70B" w:rsidR="2E6EF70B">
        <w:rPr>
          <w:rFonts w:eastAsia="맑은 고딕" w:eastAsiaTheme="minorEastAsia"/>
          <w:i w:val="1"/>
          <w:iCs w:val="1"/>
          <w:lang w:eastAsia="ko-KR"/>
        </w:rPr>
        <w:t>Clostridioides</w:t>
      </w:r>
      <w:proofErr w:type="spellEnd"/>
      <w:r w:rsidRPr="2E6EF70B" w:rsidR="2E6EF70B">
        <w:rPr>
          <w:rFonts w:eastAsia="맑은 고딕" w:eastAsiaTheme="minorEastAsia"/>
          <w:i w:val="1"/>
          <w:iCs w:val="1"/>
          <w:lang w:eastAsia="ko-KR"/>
        </w:rPr>
        <w:t xml:space="preserve"> difficile</w:t>
      </w:r>
      <w:r w:rsidRPr="2E6EF70B" w:rsidR="2E6EF70B">
        <w:rPr>
          <w:rFonts w:eastAsia="Malgun Gothic"/>
          <w:i w:val="1"/>
          <w:iCs w:val="1"/>
          <w:lang w:eastAsia="ko-KR"/>
        </w:rPr>
        <w:t xml:space="preserve"> </w:t>
      </w:r>
      <w:r w:rsidRPr="2E6EF70B" w:rsidR="2E6EF70B">
        <w:rPr>
          <w:rFonts w:eastAsia="Malgun Gothic"/>
          <w:lang w:eastAsia="ko-KR"/>
        </w:rPr>
        <w:t>were enriched</w:t>
      </w:r>
      <w:r w:rsidRPr="2E6EF70B" w:rsidR="2E6EF70B">
        <w:rPr>
          <w:rFonts w:eastAsia="맑은 고딕" w:eastAsiaTheme="minorEastAsia"/>
          <w:lang w:eastAsia="ko-KR"/>
        </w:rPr>
        <w:t xml:space="preserve">. </w:t>
      </w:r>
      <w:r w:rsidRPr="2E6EF70B" w:rsidR="2E6EF70B">
        <w:rPr>
          <w:rFonts w:eastAsia="맑은 고딕" w:eastAsiaTheme="minorEastAsia"/>
          <w:b w:val="1"/>
          <w:bCs w:val="1"/>
          <w:lang w:eastAsia="ko-KR"/>
        </w:rPr>
        <w:t xml:space="preserve">c, </w:t>
      </w:r>
      <w:r w:rsidRPr="2E6EF70B" w:rsidR="2E6EF70B">
        <w:rPr>
          <w:rFonts w:eastAsia="맑은 고딕" w:eastAsiaTheme="minorEastAsia"/>
          <w:lang w:eastAsia="ko-KR"/>
        </w:rPr>
        <w:t>Projected enrichment scores of HGR/LGR species (Z</w:t>
      </w:r>
      <w:r w:rsidRPr="2E6EF70B" w:rsidR="2E6EF70B">
        <w:rPr>
          <w:rFonts w:eastAsia="맑은 고딕" w:eastAsiaTheme="minorEastAsia"/>
          <w:vertAlign w:val="subscript"/>
          <w:lang w:eastAsia="ko-KR"/>
        </w:rPr>
        <w:t>HGR</w:t>
      </w:r>
      <w:r w:rsidRPr="2E6EF70B" w:rsidR="2E6EF70B">
        <w:rPr>
          <w:rFonts w:eastAsia="맑은 고딕" w:eastAsiaTheme="minorEastAsia"/>
          <w:lang w:eastAsia="ko-KR"/>
        </w:rPr>
        <w:t xml:space="preserve"> – Z</w:t>
      </w:r>
      <w:r w:rsidRPr="2E6EF70B" w:rsidR="2E6EF70B">
        <w:rPr>
          <w:rFonts w:eastAsia="맑은 고딕" w:eastAsiaTheme="minorEastAsia"/>
          <w:vertAlign w:val="subscript"/>
          <w:lang w:eastAsia="ko-KR"/>
        </w:rPr>
        <w:t>LGR</w:t>
      </w:r>
      <w:r w:rsidRPr="2E6EF70B" w:rsidR="2E6EF70B">
        <w:rPr>
          <w:rFonts w:eastAsia="맑은 고딕" w:eastAsiaTheme="minorEastAsia"/>
          <w:lang w:eastAsia="ko-KR"/>
        </w:rPr>
        <w:t xml:space="preserve">) over all </w:t>
      </w:r>
      <w:r w:rsidRPr="2E6EF70B" w:rsidR="2E6EF70B">
        <w:rPr>
          <w:rFonts w:eastAsia="맑은 고딕" w:eastAsiaTheme="minorEastAsia"/>
          <w:i w:val="1"/>
          <w:iCs w:val="1"/>
          <w:lang w:eastAsia="ko-KR"/>
        </w:rPr>
        <w:t>monocle</w:t>
      </w:r>
      <w:r w:rsidRPr="2E6EF70B" w:rsidR="2E6EF70B">
        <w:rPr>
          <w:rFonts w:eastAsia="맑은 고딕" w:eastAsiaTheme="minorEastAsia"/>
          <w:lang w:eastAsia="ko-KR"/>
        </w:rPr>
        <w:t xml:space="preserve"> </w:t>
      </w:r>
      <w:r w:rsidRPr="2E6EF70B" w:rsidR="2E6EF70B">
        <w:rPr>
          <w:rFonts w:eastAsia="Malgun Gothic"/>
          <w:lang w:eastAsia="ko-KR"/>
        </w:rPr>
        <w:t>ordinations</w:t>
      </w:r>
      <w:r w:rsidRPr="2E6EF70B" w:rsidR="2E6EF70B">
        <w:rPr>
          <w:rFonts w:eastAsia="맑은 고딕" w:eastAsiaTheme="minorEastAsia"/>
          <w:lang w:eastAsia="ko-KR"/>
        </w:rPr>
        <w:t xml:space="preserve"> in healthy populations (higher enrichment of HGR and LGR for red and blue, respectively). </w:t>
      </w:r>
      <w:r w:rsidRPr="2E6EF70B" w:rsidR="2E6EF70B">
        <w:rPr>
          <w:b w:val="1"/>
          <w:bCs w:val="1"/>
        </w:rPr>
        <w:t>d,</w:t>
      </w:r>
      <w:r w:rsidR="2E6EF70B">
        <w:rPr/>
        <w:t xml:space="preserve"> based on available clinical metadata of multiple cohorts, we associated clinical metadata with their HGR or LGR populations. We found that LGR populations had higher proportion of individuals displaying abnormal values of clinical variables such as CRP, ALT, TG, and HDL.</w:t>
      </w:r>
    </w:p>
    <w:p w:rsidRPr="00495800" w:rsidR="00774420" w:rsidP="00177059" w:rsidRDefault="00774420" w14:paraId="42D714C8" w14:textId="77777777"/>
    <w:p w:rsidRPr="00495800" w:rsidR="00465993" w:rsidDel="00023BB4" w:rsidP="2E6EF70B" w:rsidRDefault="00465993" w14:paraId="530F8837" w14:textId="72DA1EE7">
      <w:pPr>
        <w:rPr>
          <w:del w:author="Portlock, Theo" w:date="2021-11-30T10:22:00Z" w:id="25850531"/>
          <w:rFonts w:eastAsia="맑은 고딕" w:eastAsiaTheme="minorEastAsia"/>
          <w:lang w:eastAsia="ko-KR"/>
        </w:rPr>
      </w:pPr>
      <w:del w:author="JOSE FERNANDO GARCIA GUEVARA" w:date="2021-12-03T00:20:19.862Z" w:id="2047941232">
        <w:r w:rsidRPr="2E6EF70B" w:rsidDel="2E6EF70B">
          <w:rPr>
            <w:b w:val="1"/>
            <w:bCs w:val="1"/>
          </w:rPr>
          <w:delText>Extended Fig. 6. Clinical and functional association with microbiome changes. a-b</w:delText>
        </w:r>
        <w:r w:rsidDel="2E6EF70B">
          <w:delText xml:space="preserve">, inflow/outflow score-associated functions. Based on univariate linear regressions, we found functions significantly enriched in MSPs with high inflow/outflow scores (adjusted p-value &lt; 0.01) and showed some of enriched genera and functions as examples in the heatmap. By decreasing inflow/outflow scores (leftmost column), we showed the density of species of given taxonomy or functions within sliding windows of 100 MSPs along MSPs sorted with given inflow/outflow scores (right columns). We found </w:delText>
        </w:r>
        <w:r w:rsidRPr="2E6EF70B" w:rsidDel="2E6EF70B">
          <w:rPr>
            <w:i w:val="1"/>
            <w:iCs w:val="1"/>
          </w:rPr>
          <w:delText>Dorea</w:delText>
        </w:r>
        <w:r w:rsidDel="2E6EF70B">
          <w:delText xml:space="preserve"> and </w:delText>
        </w:r>
        <w:r w:rsidRPr="2E6EF70B" w:rsidDel="2E6EF70B">
          <w:rPr>
            <w:i w:val="1"/>
            <w:iCs w:val="1"/>
          </w:rPr>
          <w:delText>Faecalibacterium</w:delText>
        </w:r>
        <w:r w:rsidDel="2E6EF70B">
          <w:delText xml:space="preserve"> species were significantly associated with increased inflow scores (adjusted p-values 5.0×10</w:delText>
        </w:r>
        <w:r w:rsidRPr="2E6EF70B" w:rsidDel="2E6EF70B">
          <w:rPr>
            <w:vertAlign w:val="superscript"/>
          </w:rPr>
          <w:delText>-4</w:delText>
        </w:r>
        <w:r w:rsidDel="2E6EF70B">
          <w:delText xml:space="preserve"> and 1.2×10</w:delText>
        </w:r>
        <w:r w:rsidRPr="2E6EF70B" w:rsidDel="2E6EF70B">
          <w:rPr>
            <w:vertAlign w:val="superscript"/>
          </w:rPr>
          <w:delText>-3</w:delText>
        </w:r>
        <w:r w:rsidDel="2E6EF70B">
          <w:delText xml:space="preserve">, respectively), whereas </w:delText>
        </w:r>
        <w:r w:rsidRPr="2E6EF70B" w:rsidDel="2E6EF70B">
          <w:rPr>
            <w:i w:val="1"/>
            <w:iCs w:val="1"/>
          </w:rPr>
          <w:delText>Faecalicatena</w:delText>
        </w:r>
        <w:r w:rsidDel="2E6EF70B">
          <w:delText xml:space="preserve"> and </w:delText>
        </w:r>
        <w:r w:rsidRPr="2E6EF70B" w:rsidDel="2E6EF70B">
          <w:rPr>
            <w:i w:val="1"/>
            <w:iCs w:val="1"/>
          </w:rPr>
          <w:delText>Clostridium</w:delText>
        </w:r>
        <w:r w:rsidDel="2E6EF70B">
          <w:delText xml:space="preserve"> species significantly associated with increased outflow scores (adjusted p-values = 0.0069 for both genera). In addition, integrase (transposon) and MobC (plasmid mobilization relaxosome) were significantly associated with increased inflow scores (adjusted p-values 3.2×10</w:delText>
        </w:r>
        <w:r w:rsidRPr="2E6EF70B" w:rsidDel="2E6EF70B">
          <w:rPr>
            <w:vertAlign w:val="superscript"/>
          </w:rPr>
          <w:delText>-27</w:delText>
        </w:r>
        <w:r w:rsidDel="2E6EF70B">
          <w:delText xml:space="preserve"> and 6.5×10</w:delText>
        </w:r>
        <w:r w:rsidRPr="2E6EF70B" w:rsidDel="2E6EF70B">
          <w:rPr>
            <w:vertAlign w:val="superscript"/>
          </w:rPr>
          <w:delText>-15</w:delText>
        </w:r>
        <w:r w:rsidDel="2E6EF70B">
          <w:delText xml:space="preserve">), whereas facultative phenotype, microaerophilic phenotype, trigger factor (virulence) and </w:delText>
        </w:r>
        <w:r w:rsidDel="2E6EF70B">
          <w:delText>ComGF</w:delText>
        </w:r>
        <w:r w:rsidDel="2E6EF70B">
          <w:delText xml:space="preserve"> (competence) associated with increased outflow scores (adjusted p-values 4.0×10</w:delText>
        </w:r>
        <w:r w:rsidRPr="2E6EF70B" w:rsidDel="2E6EF70B">
          <w:rPr>
            <w:vertAlign w:val="superscript"/>
          </w:rPr>
          <w:delText>-8</w:delText>
        </w:r>
        <w:r w:rsidDel="2E6EF70B">
          <w:delText>, 3.3×10</w:delText>
        </w:r>
        <w:r w:rsidRPr="2E6EF70B" w:rsidDel="2E6EF70B">
          <w:rPr>
            <w:vertAlign w:val="superscript"/>
          </w:rPr>
          <w:delText>-3</w:delText>
        </w:r>
        <w:r w:rsidDel="2E6EF70B">
          <w:delText>, 1.2×10</w:delText>
        </w:r>
        <w:r w:rsidRPr="2E6EF70B" w:rsidDel="2E6EF70B">
          <w:rPr>
            <w:vertAlign w:val="superscript"/>
          </w:rPr>
          <w:delText>-9</w:delText>
        </w:r>
        <w:r w:rsidDel="2E6EF70B">
          <w:delText>, and 1.4×10</w:delText>
        </w:r>
        <w:r w:rsidRPr="2E6EF70B" w:rsidDel="2E6EF70B">
          <w:rPr>
            <w:vertAlign w:val="superscript"/>
          </w:rPr>
          <w:delText>-5</w:delText>
        </w:r>
        <w:r w:rsidDel="2E6EF70B">
          <w:delText xml:space="preserve">, respectively).  </w:delText>
        </w:r>
        <w:r w:rsidRPr="2E6EF70B" w:rsidDel="2E6EF70B">
          <w:rPr>
            <w:b w:val="1"/>
            <w:bCs w:val="1"/>
          </w:rPr>
          <w:delText>c-d</w:delText>
        </w:r>
        <w:r w:rsidDel="2E6EF70B">
          <w:delText xml:space="preserve">, association of microbiota changes with clinical parameters. We associated microbiota changes with clinical parameter changes based on linear mixed effect models, considering the random effects of individuals. Based on the explained variance of MSP to clinical parameters, we found significant associations between them (explained variance &gt; 10%) and showed their associations on the Chord diagram, presented with phyla </w:delText>
        </w:r>
        <w:r w:rsidRPr="2E6EF70B" w:rsidDel="2E6EF70B">
          <w:rPr>
            <w:b w:val="1"/>
            <w:bCs w:val="1"/>
          </w:rPr>
          <w:delText>(c)</w:delText>
        </w:r>
        <w:r w:rsidDel="2E6EF70B">
          <w:delText xml:space="preserve"> and genera </w:delText>
        </w:r>
        <w:r w:rsidRPr="2E6EF70B" w:rsidDel="2E6EF70B">
          <w:rPr>
            <w:b w:val="1"/>
            <w:bCs w:val="1"/>
          </w:rPr>
          <w:delText>(d)</w:delText>
        </w:r>
        <w:r w:rsidDel="2E6EF70B">
          <w:delText xml:space="preserve"> of respective MSPs.</w:delText>
        </w:r>
        <w:r w:rsidRPr="2E6EF70B" w:rsidDel="2E6EF70B">
          <w:rPr>
            <w:rFonts w:eastAsia="맑은 고딕" w:eastAsiaTheme="minorEastAsia"/>
            <w:b w:val="1"/>
            <w:bCs w:val="1"/>
            <w:lang w:eastAsia="ko-KR"/>
          </w:rPr>
          <w:delText xml:space="preserve"> </w:delText>
        </w:r>
        <w:r w:rsidRPr="2E6EF70B" w:rsidDel="2E6EF70B">
          <w:rPr>
            <w:rFonts w:eastAsia="맑은 고딕" w:eastAsiaTheme="minorEastAsia"/>
            <w:b w:val="1"/>
            <w:bCs w:val="1"/>
            <w:lang w:eastAsia="ko-KR"/>
          </w:rPr>
          <w:delText>e</w:delText>
        </w:r>
        <w:r w:rsidRPr="2E6EF70B" w:rsidDel="2E6EF70B">
          <w:rPr>
            <w:rFonts w:eastAsia="맑은 고딕" w:eastAsiaTheme="minorEastAsia"/>
            <w:b w:val="1"/>
            <w:bCs w:val="1"/>
            <w:lang w:eastAsia="ko-KR"/>
          </w:rPr>
          <w:delText>,</w:delText>
        </w:r>
        <w:r w:rsidRPr="2E6EF70B" w:rsidDel="2E6EF70B">
          <w:rPr>
            <w:rFonts w:eastAsia="맑은 고딕" w:eastAsiaTheme="minorEastAsia"/>
            <w:lang w:eastAsia="ko-KR"/>
          </w:rPr>
          <w:delText xml:space="preserve"> 10 clinical parameters significantly associated with MSPs by linear mixed effect models based on explained variance (&gt; 10%; See Supplementary Table S10</w:delText>
        </w:r>
        <w:r w:rsidRPr="2E6EF70B" w:rsidDel="2E6EF70B">
          <w:rPr>
            <w:rFonts w:eastAsia="맑은 고딕" w:eastAsiaTheme="minorEastAsia"/>
            <w:lang w:eastAsia="ko-KR"/>
          </w:rPr>
          <w:delText xml:space="preserve">). </w:delText>
        </w:r>
        <w:r w:rsidRPr="2E6EF70B" w:rsidDel="2E6EF70B">
          <w:rPr>
            <w:rFonts w:eastAsia="맑은 고딕" w:eastAsiaTheme="minorEastAsia"/>
            <w:b w:val="1"/>
            <w:bCs w:val="1"/>
            <w:lang w:eastAsia="ko-KR"/>
          </w:rPr>
          <w:delText>f</w:delText>
        </w:r>
        <w:r w:rsidRPr="2E6EF70B" w:rsidDel="2E6EF70B">
          <w:rPr>
            <w:rFonts w:eastAsia="맑은 고딕" w:eastAsiaTheme="minorEastAsia"/>
            <w:b w:val="1"/>
            <w:bCs w:val="1"/>
            <w:lang w:eastAsia="ko-KR"/>
          </w:rPr>
          <w:delText>-</w:delText>
        </w:r>
        <w:r w:rsidRPr="2E6EF70B" w:rsidDel="2E6EF70B">
          <w:rPr>
            <w:rFonts w:eastAsia="맑은 고딕" w:eastAsiaTheme="minorEastAsia"/>
            <w:b w:val="1"/>
            <w:bCs w:val="1"/>
            <w:lang w:eastAsia="ko-KR"/>
          </w:rPr>
          <w:delText>g</w:delText>
        </w:r>
        <w:r w:rsidRPr="2E6EF70B" w:rsidDel="2E6EF70B">
          <w:rPr>
            <w:rFonts w:eastAsia="맑은 고딕" w:eastAsiaTheme="minorEastAsia"/>
            <w:b w:val="1"/>
            <w:bCs w:val="1"/>
            <w:lang w:eastAsia="ko-KR"/>
          </w:rPr>
          <w:delText xml:space="preserve">, </w:delText>
        </w:r>
        <w:r w:rsidRPr="2E6EF70B" w:rsidDel="2E6EF70B">
          <w:rPr>
            <w:rFonts w:eastAsia="맑은 고딕" w:eastAsiaTheme="minorEastAsia"/>
            <w:i w:val="1"/>
            <w:iCs w:val="1"/>
            <w:lang w:eastAsia="ko-KR"/>
          </w:rPr>
          <w:delText>Bacteroides fragilis</w:delText>
        </w:r>
        <w:r w:rsidRPr="2E6EF70B" w:rsidDel="2E6EF70B">
          <w:rPr>
            <w:rFonts w:eastAsia="맑은 고딕" w:eastAsiaTheme="minorEastAsia"/>
            <w:lang w:eastAsia="ko-KR"/>
          </w:rPr>
          <w:delText xml:space="preserve"> (msp_0033) </w:delText>
        </w:r>
        <w:r w:rsidRPr="2E6EF70B" w:rsidDel="2E6EF70B">
          <w:rPr>
            <w:rFonts w:eastAsia="Malgun Gothic"/>
            <w:lang w:eastAsia="ko-KR"/>
          </w:rPr>
          <w:delText>was</w:delText>
        </w:r>
        <w:r w:rsidRPr="2E6EF70B" w:rsidDel="2E6EF70B">
          <w:rPr>
            <w:rFonts w:eastAsia="맑은 고딕" w:eastAsiaTheme="minorEastAsia"/>
            <w:lang w:eastAsia="ko-KR"/>
          </w:rPr>
          <w:delText xml:space="preserve"> significantly associated with (</w:delText>
        </w:r>
        <w:r w:rsidRPr="2E6EF70B" w:rsidDel="2E6EF70B">
          <w:rPr>
            <w:rFonts w:eastAsia="맑은 고딕" w:eastAsiaTheme="minorEastAsia"/>
            <w:b w:val="1"/>
            <w:bCs w:val="1"/>
            <w:lang w:eastAsia="ko-KR"/>
          </w:rPr>
          <w:delText>f</w:delText>
        </w:r>
        <w:r w:rsidRPr="2E6EF70B" w:rsidDel="2E6EF70B">
          <w:rPr>
            <w:rFonts w:eastAsia="맑은 고딕" w:eastAsiaTheme="minorEastAsia"/>
            <w:lang w:eastAsia="ko-KR"/>
          </w:rPr>
          <w:delText>) CRP and (</w:delText>
        </w:r>
        <w:r w:rsidRPr="2E6EF70B" w:rsidDel="2E6EF70B">
          <w:rPr>
            <w:rFonts w:eastAsia="맑은 고딕" w:eastAsiaTheme="minorEastAsia"/>
            <w:b w:val="1"/>
            <w:bCs w:val="1"/>
            <w:lang w:eastAsia="ko-KR"/>
          </w:rPr>
          <w:delText>g</w:delText>
        </w:r>
        <w:r w:rsidRPr="2E6EF70B" w:rsidDel="2E6EF70B">
          <w:rPr>
            <w:rFonts w:eastAsia="맑은 고딕" w:eastAsiaTheme="minorEastAsia"/>
            <w:lang w:eastAsia="ko-KR"/>
          </w:rPr>
          <w:delText xml:space="preserve">) </w:delText>
        </w:r>
        <w:r w:rsidRPr="2E6EF70B" w:rsidDel="2E6EF70B">
          <w:rPr>
            <w:rFonts w:eastAsia="Malgun Gothic"/>
            <w:lang w:eastAsia="ko-KR"/>
          </w:rPr>
          <w:delText>troponin</w:delText>
        </w:r>
        <w:r w:rsidRPr="2E6EF70B" w:rsidDel="2E6EF70B">
          <w:rPr>
            <w:rFonts w:eastAsia="맑은 고딕" w:eastAsiaTheme="minorEastAsia"/>
            <w:lang w:eastAsia="ko-KR"/>
          </w:rPr>
          <w:delText xml:space="preserve"> T levels (explained variances, 62.5% and 36%,</w:delText>
        </w:r>
        <w:r w:rsidRPr="2E6EF70B" w:rsidDel="2E6EF70B">
          <w:rPr>
            <w:rFonts w:eastAsia="맑은 고딕" w:eastAsiaTheme="minorEastAsia"/>
            <w:b w:val="1"/>
            <w:bCs w:val="1"/>
            <w:lang w:eastAsia="ko-KR"/>
          </w:rPr>
          <w:delText xml:space="preserve"> </w:delText>
        </w:r>
        <w:r w:rsidRPr="2E6EF70B" w:rsidDel="2E6EF70B">
          <w:rPr>
            <w:rFonts w:eastAsia="맑은 고딕" w:eastAsiaTheme="minorEastAsia"/>
            <w:lang w:eastAsia="ko-KR"/>
          </w:rPr>
          <w:delText>respectively).</w:delText>
        </w:r>
      </w:del>
    </w:p>
    <w:p w:rsidRPr="00495800" w:rsidR="00774420" w:rsidP="00177059" w:rsidRDefault="00774420" w14:paraId="7F8B6B6A" w14:textId="77777777"/>
    <w:p w:rsidRPr="00495800" w:rsidR="00774420" w:rsidP="00177059" w:rsidRDefault="00774420" w14:paraId="0700FFB0" w14:textId="28BD41A0">
      <w:r w:rsidRPr="00495800">
        <w:rPr>
          <w:b/>
        </w:rPr>
        <w:t>Extended Fig. 7. Analysis of functional clusters. a,</w:t>
      </w:r>
      <w:r w:rsidRPr="00495800">
        <w:t xml:space="preserve"> Overview of the identification of functional clusters. </w:t>
      </w:r>
      <w:r w:rsidRPr="00495800">
        <w:rPr>
          <w:b/>
        </w:rPr>
        <w:t>b,</w:t>
      </w:r>
      <w:r w:rsidRPr="00495800">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495800">
        <w:t>patho</w:t>
      </w:r>
      <w:proofErr w:type="spellEnd"/>
      <w:r w:rsidRPr="00495800">
        <w:t xml:space="preserve">-cluster” were coloured blue and red, respectively. </w:t>
      </w:r>
      <w:r w:rsidRPr="00495800">
        <w:rPr>
          <w:b/>
        </w:rPr>
        <w:t xml:space="preserve">c, </w:t>
      </w:r>
      <w:r w:rsidRPr="00495800">
        <w:rPr>
          <w:rFonts w:eastAsiaTheme="minorEastAsia"/>
          <w:lang w:eastAsia="ko-KR"/>
        </w:rPr>
        <w:t>Phyla associated with the functional clusters of known microbial functions. For example, we identified functional clusters enriched with enzymatic reactions producing butyrate and propionate (respective reactions of the cluster on left side) and reactions related to choline degradation, trimethylamine N-oxide (TMAO) production, acetogenesis (</w:t>
      </w:r>
      <w:r w:rsidRPr="00495800">
        <w:t>Wood-</w:t>
      </w:r>
      <w:proofErr w:type="spellStart"/>
      <w:r w:rsidRPr="00495800">
        <w:t>Ljungdahl</w:t>
      </w:r>
      <w:proofErr w:type="spellEnd"/>
      <w:r w:rsidRPr="00495800">
        <w:t xml:space="preserve"> pathway)</w:t>
      </w:r>
      <w:r w:rsidRPr="00495800">
        <w:rPr>
          <w:rFonts w:eastAsiaTheme="minorEastAsia"/>
          <w:lang w:eastAsia="ko-KR"/>
        </w:rPr>
        <w:t xml:space="preserve">, and mucin degradation (sialidase). Phyla of </w:t>
      </w:r>
      <w:r w:rsidRPr="00495800">
        <w:rPr>
          <w:rFonts w:eastAsiaTheme="minorEastAsia"/>
          <w:lang w:eastAsia="ko-KR"/>
        </w:rPr>
        <w:lastRenderedPageBreak/>
        <w:t xml:space="preserve">MSPs associated </w:t>
      </w:r>
      <w:r w:rsidRPr="00495800">
        <w:rPr>
          <w:rFonts w:eastAsia="Malgun Gothic"/>
          <w:lang w:eastAsia="ko-KR"/>
        </w:rPr>
        <w:t>with</w:t>
      </w:r>
      <w:r w:rsidRPr="00495800">
        <w:rPr>
          <w:rFonts w:eastAsiaTheme="minorEastAsia"/>
          <w:lang w:eastAsia="ko-KR"/>
        </w:rPr>
        <w:t xml:space="preserve"> those clusters (hypergeometric test p-value &lt; 10</w:t>
      </w:r>
      <w:r w:rsidRPr="00495800">
        <w:rPr>
          <w:rFonts w:eastAsiaTheme="minorEastAsia"/>
          <w:vertAlign w:val="superscript"/>
          <w:lang w:eastAsia="ko-KR"/>
        </w:rPr>
        <w:t>-3</w:t>
      </w:r>
      <w:r w:rsidRPr="00495800">
        <w:rPr>
          <w:rFonts w:eastAsiaTheme="minorEastAsia"/>
          <w:lang w:eastAsia="ko-KR"/>
        </w:rPr>
        <w:t xml:space="preserve">) </w:t>
      </w:r>
      <w:r w:rsidRPr="00495800">
        <w:rPr>
          <w:rFonts w:eastAsia="Malgun Gothic"/>
          <w:lang w:eastAsia="ko-KR"/>
        </w:rPr>
        <w:t>are</w:t>
      </w:r>
      <w:r w:rsidRPr="00495800">
        <w:rPr>
          <w:rFonts w:eastAsiaTheme="minorEastAsia"/>
          <w:lang w:eastAsia="ko-KR"/>
        </w:rPr>
        <w:t xml:space="preserve"> shown </w:t>
      </w:r>
      <w:r w:rsidRPr="00495800">
        <w:rPr>
          <w:rFonts w:eastAsia="Malgun Gothic"/>
          <w:lang w:eastAsia="ko-KR"/>
        </w:rPr>
        <w:t>in the</w:t>
      </w:r>
      <w:r w:rsidRPr="00495800">
        <w:rPr>
          <w:rFonts w:eastAsiaTheme="minorEastAsia"/>
          <w:lang w:eastAsia="ko-KR"/>
        </w:rPr>
        <w:t xml:space="preserve"> Chord diagram. </w:t>
      </w:r>
      <w:r w:rsidRPr="00495800">
        <w:rPr>
          <w:b/>
        </w:rPr>
        <w:t>d,</w:t>
      </w:r>
      <w:r w:rsidRPr="00495800">
        <w:t xml:space="preserve"> number of functional clusters mapped with microbial function/phenotype databases and their singleton cluster fractions (singleton and non-singleton coloured green and red, respectively).</w:t>
      </w:r>
    </w:p>
    <w:p w:rsidRPr="00495800" w:rsidR="00774420" w:rsidDel="00023BB4" w:rsidP="00177059" w:rsidRDefault="00173346" w14:paraId="1F74B055" w14:textId="35541BA1">
      <w:pPr>
        <w:rPr>
          <w:del w:author="Portlock, Theo" w:date="2021-11-30T10:23:00Z" w:id="432"/>
        </w:rPr>
      </w:pPr>
      <w:r w:rsidRPr="00495800">
        <w:rPr>
          <w:b/>
        </w:rPr>
        <w:t>Extended Fig. 8.</w:t>
      </w:r>
      <w:r w:rsidRPr="00495800">
        <w:t xml:space="preserve"> </w:t>
      </w:r>
      <w:r w:rsidRPr="00495800">
        <w:rPr>
          <w:b/>
        </w:rPr>
        <w:t>a,</w:t>
      </w:r>
      <w:r w:rsidRPr="00495800">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495800">
        <w:rPr>
          <w:b/>
        </w:rPr>
        <w:t xml:space="preserve"> b, </w:t>
      </w:r>
      <w:r w:rsidRPr="00495800">
        <w:t>among different sources of microbial functional annotations (</w:t>
      </w:r>
      <w:proofErr w:type="gramStart"/>
      <w:r w:rsidRPr="00495800">
        <w:t>e.g.</w:t>
      </w:r>
      <w:proofErr w:type="gramEnd"/>
      <w:r w:rsidRPr="00495800">
        <w:t xml:space="preserve"> KEGG module and pathway), we found that co-conservation of genes across different species was substantially low (Jaccard index &lt; 0.5).</w:t>
      </w:r>
    </w:p>
    <w:p w:rsidRPr="00495800" w:rsidR="00D10F6E" w:rsidDel="00023BB4" w:rsidP="00177059" w:rsidRDefault="00D10F6E" w14:paraId="0E5079AC" w14:textId="10C3EC22">
      <w:pPr>
        <w:rPr>
          <w:del w:author="Portlock, Theo" w:date="2021-11-30T10:23:00Z" w:id="433"/>
        </w:rPr>
      </w:pPr>
    </w:p>
    <w:p w:rsidRPr="00495800" w:rsidR="00465993" w:rsidP="00177059" w:rsidRDefault="00465993" w14:paraId="286A819E" w14:textId="77777777"/>
    <w:p w:rsidRPr="007749A9" w:rsidR="00465993" w:rsidP="00653711" w:rsidRDefault="00465993" w14:paraId="18FB61D8" w14:textId="77777777">
      <w:pPr>
        <w:pStyle w:val="Heading1"/>
        <w:spacing w:before="360"/>
        <w:contextualSpacing w:val="0"/>
        <w:pPrChange w:author="Portlock, Theo" w:date="2021-11-30T11:04:00Z" w:id="434">
          <w:pPr/>
        </w:pPrChange>
      </w:pPr>
      <w:r w:rsidRPr="007749A9">
        <w:t>Supplementary Figures Legends</w:t>
      </w:r>
    </w:p>
    <w:p w:rsidRPr="00495800" w:rsidR="00465993" w:rsidP="00177059" w:rsidRDefault="00465993" w14:paraId="7EE54DF8" w14:textId="11AC1339">
      <w:r w:rsidRPr="00495800">
        <w:rPr>
          <w:b/>
        </w:rPr>
        <w:t xml:space="preserve">Supplementary </w:t>
      </w:r>
      <w:r w:rsidRPr="00495800" w:rsidR="00173346">
        <w:rPr>
          <w:b/>
        </w:rPr>
        <w:t xml:space="preserve">Fig. </w:t>
      </w:r>
      <w:r w:rsidRPr="00495800">
        <w:rPr>
          <w:b/>
        </w:rPr>
        <w:t>1</w:t>
      </w:r>
      <w:r w:rsidRPr="00495800" w:rsidR="00173346">
        <w:rPr>
          <w:b/>
        </w:rPr>
        <w:t>.</w:t>
      </w:r>
      <w:r w:rsidRPr="00495800" w:rsidR="00173346">
        <w:t xml:space="preserve"> </w:t>
      </w:r>
      <w:r w:rsidRPr="00495800">
        <w:t xml:space="preserve">Preserved distinct geographical clusters through ordination analysis of </w:t>
      </w:r>
      <w:r w:rsidRPr="00495800">
        <w:rPr>
          <w:i/>
          <w:iCs/>
        </w:rPr>
        <w:t>monocle</w:t>
      </w:r>
      <w:r w:rsidRPr="00495800">
        <w:t>. We checked how clusters are changing after excluding (</w:t>
      </w:r>
      <w:r w:rsidRPr="00495800">
        <w:rPr>
          <w:b/>
        </w:rPr>
        <w:t>a</w:t>
      </w:r>
      <w:r w:rsidRPr="00495800">
        <w:t>) European countries, (</w:t>
      </w:r>
      <w:r w:rsidRPr="00495800">
        <w:rPr>
          <w:b/>
        </w:rPr>
        <w:t>b</w:t>
      </w:r>
      <w:r w:rsidRPr="00495800">
        <w:t>) US/Japan/China, and (</w:t>
      </w:r>
      <w:r w:rsidRPr="00495800">
        <w:rPr>
          <w:b/>
        </w:rPr>
        <w:t>c</w:t>
      </w:r>
      <w:r w:rsidRPr="00495800">
        <w:t xml:space="preserve">) </w:t>
      </w:r>
      <w:proofErr w:type="gramStart"/>
      <w:r w:rsidRPr="00495800">
        <w:t>Non-westernized</w:t>
      </w:r>
      <w:proofErr w:type="gramEnd"/>
      <w:r w:rsidRPr="00495800">
        <w:t xml:space="preserve"> countries. We still found that European samples were clustered together, and non-westernized countries clustered together, and US/Japan/China clustered together. In each subpanel (</w:t>
      </w:r>
      <w:r w:rsidRPr="00495800">
        <w:rPr>
          <w:b/>
        </w:rPr>
        <w:t>a-c</w:t>
      </w:r>
      <w:r w:rsidRPr="00495800">
        <w:t xml:space="preserve">), we showed monocle plots with clusters identified </w:t>
      </w:r>
      <w:r w:rsidRPr="00495800">
        <w:rPr>
          <w:i/>
          <w:iCs/>
        </w:rPr>
        <w:t>monocle</w:t>
      </w:r>
      <w:r w:rsidRPr="00495800">
        <w:t xml:space="preserve"> (ordination plots) and fraction of samples per given clusters (bar plots). </w:t>
      </w:r>
    </w:p>
    <w:p w:rsidRPr="00495800" w:rsidR="00465993" w:rsidP="00177059" w:rsidRDefault="00465993" w14:paraId="3DED0D45" w14:textId="26B5EFBF">
      <w:r w:rsidRPr="00495800">
        <w:rPr>
          <w:b/>
        </w:rPr>
        <w:t xml:space="preserve">Supplementary </w:t>
      </w:r>
      <w:r w:rsidRPr="00495800" w:rsidR="00D47E0A">
        <w:rPr>
          <w:b/>
        </w:rPr>
        <w:t xml:space="preserve">Fig. </w:t>
      </w:r>
      <w:r w:rsidRPr="00495800">
        <w:rPr>
          <w:b/>
        </w:rPr>
        <w:t>2</w:t>
      </w:r>
      <w:r w:rsidRPr="00495800" w:rsidR="00D47E0A">
        <w:rPr>
          <w:b/>
        </w:rPr>
        <w:t xml:space="preserve">. </w:t>
      </w:r>
      <w:r w:rsidRPr="00495800">
        <w:t>Mapping rates of metagenomics reads of healthy samples to integrated gene catalogue. We showed the mapping rate per country and found majority of countries are above 70%; non-westernized countries tend to be lower in mapping rates (</w:t>
      </w:r>
      <w:proofErr w:type="gramStart"/>
      <w:r w:rsidRPr="00495800">
        <w:t>e.g.</w:t>
      </w:r>
      <w:proofErr w:type="gramEnd"/>
      <w:r w:rsidRPr="00495800">
        <w:t xml:space="preserve"> </w:t>
      </w:r>
      <w:r w:rsidRPr="00495800">
        <w:rPr>
          <w:i/>
          <w:iCs/>
        </w:rPr>
        <w:t>Fiji</w:t>
      </w:r>
      <w:r w:rsidRPr="00495800">
        <w:t>).</w:t>
      </w:r>
    </w:p>
    <w:p w:rsidRPr="00495800" w:rsidR="004B74BD" w:rsidDel="00023BB4" w:rsidP="00177059" w:rsidRDefault="004B74BD" w14:paraId="3F27C0F2" w14:textId="2BDCC956">
      <w:pPr>
        <w:rPr>
          <w:del w:author="Portlock, Theo" w:date="2021-11-30T10:23:00Z" w:id="435"/>
        </w:rPr>
      </w:pPr>
      <w:r w:rsidRPr="00495800">
        <w:rPr>
          <w:b/>
        </w:rPr>
        <w:t>Supplementary Fig. 3.</w:t>
      </w:r>
      <w:r w:rsidRPr="00495800">
        <w:t xml:space="preserve"> Essentiality analysis. The heatmap of metabolites leading to </w:t>
      </w:r>
      <w:r w:rsidRPr="00495800" w:rsidR="00750E29">
        <w:t xml:space="preserve">the </w:t>
      </w:r>
      <w:r w:rsidRPr="00495800">
        <w:t>decrease of growth rate or lethality in the IFS and OFS species showed that essentiality is significantly different between the group (fisher exact test, p-value = 0.05).</w:t>
      </w:r>
    </w:p>
    <w:p w:rsidRPr="00495800" w:rsidR="002B4D07" w:rsidP="00177059" w:rsidRDefault="002B4D07" w14:paraId="25BB3F2D" w14:textId="77777777"/>
    <w:p w:rsidRPr="00495800" w:rsidR="002B4D07" w:rsidP="00177059" w:rsidRDefault="002B4D07" w14:paraId="4B241EC7" w14:textId="52E199A5">
      <w:pPr>
        <w:rPr>
          <w:del w:author="JOSE FERNANDO GARCIA GUEVARA" w:date="2021-12-03T00:21:52.757Z" w:id="777400558"/>
        </w:rPr>
      </w:pPr>
      <w:del w:author="JOSE FERNANDO GARCIA GUEVARA" w:date="2021-12-03T00:21:52.757Z" w:id="1219404294">
        <w:r w:rsidRPr="2E6EF70B" w:rsidDel="2E6EF70B">
          <w:rPr>
            <w:b w:val="1"/>
            <w:bCs w:val="1"/>
          </w:rPr>
          <w:delText>Supplementary Fig. 4.</w:delText>
        </w:r>
        <w:r w:rsidDel="2E6EF70B">
          <w:delText xml:space="preserve"> Constraint-based modelling of common IFS and OFS detected in three different cohorts, WELLNESS, DINAMIC, and HPFS cohorts. </w:delText>
        </w:r>
        <w:r w:rsidRPr="2E6EF70B" w:rsidDel="2E6EF70B">
          <w:rPr>
            <w:b w:val="1"/>
            <w:bCs w:val="1"/>
          </w:rPr>
          <w:delText>a,</w:delText>
        </w:r>
        <w:r w:rsidDel="2E6EF70B">
          <w:delText xml:space="preserve"> boxplot of growth rates of common IFS and OFS species, predicted in the four different diets </w:delText>
        </w:r>
        <w:r w:rsidRPr="2E6EF70B" w:rsidDel="2E6EF70B">
          <w:rPr>
            <w:b w:val="1"/>
            <w:bCs w:val="1"/>
          </w:rPr>
          <w:delText>b,</w:delText>
        </w:r>
        <w:r w:rsidDel="2E6EF70B">
          <w:delText xml:space="preserve"> boxplot of variance of growth rate changes for four different diets. To compare the variance among the MSPs the growth rates were normalized. </w:delText>
        </w:r>
        <w:r w:rsidRPr="2E6EF70B" w:rsidDel="2E6EF70B">
          <w:rPr>
            <w:b w:val="1"/>
            <w:bCs w:val="1"/>
          </w:rPr>
          <w:delText>c,</w:delText>
        </w:r>
        <w:r w:rsidDel="2E6EF70B">
          <w:delText xml:space="preserve"> the heatmap of metabolites leading to decrease of growth rate or lethality in the common IFS and OFS species by essentiality analysis showed that essentiality is significantly different between the group (fisher exact test, p-value = 0.05).</w:delText>
        </w:r>
      </w:del>
    </w:p>
    <w:p w:rsidRPr="00495800" w:rsidR="00465993" w:rsidDel="00F36B39" w:rsidP="00177059" w:rsidRDefault="00465993" w14:paraId="1BA89A5D" w14:textId="0FC327E3">
      <w:pPr>
        <w:rPr>
          <w:del w:author="Portlock, Theo" w:date="2021-11-30T10:35:00Z" w:id="1920233306"/>
        </w:rPr>
      </w:pPr>
      <w:del w:author="JOSE FERNANDO GARCIA GUEVARA" w:date="2021-12-03T00:22:21.503Z" w:id="1037084129">
        <w:r w:rsidRPr="2E6EF70B" w:rsidDel="2E6EF70B">
          <w:rPr>
            <w:b w:val="1"/>
            <w:bCs w:val="1"/>
          </w:rPr>
          <w:delText xml:space="preserve">Supplementary Fig. 5. </w:delText>
        </w:r>
        <w:r w:rsidDel="2E6EF70B">
          <w:delText>Examination of different enrichment functional terms between common enriched and depleted species (Chi-square tests p-values &lt; 0.05, log odd ratio (LOD) &gt; 3). We checked different enrichment of functional terms of IFS and OFS signatures, including vitamin synthesis, amino acid metabolism, nutrient transport, BTEX metabolism, phosphotransferase system (PTS), ABC transporters, drug efflux metabolism (KEGG), storage carbohydrate (CAZyme), mobile genetic elements (PFAM), virulence factors (PATRIC). Y-axis indicates -log 10 p-values of Chi-square tests and X-axis indicates log2 odd ratio. Among common enriched species, ABC transporters, PTS system were enriched, whereas among common depleted species, storage CAZyme, amino acids, vitamin, and mobile genetic elements were enriched.</w:delText>
        </w:r>
      </w:del>
    </w:p>
    <w:p w:rsidRPr="00495800" w:rsidR="00465993" w:rsidP="00177059" w:rsidRDefault="00465993" w14:paraId="2E36AD77" w14:textId="77777777" w14:noSpellErr="1">
      <w:pPr>
        <w:rPr>
          <w:del w:author="JOSE FERNANDO GARCIA GUEVARA" w:date="2021-12-03T00:22:21.502Z" w:id="483888069"/>
        </w:rPr>
      </w:pPr>
    </w:p>
    <w:p w:rsidRPr="007749A9" w:rsidR="00465993" w:rsidP="00653711" w:rsidRDefault="00465993" w14:paraId="02A9733E" w14:textId="77777777">
      <w:pPr>
        <w:pStyle w:val="Heading2"/>
        <w:spacing w:before="360"/>
        <w:contextualSpacing w:val="0"/>
        <w:pPrChange w:author="Portlock, Theo" w:date="2021-11-30T11:03:00Z" w:id="437">
          <w:pPr/>
        </w:pPrChange>
      </w:pPr>
      <w:r w:rsidRPr="007749A9">
        <w:t>Supplementary Tables Legends</w:t>
      </w:r>
    </w:p>
    <w:p w:rsidRPr="00495800" w:rsidR="00465993" w:rsidP="00177059" w:rsidRDefault="00465993" w14:paraId="39B6D02A" w14:textId="0EBB0C31">
      <w:r w:rsidRPr="00495800">
        <w:rPr>
          <w:b/>
        </w:rPr>
        <w:t xml:space="preserve">Supplementary Table </w:t>
      </w:r>
      <w:r w:rsidRPr="00495800" w:rsidR="00943444">
        <w:rPr>
          <w:b/>
        </w:rPr>
        <w:t>S</w:t>
      </w:r>
      <w:r w:rsidRPr="00495800">
        <w:rPr>
          <w:b/>
        </w:rPr>
        <w:t>1</w:t>
      </w:r>
      <w:r w:rsidRPr="00495800" w:rsidR="00943444">
        <w:rPr>
          <w:b/>
        </w:rPr>
        <w:t>.</w:t>
      </w:r>
      <w:r w:rsidRPr="00495800" w:rsidR="00943444">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rsidRPr="00495800" w:rsidR="00465993" w:rsidP="00177059" w:rsidRDefault="00465993" w14:paraId="355CAF68" w14:textId="4D3CC2D8">
      <w:r w:rsidRPr="00495800">
        <w:rPr>
          <w:b/>
        </w:rPr>
        <w:lastRenderedPageBreak/>
        <w:t xml:space="preserve">Supplementary Table </w:t>
      </w:r>
      <w:r w:rsidRPr="00495800" w:rsidR="00943444">
        <w:rPr>
          <w:b/>
        </w:rPr>
        <w:t>S</w:t>
      </w:r>
      <w:r w:rsidRPr="00495800">
        <w:rPr>
          <w:b/>
        </w:rPr>
        <w:t>2</w:t>
      </w:r>
      <w:r w:rsidRPr="00495800" w:rsidR="00943444">
        <w:rPr>
          <w:b/>
        </w:rPr>
        <w:t>.</w:t>
      </w:r>
      <w:r w:rsidRPr="00495800" w:rsidR="00943444">
        <w:t xml:space="preserve"> </w:t>
      </w:r>
      <w:r w:rsidRPr="00495800">
        <w:t xml:space="preserve">List of </w:t>
      </w:r>
      <w:proofErr w:type="gramStart"/>
      <w:r w:rsidRPr="00495800">
        <w:t>region-enriched</w:t>
      </w:r>
      <w:proofErr w:type="gramEnd"/>
      <w:r w:rsidRPr="00495800">
        <w:t xml:space="preserve"> MSPs. Based on effect sizes (&gt;0.3 in more than six countries of comparison), we identified total 782 regionally enriched MSPs among healthy samples of 17 countries. </w:t>
      </w:r>
    </w:p>
    <w:p w:rsidRPr="00495800" w:rsidR="00943444" w:rsidP="00177059" w:rsidRDefault="00943444" w14:paraId="122A9DFA" w14:textId="3DFBD2E2">
      <w:r w:rsidRPr="00495800">
        <w:rPr>
          <w:b/>
        </w:rPr>
        <w:t>Supplementary Table S3.</w:t>
      </w:r>
      <w:r w:rsidRPr="00495800">
        <w:t xml:space="preserve"> Statistics of pan-metagenomics association study (pan-MGAS) results of 28 geographically distinct disease cohorts. We performed pan-MGAS analysis (shown in Fig</w:t>
      </w:r>
      <w:r w:rsidRPr="00495800" w:rsidR="00651376">
        <w:t>.</w:t>
      </w:r>
      <w:r w:rsidRPr="00495800">
        <w:t xml:space="preserve"> </w:t>
      </w:r>
      <w:r w:rsidRPr="00495800" w:rsidR="00651376">
        <w:t>1g</w:t>
      </w:r>
      <w:r w:rsidRPr="00495800">
        <w:t>) and identified enriched/depleted species in each cohort with effect sizes by each column (positive and negative values were assigned with effect sizes to indicate species enriched and depleted in given cohort, respectively). We identified total 441 MSPs significantly enriched/depleted species among cohorts. (</w:t>
      </w:r>
      <w:proofErr w:type="gramStart"/>
      <w:r w:rsidRPr="00495800">
        <w:t>effect</w:t>
      </w:r>
      <w:proofErr w:type="gramEnd"/>
      <w:r w:rsidRPr="00495800">
        <w:t xml:space="preserve"> sizes &gt; 0.3). </w:t>
      </w:r>
    </w:p>
    <w:p w:rsidRPr="00495800" w:rsidR="004E07C6" w:rsidP="00177059" w:rsidRDefault="004E07C6" w14:paraId="41948950" w14:textId="4AACAC3F">
      <w:r w:rsidRPr="00495800">
        <w:rPr>
          <w:b/>
        </w:rPr>
        <w:t>Supplementary Table S4.</w:t>
      </w:r>
      <w:r w:rsidRPr="00495800">
        <w:t xml:space="preserve"> Statistics of MSP common enriched/depleted in diseases. We examined the total and subtracted frequency of significantly enriched and depleted species in diseases (</w:t>
      </w:r>
      <w:r w:rsidRPr="00495800">
        <w:rPr>
          <w:rFonts w:hint="eastAsia"/>
        </w:rPr>
        <w:t xml:space="preserve">total frequency </w:t>
      </w:r>
      <w:r w:rsidRPr="00495800">
        <w:t>≥</w:t>
      </w:r>
      <w:r w:rsidRPr="00495800">
        <w:rPr>
          <w:rFonts w:hint="eastAsia"/>
        </w:rPr>
        <w:t xml:space="preserve"> 3 and absolute subtracted frequency </w:t>
      </w:r>
      <w:r w:rsidRPr="00495800">
        <w:t>≥</w:t>
      </w:r>
      <w:r w:rsidRPr="00495800">
        <w:rPr>
          <w:rFonts w:hint="eastAsia"/>
        </w:rPr>
        <w:t xml:space="preserve"> 2</w:t>
      </w:r>
      <w:r w:rsidRPr="00495800">
        <w:t xml:space="preserve">). Total 24 species were frequently enriched in diseases, whereas 12 species were frequently depleted in diseases. For more detailed understanding of those 36 species, we presented their </w:t>
      </w:r>
      <w:r w:rsidR="00552880">
        <w:t>IFS</w:t>
      </w:r>
      <w:r w:rsidRPr="00495800">
        <w:t>/</w:t>
      </w:r>
      <w:r w:rsidR="00552880">
        <w:t>OFS</w:t>
      </w:r>
      <w:r w:rsidRPr="00495800">
        <w:t xml:space="preserve"> scores, log2 fold changes between HGR and LGR populations, and region-enrichment. </w:t>
      </w:r>
    </w:p>
    <w:p w:rsidRPr="00495800" w:rsidR="00863825" w:rsidP="00177059" w:rsidRDefault="00863825" w14:paraId="5D45A413" w14:textId="55D1CD9C">
      <w:commentRangeStart w:id="438"/>
      <w:r w:rsidRPr="00495800">
        <w:rPr>
          <w:b/>
        </w:rPr>
        <w:t>Supplementary Table S5.</w:t>
      </w:r>
      <w:r w:rsidRPr="00495800">
        <w:t xml:space="preserve"> Summary of Markov Chain Model (MCM) and species-retaining probability. We showed estimated </w:t>
      </w:r>
      <w:r w:rsidR="00552880">
        <w:t>IFS</w:t>
      </w:r>
      <w:r w:rsidRPr="00495800">
        <w:t xml:space="preserve"> and </w:t>
      </w:r>
      <w:r w:rsidR="00552880">
        <w:t>OFS</w:t>
      </w:r>
      <w:r w:rsidRPr="00495800">
        <w:t xml:space="preserve"> probability with upper and lower bounds and standard errors from MCM analysis. We also presented prevalence and average abundance of given MSP of Swedish wellness cohort and species-retaining probability at 6 months by Kaplan-Meier analysis. </w:t>
      </w:r>
      <w:r w:rsidR="00552880">
        <w:t>IFS</w:t>
      </w:r>
      <w:r w:rsidRPr="00495800">
        <w:t xml:space="preserve"> and </w:t>
      </w:r>
      <w:r w:rsidR="00552880">
        <w:t>OFS</w:t>
      </w:r>
      <w:r w:rsidRPr="00495800">
        <w:t xml:space="preserve"> probability were estimated at 10 million reads and in parallel we also showed </w:t>
      </w:r>
      <w:r w:rsidR="00552880">
        <w:t>IFS</w:t>
      </w:r>
      <w:r w:rsidRPr="00495800">
        <w:t xml:space="preserve"> and </w:t>
      </w:r>
      <w:r w:rsidR="00552880">
        <w:t>OFS</w:t>
      </w:r>
      <w:r w:rsidRPr="00495800">
        <w:t xml:space="preserve"> probability estimated at 5 and 15 million reads. We also showed species present at 10 million reads but absent at 5 and 15 million reads. For better understanding, we also added columns describing common enriched/depleted species among 28 geographically distinct </w:t>
      </w:r>
      <w:r w:rsidRPr="00495800">
        <w:lastRenderedPageBreak/>
        <w:t xml:space="preserve">disease cohorts (defined in Fig. </w:t>
      </w:r>
      <w:r w:rsidRPr="00495800" w:rsidR="00206C36">
        <w:t>1h</w:t>
      </w:r>
      <w:r w:rsidRPr="00495800">
        <w:t>), the number of significant cohorts identified enriched or depleted for common species, and microorganisms detected in bloodstream infection analysis</w:t>
      </w:r>
      <w:r w:rsidRPr="00495800" w:rsidR="00F70D64">
        <w:t xml:space="preserve"> (Ecker et al., Expert Review of Molecular Diagnostics, 2014)</w:t>
      </w:r>
      <w:r w:rsidRPr="00495800">
        <w:t>.</w:t>
      </w:r>
      <w:commentRangeEnd w:id="438"/>
      <w:r w:rsidR="00F36B39">
        <w:rPr>
          <w:rStyle w:val="CommentReference"/>
          <w:rFonts w:eastAsiaTheme="minorEastAsia"/>
          <w:lang w:val="en-US" w:eastAsia="ko-KR"/>
        </w:rPr>
        <w:commentReference w:id="438"/>
      </w:r>
    </w:p>
    <w:p w:rsidRPr="00495800" w:rsidR="004E07C6" w:rsidP="00177059" w:rsidRDefault="006239D6" w14:paraId="5A91746D" w14:textId="4B61F211">
      <w:r w:rsidRPr="00495800">
        <w:rPr>
          <w:b/>
        </w:rPr>
        <w:t xml:space="preserve">Supplementary Table S6. </w:t>
      </w:r>
      <w:r w:rsidRPr="00495800">
        <w:t xml:space="preserve">Summary of the simulated growth rates for 34 </w:t>
      </w:r>
      <w:r w:rsidR="009E3B5D">
        <w:t>OFS</w:t>
      </w:r>
      <w:r w:rsidRPr="00495800">
        <w:t xml:space="preserve"> and 30 </w:t>
      </w:r>
      <w:r w:rsidR="00552880">
        <w:t>IFS</w:t>
      </w:r>
      <w:r w:rsidRPr="00495800">
        <w:t xml:space="preserve"> GEMs based on four different dietary inputs.</w:t>
      </w:r>
    </w:p>
    <w:p w:rsidRPr="00495800" w:rsidR="00305BEF" w:rsidP="00177059" w:rsidRDefault="00465993" w14:paraId="52EFBB21" w14:textId="049587F5">
      <w:r w:rsidRPr="00495800">
        <w:rPr>
          <w:b/>
        </w:rPr>
        <w:t xml:space="preserve">Supplementary Table </w:t>
      </w:r>
      <w:r w:rsidRPr="00495800" w:rsidR="00500CCD">
        <w:rPr>
          <w:b/>
        </w:rPr>
        <w:t>S7.</w:t>
      </w:r>
      <w:r w:rsidRPr="00495800">
        <w:t xml:space="preserve"> Statistics of high-gene-richness (HGR)/low-gene-richness (LGR) enriched species. Comparing HGR and LGR populations (top-25% and bottom-25% in gene richness, respectively), we identified species significantly enriched in HGR or LGR (</w:t>
      </w:r>
      <w:r w:rsidRPr="00495800" w:rsidR="005B60A2">
        <w:t xml:space="preserve">Wilcoxon two-sided tests </w:t>
      </w:r>
      <w:r w:rsidRPr="00495800">
        <w:t>adjusted p-value &lt; 10</w:t>
      </w:r>
      <w:r w:rsidRPr="00495800">
        <w:rPr>
          <w:vertAlign w:val="superscript"/>
        </w:rPr>
        <w:t>-3</w:t>
      </w:r>
      <w:r w:rsidRPr="00495800">
        <w:t xml:space="preserve"> and |log </w:t>
      </w:r>
      <w:proofErr w:type="gramStart"/>
      <w:r w:rsidRPr="00495800">
        <w:t>2 fold</w:t>
      </w:r>
      <w:proofErr w:type="gramEnd"/>
      <w:r w:rsidRPr="00495800">
        <w:t xml:space="preserve"> change| &gt; 2) and presented relevant statistics of significant species, such as log 2 fold change, p-value (Wilcoxon </w:t>
      </w:r>
      <w:r w:rsidRPr="00495800" w:rsidR="00834A7E">
        <w:t xml:space="preserve">two-sided </w:t>
      </w:r>
      <w:r w:rsidRPr="00495800">
        <w:t xml:space="preserve">test), adjusted p-value, relative abundance at HGR and LGR. </w:t>
      </w:r>
    </w:p>
    <w:p w:rsidRPr="00495800" w:rsidR="00305BEF" w:rsidP="00177059" w:rsidRDefault="00305BEF" w14:paraId="396EDD47" w14:textId="229422E1">
      <w:r w:rsidRPr="00495800">
        <w:rPr>
          <w:b/>
        </w:rPr>
        <w:t>Supplementary Table S8.</w:t>
      </w:r>
      <w:r w:rsidRPr="00495800">
        <w:t xml:space="preserve"> Statistics of associations between </w:t>
      </w:r>
      <w:r w:rsidR="00552880">
        <w:t>IFS</w:t>
      </w:r>
      <w:r w:rsidRPr="00495800">
        <w:t>/</w:t>
      </w:r>
      <w:r w:rsidR="00552880">
        <w:t>OFS</w:t>
      </w:r>
      <w:r w:rsidRPr="00495800">
        <w:t xml:space="preserve"> species populations and clinical parameters. We identified six clinical parameters significantly associated with </w:t>
      </w:r>
      <w:r w:rsidR="00552880">
        <w:t>IFS</w:t>
      </w:r>
      <w:r w:rsidRPr="00495800">
        <w:t>/</w:t>
      </w:r>
      <w:r w:rsidR="00552880">
        <w:t>OFS</w:t>
      </w:r>
      <w:r w:rsidRPr="00495800">
        <w:t xml:space="preserve"> species populations by linear mixed effect models. We showed corresponding t-statistics, and p-values of significantly associated clinical parameters. </w:t>
      </w:r>
    </w:p>
    <w:p w:rsidRPr="00495800" w:rsidR="00251AFF" w:rsidP="00177059" w:rsidRDefault="00251AFF" w14:paraId="4954B543" w14:textId="2AB170C6">
      <w:r w:rsidRPr="00495800">
        <w:rPr>
          <w:b/>
        </w:rPr>
        <w:t>Supplementary Table S9.</w:t>
      </w:r>
      <w:r w:rsidRPr="00495800">
        <w:t xml:space="preserve"> Summary of clinical data of Swedish wellness cohorts of 86 individuals. Total 40 clinical parameters were presented with respective average score, standard deviation and the number of available samples. </w:t>
      </w:r>
    </w:p>
    <w:p w:rsidRPr="00495800" w:rsidR="00305BEF" w:rsidP="00177059" w:rsidRDefault="00251AFF" w14:paraId="03343A83" w14:textId="735BF9B1">
      <w:r w:rsidRPr="00495800">
        <w:rPr>
          <w:b/>
        </w:rPr>
        <w:t>Supplementary Table S10.</w:t>
      </w:r>
      <w:r w:rsidRPr="00495800">
        <w:t xml:space="preserve"> Statistics of associations between species abundance and clinical parameters. based on linear mixed effect models, we identified significant associations of MSP abundance and clinical parameters. We showed corresponding t-statistics, p-value, adjusted p-value and explained variance (%).</w:t>
      </w:r>
    </w:p>
    <w:p w:rsidRPr="00495800" w:rsidR="00465993" w:rsidP="00177059" w:rsidRDefault="00465993" w14:paraId="01DC7A1E" w14:textId="5ABE360C">
      <w:r w:rsidRPr="00495800">
        <w:rPr>
          <w:b/>
        </w:rPr>
        <w:lastRenderedPageBreak/>
        <w:t xml:space="preserve">Supplementary Table </w:t>
      </w:r>
      <w:r w:rsidRPr="00495800" w:rsidR="00251AFF">
        <w:rPr>
          <w:b/>
        </w:rPr>
        <w:t>S11.</w:t>
      </w:r>
      <w:r w:rsidRPr="00495800">
        <w:t xml:space="preserve"> Statistics of associations between </w:t>
      </w:r>
      <w:r w:rsidR="00552880">
        <w:t>IFS</w:t>
      </w:r>
      <w:r w:rsidRPr="00495800">
        <w:t>/</w:t>
      </w:r>
      <w:r w:rsidR="00552880">
        <w:t>OFS</w:t>
      </w:r>
      <w:r w:rsidRPr="00495800">
        <w:t xml:space="preserve"> scores and microbial functions. Among 19,540 features from seven databases, we identified 4,464 microbial functions significantly associated with </w:t>
      </w:r>
      <w:r w:rsidR="00552880">
        <w:t>IFS</w:t>
      </w:r>
      <w:r w:rsidRPr="00495800">
        <w:t>/</w:t>
      </w:r>
      <w:r w:rsidR="00552880">
        <w:t>OFS</w:t>
      </w:r>
      <w:r w:rsidRPr="00495800">
        <w:t xml:space="preserve"> scores among present species by linear regressions (adjusted p-value &lt; 10</w:t>
      </w:r>
      <w:r w:rsidRPr="00495800">
        <w:rPr>
          <w:vertAlign w:val="superscript"/>
        </w:rPr>
        <w:t>-3</w:t>
      </w:r>
      <w:r w:rsidRPr="00495800">
        <w:t xml:space="preserve">). We showed t-statistics, p-value, and adjusted p-value of regression tests of all significantly associated functions. Source of given functional annotation was shown at the Class column.  </w:t>
      </w:r>
    </w:p>
    <w:p w:rsidRPr="00495800" w:rsidR="00465993" w:rsidP="00177059" w:rsidRDefault="00465993" w14:paraId="02457551" w14:textId="25BB452A">
      <w:r w:rsidRPr="00495800">
        <w:rPr>
          <w:b/>
        </w:rPr>
        <w:t xml:space="preserve">Supplementary Table </w:t>
      </w:r>
      <w:r w:rsidRPr="00495800" w:rsidR="00251AFF">
        <w:rPr>
          <w:b/>
        </w:rPr>
        <w:t>S12.</w:t>
      </w:r>
      <w:r w:rsidRPr="00495800">
        <w:t xml:space="preserve"> Functional classes associated with </w:t>
      </w:r>
      <w:r w:rsidR="00552880">
        <w:t>IFS</w:t>
      </w:r>
      <w:r w:rsidRPr="00495800">
        <w:t xml:space="preserve"> and </w:t>
      </w:r>
      <w:r w:rsidR="00552880">
        <w:t>OFS</w:t>
      </w:r>
      <w:r w:rsidRPr="00495800">
        <w:t xml:space="preserve">. Among 4,464 significantly associated microbial functions to </w:t>
      </w:r>
      <w:r w:rsidR="00552880">
        <w:t>IFS</w:t>
      </w:r>
      <w:r w:rsidRPr="00495800">
        <w:t xml:space="preserve"> and </w:t>
      </w:r>
      <w:r w:rsidR="00552880">
        <w:t>OFS</w:t>
      </w:r>
      <w:r w:rsidRPr="00495800">
        <w:t xml:space="preserve"> (adjusted p-values &lt; 10</w:t>
      </w:r>
      <w:r w:rsidRPr="00495800">
        <w:rPr>
          <w:vertAlign w:val="superscript"/>
        </w:rPr>
        <w:t>-3</w:t>
      </w:r>
      <w:r w:rsidRPr="00495800">
        <w:t xml:space="preserve">), we found some functional classes were enriched with the associated functional terms. We showed functional classes and enriched fractions (%) in the table.  </w:t>
      </w:r>
    </w:p>
    <w:p w:rsidRPr="00465993" w:rsidR="00465993" w:rsidDel="001A24FB" w:rsidRDefault="00465993" w14:paraId="4DDD11A9" w14:textId="04C518D6">
      <w:pPr>
        <w:rPr>
          <w:del w:author="Portlock, Theo" w:date="2021-11-22T13:50:00Z" w:id="439"/>
        </w:rPr>
      </w:pPr>
      <w:r w:rsidRPr="00495800">
        <w:rPr>
          <w:b/>
        </w:rPr>
        <w:t xml:space="preserve">Supplementary Table </w:t>
      </w:r>
      <w:r w:rsidRPr="00495800" w:rsidR="00251AFF">
        <w:rPr>
          <w:b/>
        </w:rPr>
        <w:t>S</w:t>
      </w:r>
      <w:r w:rsidRPr="00495800">
        <w:rPr>
          <w:b/>
        </w:rPr>
        <w:t>1</w:t>
      </w:r>
      <w:r w:rsidRPr="00495800" w:rsidR="005A348A">
        <w:rPr>
          <w:b/>
        </w:rPr>
        <w:t>3</w:t>
      </w:r>
      <w:r w:rsidRPr="00495800" w:rsidR="00251AFF">
        <w:rPr>
          <w:b/>
        </w:rPr>
        <w:t>.</w:t>
      </w:r>
      <w:r w:rsidRPr="00495800" w:rsidR="00251AFF">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r w:rsidRPr="00465993">
        <w:t xml:space="preserve"> </w:t>
      </w:r>
    </w:p>
    <w:p w:rsidR="00465993" w:rsidDel="001A24FB" w:rsidRDefault="00465993" w14:paraId="7F835670" w14:textId="77777777">
      <w:pPr>
        <w:rPr>
          <w:del w:author="Portlock, Theo" w:date="2021-11-22T13:50:00Z" w:id="440"/>
        </w:rPr>
      </w:pPr>
    </w:p>
    <w:p w:rsidR="008D3327" w:rsidP="00177059" w:rsidRDefault="008D3327" w14:paraId="1B5E3EF0" w14:textId="6061CB1C"/>
    <w:sectPr w:rsidR="008D3327" w:rsidSect="0084771B">
      <w:pgSz w:w="12240" w:h="15840" w:orient="portrait" w:code="1"/>
      <w:pgMar w:top="1440" w:right="1440" w:bottom="1440" w:left="1440" w:header="708" w:footer="708" w:gutter="0"/>
      <w:lnNumType w:countBy="1" w:restart="continuous"/>
      <w:cols w:space="708"/>
      <w:docGrid w:linePitch="360"/>
      <w:headerReference w:type="default" r:id="R7382c3478c2547f1"/>
      <w:footerReference w:type="default" r:id="Rdcd3336904c740bc"/>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PT" w:author="Portlock, Theo" w:date="2021-11-25T14:13:00Z" w:id="70">
    <w:p w:rsidR="00BE204A" w:rsidP="00177059" w:rsidRDefault="00BE204A" w14:paraId="0138BEBA" w14:textId="03533D37">
      <w:pPr>
        <w:pStyle w:val="CommentText"/>
      </w:pPr>
      <w:r>
        <w:rPr>
          <w:rStyle w:val="CommentReference"/>
        </w:rPr>
        <w:annotationRef/>
      </w:r>
      <w:r>
        <w:t>What is the story of the first paper?</w:t>
      </w:r>
    </w:p>
  </w:comment>
  <w:comment w:initials="PT" w:author="Portlock, Theo" w:date="2021-11-25T14:15:00Z" w:id="83">
    <w:p w:rsidR="00BE204A" w:rsidP="00177059" w:rsidRDefault="00BE204A" w14:paraId="128F1169" w14:textId="701C0DAF">
      <w:pPr>
        <w:pStyle w:val="CommentText"/>
      </w:pPr>
      <w:r>
        <w:rPr>
          <w:rStyle w:val="CommentReference"/>
        </w:rPr>
        <w:annotationRef/>
      </w:r>
      <w:r>
        <w:t>This is still the case right?</w:t>
      </w:r>
    </w:p>
  </w:comment>
  <w:comment w:initials="PT" w:author="Portlock, Theo" w:date="2021-11-25T14:16:00Z" w:id="87">
    <w:p w:rsidR="008F2CB4" w:rsidP="00177059" w:rsidRDefault="008F2CB4" w14:paraId="20DB283C" w14:textId="63475520">
      <w:pPr>
        <w:pStyle w:val="CommentText"/>
      </w:pPr>
      <w:r>
        <w:rPr>
          <w:rStyle w:val="CommentReference"/>
        </w:rPr>
        <w:annotationRef/>
      </w:r>
      <w:r>
        <w:t>Jose needs to make sure that this is still true, I suspect that it is</w:t>
      </w:r>
    </w:p>
  </w:comment>
  <w:comment w:initials="PT" w:author="Portlock, Theo" w:date="2021-11-25T14:17:00Z" w:id="88">
    <w:p w:rsidR="008F2CB4" w:rsidP="00177059" w:rsidRDefault="008F2CB4" w14:paraId="394E8907" w14:textId="0B7D25FC">
      <w:pPr>
        <w:pStyle w:val="CommentText"/>
      </w:pPr>
      <w:r>
        <w:rPr>
          <w:rStyle w:val="CommentReference"/>
        </w:rPr>
        <w:annotationRef/>
      </w:r>
      <w:r>
        <w:t>Check</w:t>
      </w:r>
    </w:p>
  </w:comment>
  <w:comment w:initials="PT" w:author="Portlock, Theo" w:date="2021-11-25T14:17:00Z" w:id="90">
    <w:p w:rsidR="008F2CB4" w:rsidP="00177059" w:rsidRDefault="008F2CB4" w14:paraId="5F564F44" w14:textId="7C50A53B">
      <w:pPr>
        <w:pStyle w:val="CommentText"/>
      </w:pPr>
      <w:r>
        <w:rPr>
          <w:rStyle w:val="CommentReference"/>
        </w:rPr>
        <w:annotationRef/>
      </w:r>
      <w:r>
        <w:t>Check here too</w:t>
      </w:r>
    </w:p>
  </w:comment>
  <w:comment w:initials="PT" w:author="Portlock, Theo" w:date="2021-11-25T14:18:00Z" w:id="95">
    <w:p w:rsidR="008F2CB4" w:rsidP="00177059" w:rsidRDefault="008F2CB4" w14:paraId="7CA6ECAB" w14:textId="39D07F61">
      <w:pPr>
        <w:pStyle w:val="CommentText"/>
      </w:pPr>
      <w:r>
        <w:rPr>
          <w:rStyle w:val="CommentReference"/>
        </w:rPr>
        <w:annotationRef/>
      </w:r>
      <w:r>
        <w:t>For the monocle, we separated to three groups (as before)</w:t>
      </w:r>
    </w:p>
  </w:comment>
  <w:comment w:initials="PT" w:author="Portlock, Theo" w:date="2021-11-25T14:18:00Z" w:id="96">
    <w:p w:rsidR="008F2CB4" w:rsidP="00177059" w:rsidRDefault="008F2CB4" w14:paraId="74C1BBA5" w14:textId="2C7475B0">
      <w:pPr>
        <w:pStyle w:val="CommentText"/>
      </w:pPr>
      <w:r>
        <w:rPr>
          <w:rStyle w:val="CommentReference"/>
        </w:rPr>
        <w:annotationRef/>
      </w:r>
      <w:r>
        <w:t>I need to check</w:t>
      </w:r>
    </w:p>
  </w:comment>
  <w:comment w:initials="PT" w:author="Portlock, Theo" w:date="2021-11-18T15:30:00Z" w:id="104">
    <w:p w:rsidR="006C5D62" w:rsidP="00177059" w:rsidRDefault="006C5D62" w14:paraId="1A6E5B11" w14:textId="67B737B0">
      <w:pPr>
        <w:pStyle w:val="CommentText"/>
      </w:pPr>
      <w:r>
        <w:rPr>
          <w:rStyle w:val="CommentReference"/>
        </w:rPr>
        <w:annotationRef/>
      </w:r>
      <w:r>
        <w:t>Not any more</w:t>
      </w:r>
    </w:p>
  </w:comment>
  <w:comment w:initials="PT" w:author="Portlock, Theo" w:date="2021-11-25T14:20:00Z" w:id="100">
    <w:p w:rsidR="008F2CB4" w:rsidP="00177059" w:rsidRDefault="008F2CB4" w14:paraId="3005F602" w14:textId="03A38454">
      <w:pPr>
        <w:pStyle w:val="CommentText"/>
      </w:pPr>
      <w:r>
        <w:rPr>
          <w:rStyle w:val="CommentReference"/>
        </w:rPr>
        <w:annotationRef/>
      </w:r>
      <w:r>
        <w:t>This section must be updated to match the new dataset</w:t>
      </w:r>
    </w:p>
  </w:comment>
  <w:comment w:initials="PT" w:author="Portlock, Theo" w:date="2021-11-25T14:21:00Z" w:id="155">
    <w:p w:rsidR="008F2CB4" w:rsidP="00177059" w:rsidRDefault="008F2CB4" w14:paraId="5D411949" w14:textId="76F49557">
      <w:pPr>
        <w:pStyle w:val="CommentText"/>
      </w:pPr>
      <w:r>
        <w:rPr>
          <w:rStyle w:val="CommentReference"/>
        </w:rPr>
        <w:annotationRef/>
      </w:r>
      <w:r>
        <w:t>This method is different now</w:t>
      </w:r>
    </w:p>
  </w:comment>
  <w:comment w:initials="PT" w:author="Portlock, Theo" w:date="2021-11-25T14:22:00Z" w:id="156">
    <w:p w:rsidR="000511EC" w:rsidP="00177059" w:rsidRDefault="000511EC" w14:paraId="3067A537" w14:textId="4C7E2F49">
      <w:pPr>
        <w:pStyle w:val="CommentText"/>
      </w:pPr>
      <w:r>
        <w:rPr>
          <w:rStyle w:val="CommentReference"/>
        </w:rPr>
        <w:annotationRef/>
      </w:r>
      <w:r>
        <w:t>Needs to be updated to Jose’s new results</w:t>
      </w:r>
    </w:p>
  </w:comment>
  <w:comment w:initials="PT" w:author="Portlock, Theo" w:date="2021-11-26T16:41:00Z" w:id="252">
    <w:p w:rsidR="004970BF" w:rsidP="00177059" w:rsidRDefault="004970BF" w14:paraId="1797E6D2" w14:textId="43472627">
      <w:pPr>
        <w:pStyle w:val="CommentText"/>
      </w:pPr>
      <w:r>
        <w:rPr>
          <w:rStyle w:val="CommentReference"/>
        </w:rPr>
        <w:annotationRef/>
      </w:r>
      <w:r>
        <w:t>talk about gh repo</w:t>
      </w:r>
    </w:p>
  </w:comment>
  <w:comment w:initials="PT" w:author="Portlock, Theo" w:date="2021-11-30T14:33:00Z" w:id="293">
    <w:p w:rsidR="00922965" w:rsidRDefault="00922965" w14:paraId="5C6FD8B7" w14:textId="77777777">
      <w:r>
        <w:rPr>
          <w:rStyle w:val="CommentReference"/>
        </w:rPr>
        <w:annotationRef/>
      </w:r>
      <w:r>
        <w:rPr>
          <w:rFonts w:ascii="Tahoma" w:hAnsi="Tahoma" w:cs="Tahoma" w:eastAsiaTheme="minorEastAsia"/>
          <w:sz w:val="16"/>
          <w:szCs w:val="20"/>
          <w:lang w:val="en-US" w:eastAsia="ko-KR"/>
        </w:rPr>
        <w:t>Check</w:t>
      </w:r>
    </w:p>
    <w:p w:rsidR="00922965" w:rsidP="00922965" w:rsidRDefault="00922965" w14:paraId="538ED581" w14:textId="49D9C8BC">
      <w:pPr>
        <w:pStyle w:val="CommentText"/>
      </w:pPr>
    </w:p>
  </w:comment>
  <w:comment w:initials="PT" w:author="Portlock, Theo" w:date="2021-11-22T13:46:00Z" w:id="389">
    <w:p w:rsidR="00F269BE" w:rsidP="00177059" w:rsidRDefault="00F269BE" w14:paraId="665CEC64" w14:textId="14814A30">
      <w:pPr>
        <w:pStyle w:val="CommentText"/>
      </w:pPr>
      <w:r>
        <w:rPr>
          <w:rStyle w:val="CommentReference"/>
        </w:rPr>
        <w:annotationRef/>
      </w:r>
      <w:r>
        <w:t>a bit vague perhaps?</w:t>
      </w:r>
    </w:p>
  </w:comment>
  <w:comment w:initials="PT" w:author="Portlock, Theo" w:date="2021-11-30T10:36:00Z" w:id="438">
    <w:p w:rsidR="00F36B39" w:rsidP="00F36B39" w:rsidRDefault="00F36B39" w14:paraId="3DA9D425" w14:textId="63F96ABE">
      <w:pPr>
        <w:pStyle w:val="CommentText"/>
      </w:pPr>
      <w:r>
        <w:rPr>
          <w:rStyle w:val="CommentReference"/>
        </w:rPr>
        <w:annotationRef/>
      </w:r>
      <w:r>
        <w:t>Don’t add this reference, just remove supplementary tables that don’t make sense any more</w:t>
      </w:r>
    </w:p>
  </w:comment>
  <w:comment w:initials="JG" w:author="JOSE FERNANDO GARCIA GUEVARA" w:date="2021-12-03T00:01:54" w:id="1588705086">
    <w:p w:rsidR="2E6EF70B" w:rsidRDefault="2E6EF70B" w14:paraId="7457A2B1" w14:textId="5C9DE0B5">
      <w:pPr>
        <w:pStyle w:val="CommentText"/>
      </w:pPr>
      <w:r w:rsidR="2E6EF70B">
        <w:rPr/>
        <w:t>Secondary metabolites no longer included</w:t>
      </w:r>
      <w:r>
        <w:rPr>
          <w:rStyle w:val="CommentReference"/>
        </w:rPr>
        <w:annotationRef/>
      </w:r>
    </w:p>
  </w:comment>
  <w:comment w:initials="JG" w:author="JOSE FERNANDO GARCIA GUEVARA" w:date="2021-12-03T00:51:34" w:id="678336843">
    <w:p w:rsidR="2E6EF70B" w:rsidRDefault="2E6EF70B" w14:paraId="336E022D" w14:textId="4667E2F1">
      <w:pPr>
        <w:pStyle w:val="CommentText"/>
      </w:pPr>
      <w:r w:rsidR="2E6EF70B">
        <w:rPr/>
        <w:t>needs update</w:t>
      </w:r>
      <w:r>
        <w:rPr>
          <w:rStyle w:val="CommentReference"/>
        </w:rPr>
        <w:annotationRef/>
      </w:r>
    </w:p>
  </w:comment>
  <w:comment w:initials="JG" w:author="JOSE FERNANDO GARCIA GUEVARA" w:date="2021-12-03T01:19:53" w:id="348157226">
    <w:p w:rsidR="2E6EF70B" w:rsidRDefault="2E6EF70B" w14:paraId="0F5D6CFB" w14:textId="6CA25E0A">
      <w:pPr>
        <w:pStyle w:val="CommentText"/>
      </w:pPr>
      <w:r w:rsidR="2E6EF70B">
        <w:rPr/>
        <w:t>We do not talk about gene richness anymore</w:t>
      </w:r>
      <w:r>
        <w:rPr>
          <w:rStyle w:val="CommentReference"/>
        </w:rPr>
        <w:annotationRef/>
      </w:r>
    </w:p>
  </w:comment>
  <w:comment w:initials="JG" w:author="JOSE FERNANDO GARCIA GUEVARA" w:date="2021-12-03T12:55:21" w:id="820832657">
    <w:p w:rsidR="2E6EF70B" w:rsidRDefault="2E6EF70B" w14:paraId="2A3E2453" w14:textId="108E2313">
      <w:pPr>
        <w:pStyle w:val="CommentText"/>
      </w:pPr>
      <w:r w:rsidR="2E6EF70B">
        <w:rPr/>
        <w:t>I think wir do not include this gene richness analysis anymore</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0138BEBA"/>
  <w15:commentEx w15:done="0" w15:paraId="128F1169"/>
  <w15:commentEx w15:done="0" w15:paraId="20DB283C"/>
  <w15:commentEx w15:done="0" w15:paraId="394E8907"/>
  <w15:commentEx w15:done="0" w15:paraId="5F564F44"/>
  <w15:commentEx w15:done="0" w15:paraId="7CA6ECAB"/>
  <w15:commentEx w15:done="0" w15:paraId="74C1BBA5"/>
  <w15:commentEx w15:done="0" w15:paraId="1A6E5B11"/>
  <w15:commentEx w15:done="0" w15:paraId="3005F602"/>
  <w15:commentEx w15:done="0" w15:paraId="5D411949"/>
  <w15:commentEx w15:done="0" w15:paraId="3067A537"/>
  <w15:commentEx w15:done="0" w15:paraId="1797E6D2"/>
  <w15:commentEx w15:done="0" w15:paraId="538ED581"/>
  <w15:commentEx w15:done="0" w15:paraId="665CEC64"/>
  <w15:commentEx w15:done="0" w15:paraId="3DA9D425"/>
  <w15:commentEx w15:done="0" w15:paraId="7457A2B1"/>
  <w15:commentEx w15:done="0" w15:paraId="336E022D"/>
  <w15:commentEx w15:done="0" w15:paraId="0F5D6CFB"/>
  <w15:commentEx w15:done="0" w15:paraId="2A3E2453"/>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54A188B" w16cex:dateUtc="2021-11-25T13:13:00Z"/>
  <w16cex:commentExtensible w16cex:durableId="254A191F" w16cex:dateUtc="2021-11-25T13:15:00Z"/>
  <w16cex:commentExtensible w16cex:durableId="254A193D" w16cex:dateUtc="2021-11-25T13:16:00Z"/>
  <w16cex:commentExtensible w16cex:durableId="254A1961" w16cex:dateUtc="2021-11-25T13:17:00Z"/>
  <w16cex:commentExtensible w16cex:durableId="254A1971" w16cex:dateUtc="2021-11-25T13:17:00Z"/>
  <w16cex:commentExtensible w16cex:durableId="254A19A4" w16cex:dateUtc="2021-11-25T13:18:00Z"/>
  <w16cex:commentExtensible w16cex:durableId="254A19C9" w16cex:dateUtc="2021-11-25T13:18:00Z"/>
  <w16cex:commentExtensible w16cex:durableId="2540F02F" w16cex:dateUtc="2021-11-18T14:30:00Z"/>
  <w16cex:commentExtensible w16cex:durableId="254A1A14" w16cex:dateUtc="2021-11-25T13:20:00Z"/>
  <w16cex:commentExtensible w16cex:durableId="254A1A53" w16cex:dateUtc="2021-11-25T13:21:00Z"/>
  <w16cex:commentExtensible w16cex:durableId="254A1A8C" w16cex:dateUtc="2021-11-25T13:22:00Z"/>
  <w16cex:commentExtensible w16cex:durableId="254B8CBE" w16cex:dateUtc="2021-11-26T15:41:00Z"/>
  <w16cex:commentExtensible w16cex:durableId="2550B4D6" w16cex:dateUtc="2021-11-30T13:33:00Z"/>
  <w16cex:commentExtensible w16cex:durableId="25461DCB" w16cex:dateUtc="2021-11-22T12:46:00Z"/>
  <w16cex:commentExtensible w16cex:durableId="25507D19" w16cex:dateUtc="2021-11-30T09:36:00Z"/>
  <w16cex:commentExtensible w16cex:durableId="7207F87E" w16cex:dateUtc="2021-12-02T23:01:54.513Z"/>
  <w16cex:commentExtensible w16cex:durableId="0D911CC1" w16cex:dateUtc="2021-12-02T23:51:34.828Z"/>
  <w16cex:commentExtensible w16cex:durableId="66C5B48D" w16cex:dateUtc="2021-12-03T00:19:53.839Z"/>
  <w16cex:commentExtensible w16cex:durableId="33A317F3" w16cex:dateUtc="2021-12-03T11:55:21.313Z"/>
</w16cex:commentsExtensible>
</file>

<file path=word/commentsIds.xml><?xml version="1.0" encoding="utf-8"?>
<w16cid:commentsIds xmlns:mc="http://schemas.openxmlformats.org/markup-compatibility/2006" xmlns:w16cid="http://schemas.microsoft.com/office/word/2016/wordml/cid" mc:Ignorable="w16cid">
  <w16cid:commentId w16cid:paraId="0138BEBA" w16cid:durableId="254A188B"/>
  <w16cid:commentId w16cid:paraId="128F1169" w16cid:durableId="254A191F"/>
  <w16cid:commentId w16cid:paraId="20DB283C" w16cid:durableId="254A193D"/>
  <w16cid:commentId w16cid:paraId="394E8907" w16cid:durableId="254A1961"/>
  <w16cid:commentId w16cid:paraId="5F564F44" w16cid:durableId="254A1971"/>
  <w16cid:commentId w16cid:paraId="7CA6ECAB" w16cid:durableId="254A19A4"/>
  <w16cid:commentId w16cid:paraId="74C1BBA5" w16cid:durableId="254A19C9"/>
  <w16cid:commentId w16cid:paraId="1A6E5B11" w16cid:durableId="2540F02F"/>
  <w16cid:commentId w16cid:paraId="3005F602" w16cid:durableId="254A1A14"/>
  <w16cid:commentId w16cid:paraId="5D411949" w16cid:durableId="254A1A53"/>
  <w16cid:commentId w16cid:paraId="3067A537" w16cid:durableId="254A1A8C"/>
  <w16cid:commentId w16cid:paraId="1797E6D2" w16cid:durableId="254B8CBE"/>
  <w16cid:commentId w16cid:paraId="538ED581" w16cid:durableId="2550B4D6"/>
  <w16cid:commentId w16cid:paraId="665CEC64" w16cid:durableId="25461DCB"/>
  <w16cid:commentId w16cid:paraId="3DA9D425" w16cid:durableId="25507D19"/>
  <w16cid:commentId w16cid:paraId="7457A2B1" w16cid:durableId="7207F87E"/>
  <w16cid:commentId w16cid:paraId="336E022D" w16cid:durableId="0D911CC1"/>
  <w16cid:commentId w16cid:paraId="0F5D6CFB" w16cid:durableId="66C5B48D"/>
  <w16cid:commentId w16cid:paraId="2A3E2453" w16cid:durableId="33A317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F7CC0" w:rsidP="00177059" w:rsidRDefault="008F7CC0" w14:paraId="64AFACA1" w14:textId="77777777">
      <w:r>
        <w:separator/>
      </w:r>
    </w:p>
  </w:endnote>
  <w:endnote w:type="continuationSeparator" w:id="0">
    <w:p w:rsidR="008F7CC0" w:rsidP="00177059" w:rsidRDefault="008F7CC0" w14:paraId="0A2673D4"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xml><?xml version="1.0" encoding="utf-8"?>
<w:ft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3120"/>
      <w:gridCol w:w="3120"/>
      <w:gridCol w:w="3120"/>
    </w:tblGrid>
    <w:tr w:rsidR="2E6EF70B" w:rsidTr="2E6EF70B" w14:paraId="0AD31503">
      <w:tc>
        <w:tcPr>
          <w:tcW w:w="3120" w:type="dxa"/>
          <w:tcMar/>
        </w:tcPr>
        <w:p w:rsidR="2E6EF70B" w:rsidP="2E6EF70B" w:rsidRDefault="2E6EF70B" w14:paraId="2A46E6AF" w14:textId="0A114355">
          <w:pPr>
            <w:pStyle w:val="Header"/>
            <w:bidi w:val="0"/>
            <w:ind w:left="-115"/>
            <w:jc w:val="left"/>
            <w:rPr>
              <w:rFonts w:ascii="Times New Roman" w:hAnsi="Times New Roman" w:eastAsia="Batang" w:cs="Times New Roman"/>
              <w:sz w:val="24"/>
              <w:szCs w:val="24"/>
            </w:rPr>
          </w:pPr>
        </w:p>
      </w:tc>
      <w:tc>
        <w:tcPr>
          <w:tcW w:w="3120" w:type="dxa"/>
          <w:tcMar/>
        </w:tcPr>
        <w:p w:rsidR="2E6EF70B" w:rsidP="2E6EF70B" w:rsidRDefault="2E6EF70B" w14:paraId="2E400945" w14:textId="2621621D">
          <w:pPr>
            <w:pStyle w:val="Header"/>
            <w:bidi w:val="0"/>
            <w:jc w:val="center"/>
            <w:rPr>
              <w:rFonts w:ascii="Times New Roman" w:hAnsi="Times New Roman" w:eastAsia="Batang" w:cs="Times New Roman"/>
              <w:sz w:val="24"/>
              <w:szCs w:val="24"/>
            </w:rPr>
          </w:pPr>
        </w:p>
      </w:tc>
      <w:tc>
        <w:tcPr>
          <w:tcW w:w="3120" w:type="dxa"/>
          <w:tcMar/>
        </w:tcPr>
        <w:p w:rsidR="2E6EF70B" w:rsidP="2E6EF70B" w:rsidRDefault="2E6EF70B" w14:paraId="319AE922" w14:textId="3CFE2114">
          <w:pPr>
            <w:pStyle w:val="Header"/>
            <w:bidi w:val="0"/>
            <w:ind w:right="-115"/>
            <w:jc w:val="right"/>
            <w:rPr>
              <w:rFonts w:ascii="Times New Roman" w:hAnsi="Times New Roman" w:eastAsia="Batang" w:cs="Times New Roman"/>
              <w:sz w:val="24"/>
              <w:szCs w:val="24"/>
            </w:rPr>
          </w:pPr>
        </w:p>
      </w:tc>
    </w:tr>
  </w:tbl>
  <w:p w:rsidR="2E6EF70B" w:rsidP="2E6EF70B" w:rsidRDefault="2E6EF70B" w14:paraId="5CD65991" w14:textId="39E1209C">
    <w:pPr>
      <w:pStyle w:val="Footer"/>
      <w:bidi w:val="0"/>
      <w:rPr>
        <w:rFonts w:ascii="Times New Roman" w:hAnsi="Times New Roman" w:eastAsia="Batang"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F7CC0" w:rsidP="00177059" w:rsidRDefault="008F7CC0" w14:paraId="1E24E6E9" w14:textId="77777777">
      <w:r>
        <w:separator/>
      </w:r>
    </w:p>
  </w:footnote>
  <w:footnote w:type="continuationSeparator" w:id="0">
    <w:p w:rsidR="008F7CC0" w:rsidP="00177059" w:rsidRDefault="008F7CC0" w14:paraId="12F10C66" w14:textId="77777777">
      <w:r>
        <w:continuationSeparator/>
      </w:r>
    </w:p>
  </w:footnote>
</w:footnotes>
</file>

<file path=word/header.xml><?xml version="1.0" encoding="utf-8"?>
<w:hdr xmlns:w14="http://schemas.microsoft.com/office/word/2010/wordml" xmlns:w="http://schemas.openxmlformats.org/wordprocessingml/2006/main">
  <w:tbl>
    <w:tblPr>
      <w:tblStyle w:val="TableNormal"/>
      <w:bidiVisual w:val="0"/>
      <w:tblW w:w="0" w:type="auto"/>
      <w:tblLayout w:type="fixed"/>
      <w:tblLook w:val="06A0" w:firstRow="1" w:lastRow="0" w:firstColumn="1" w:lastColumn="0" w:noHBand="1" w:noVBand="1"/>
    </w:tblPr>
    <w:tblGrid>
      <w:gridCol w:w="3120"/>
      <w:gridCol w:w="3120"/>
      <w:gridCol w:w="3120"/>
    </w:tblGrid>
    <w:tr w:rsidR="2E6EF70B" w:rsidTr="2E6EF70B" w14:paraId="528D147F">
      <w:tc>
        <w:tcPr>
          <w:tcW w:w="3120" w:type="dxa"/>
          <w:tcMar/>
        </w:tcPr>
        <w:p w:rsidR="2E6EF70B" w:rsidP="2E6EF70B" w:rsidRDefault="2E6EF70B" w14:paraId="5A2FE504" w14:textId="2E3A1874">
          <w:pPr>
            <w:pStyle w:val="Header"/>
            <w:bidi w:val="0"/>
            <w:ind w:left="-115"/>
            <w:jc w:val="left"/>
            <w:rPr>
              <w:rFonts w:ascii="Times New Roman" w:hAnsi="Times New Roman" w:eastAsia="Batang" w:cs="Times New Roman"/>
              <w:sz w:val="24"/>
              <w:szCs w:val="24"/>
            </w:rPr>
          </w:pPr>
        </w:p>
      </w:tc>
      <w:tc>
        <w:tcPr>
          <w:tcW w:w="3120" w:type="dxa"/>
          <w:tcMar/>
        </w:tcPr>
        <w:p w:rsidR="2E6EF70B" w:rsidP="2E6EF70B" w:rsidRDefault="2E6EF70B" w14:paraId="0F9AE4C5" w14:textId="338C5BFF">
          <w:pPr>
            <w:pStyle w:val="Header"/>
            <w:bidi w:val="0"/>
            <w:jc w:val="center"/>
            <w:rPr>
              <w:rFonts w:ascii="Times New Roman" w:hAnsi="Times New Roman" w:eastAsia="Batang" w:cs="Times New Roman"/>
              <w:sz w:val="24"/>
              <w:szCs w:val="24"/>
            </w:rPr>
          </w:pPr>
        </w:p>
      </w:tc>
      <w:tc>
        <w:tcPr>
          <w:tcW w:w="3120" w:type="dxa"/>
          <w:tcMar/>
        </w:tcPr>
        <w:p w:rsidR="2E6EF70B" w:rsidP="2E6EF70B" w:rsidRDefault="2E6EF70B" w14:paraId="39E3F257" w14:textId="64E894F8">
          <w:pPr>
            <w:pStyle w:val="Header"/>
            <w:bidi w:val="0"/>
            <w:ind w:right="-115"/>
            <w:jc w:val="right"/>
            <w:rPr>
              <w:rFonts w:ascii="Times New Roman" w:hAnsi="Times New Roman" w:eastAsia="Batang" w:cs="Times New Roman"/>
              <w:sz w:val="24"/>
              <w:szCs w:val="24"/>
            </w:rPr>
          </w:pPr>
        </w:p>
      </w:tc>
    </w:tr>
  </w:tbl>
  <w:p w:rsidR="2E6EF70B" w:rsidP="2E6EF70B" w:rsidRDefault="2E6EF70B" w14:paraId="613D09BF" w14:textId="7C0D9A8F">
    <w:pPr>
      <w:pStyle w:val="Header"/>
      <w:bidi w:val="0"/>
      <w:rPr>
        <w:rFonts w:ascii="Times New Roman" w:hAnsi="Times New Roman" w:eastAsia="Batang"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hint="default" w:ascii="Symbol" w:hAnsi="Symbol"/>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hint="default" w:ascii="Symbol" w:hAnsi="Symbol"/>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hint="default" w:ascii="Symbol" w:hAnsi="Symbol"/>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hint="default" w:ascii="Symbol" w:hAnsi="Symbol"/>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hint="default" w:ascii="Symbol" w:hAnsi="Symbol"/>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hint="default" w:ascii="Wingdings" w:hAnsi="Wingdings" w:cs="Tahoma" w:eastAsiaTheme="minorEastAsia"/>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bering>
</file>

<file path=word/people.xml><?xml version="1.0" encoding="utf-8"?>
<w15:people xmlns:mc="http://schemas.openxmlformats.org/markup-compatibility/2006" xmlns:w15="http://schemas.microsoft.com/office/word/2012/wordml" mc:Ignorable="w15">
  <w15:person w15:author="Portlock, Theo">
    <w15:presenceInfo w15:providerId="AD" w15:userId="S::k1809704@kcl.ac.uk::8ac8ebd2-de34-4c04-b469-2f1671376a44"/>
  </w15:person>
  <w15:person w15:author="JOSE FERNANDO GARCIA GUEVARA">
    <w15:presenceInfo w15:providerId="Windows Live" w15:userId="ea5f8eddc758add5"/>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5"/>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val="false"/>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EEF"/>
    <w:rsid w:val="00003279"/>
    <w:rsid w:val="000040D8"/>
    <w:rsid w:val="00004645"/>
    <w:rsid w:val="00004F65"/>
    <w:rsid w:val="00005577"/>
    <w:rsid w:val="0000588D"/>
    <w:rsid w:val="00006198"/>
    <w:rsid w:val="000064F0"/>
    <w:rsid w:val="0000782F"/>
    <w:rsid w:val="00010B64"/>
    <w:rsid w:val="00011E35"/>
    <w:rsid w:val="000129C8"/>
    <w:rsid w:val="00012D84"/>
    <w:rsid w:val="000143B7"/>
    <w:rsid w:val="000158D5"/>
    <w:rsid w:val="00016646"/>
    <w:rsid w:val="00016ECA"/>
    <w:rsid w:val="0002113D"/>
    <w:rsid w:val="000214C3"/>
    <w:rsid w:val="000219C0"/>
    <w:rsid w:val="00023BB4"/>
    <w:rsid w:val="000243D2"/>
    <w:rsid w:val="00024BC5"/>
    <w:rsid w:val="00027A4B"/>
    <w:rsid w:val="00027BBB"/>
    <w:rsid w:val="0003041B"/>
    <w:rsid w:val="0003449B"/>
    <w:rsid w:val="00034561"/>
    <w:rsid w:val="00037541"/>
    <w:rsid w:val="000415E7"/>
    <w:rsid w:val="000422F2"/>
    <w:rsid w:val="000428E1"/>
    <w:rsid w:val="00043BB8"/>
    <w:rsid w:val="00045011"/>
    <w:rsid w:val="000454B5"/>
    <w:rsid w:val="00046FA6"/>
    <w:rsid w:val="000475AE"/>
    <w:rsid w:val="00047AB5"/>
    <w:rsid w:val="000503E7"/>
    <w:rsid w:val="000511EC"/>
    <w:rsid w:val="00051318"/>
    <w:rsid w:val="00053CC4"/>
    <w:rsid w:val="000542A8"/>
    <w:rsid w:val="00054650"/>
    <w:rsid w:val="00055342"/>
    <w:rsid w:val="00056C6A"/>
    <w:rsid w:val="000613A0"/>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E13"/>
    <w:rsid w:val="000771D6"/>
    <w:rsid w:val="000805FD"/>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4A6B"/>
    <w:rsid w:val="000D516F"/>
    <w:rsid w:val="000D5E91"/>
    <w:rsid w:val="000D615F"/>
    <w:rsid w:val="000E0932"/>
    <w:rsid w:val="000E1C3B"/>
    <w:rsid w:val="000E1C49"/>
    <w:rsid w:val="000E1CCE"/>
    <w:rsid w:val="000E2531"/>
    <w:rsid w:val="000E3321"/>
    <w:rsid w:val="000E3659"/>
    <w:rsid w:val="000E465D"/>
    <w:rsid w:val="000E4A0C"/>
    <w:rsid w:val="000E60DF"/>
    <w:rsid w:val="000E6CF7"/>
    <w:rsid w:val="000E7A23"/>
    <w:rsid w:val="000F3586"/>
    <w:rsid w:val="000F362E"/>
    <w:rsid w:val="000F4049"/>
    <w:rsid w:val="000F4F93"/>
    <w:rsid w:val="000F7207"/>
    <w:rsid w:val="000F7255"/>
    <w:rsid w:val="000F7CA5"/>
    <w:rsid w:val="00100F76"/>
    <w:rsid w:val="00101D06"/>
    <w:rsid w:val="00102720"/>
    <w:rsid w:val="00103A03"/>
    <w:rsid w:val="00103B5F"/>
    <w:rsid w:val="0010549F"/>
    <w:rsid w:val="00105936"/>
    <w:rsid w:val="00105FDE"/>
    <w:rsid w:val="0010797A"/>
    <w:rsid w:val="00107CDE"/>
    <w:rsid w:val="001117FB"/>
    <w:rsid w:val="00112726"/>
    <w:rsid w:val="00115105"/>
    <w:rsid w:val="00115A6F"/>
    <w:rsid w:val="00115FBA"/>
    <w:rsid w:val="001163F4"/>
    <w:rsid w:val="0012197C"/>
    <w:rsid w:val="00121C98"/>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1F25"/>
    <w:rsid w:val="00152753"/>
    <w:rsid w:val="001558DD"/>
    <w:rsid w:val="00156AB9"/>
    <w:rsid w:val="001577DF"/>
    <w:rsid w:val="00160EE5"/>
    <w:rsid w:val="0016192F"/>
    <w:rsid w:val="00163F7B"/>
    <w:rsid w:val="00165744"/>
    <w:rsid w:val="00170456"/>
    <w:rsid w:val="00171160"/>
    <w:rsid w:val="001717DE"/>
    <w:rsid w:val="00173346"/>
    <w:rsid w:val="001739E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8A8"/>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F0F0F"/>
    <w:rsid w:val="001F18AC"/>
    <w:rsid w:val="001F194A"/>
    <w:rsid w:val="001F1F1E"/>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2D71"/>
    <w:rsid w:val="00223002"/>
    <w:rsid w:val="002231B4"/>
    <w:rsid w:val="00223F94"/>
    <w:rsid w:val="00224549"/>
    <w:rsid w:val="002245C3"/>
    <w:rsid w:val="00224A43"/>
    <w:rsid w:val="002271DA"/>
    <w:rsid w:val="0022727D"/>
    <w:rsid w:val="00227C2B"/>
    <w:rsid w:val="002302F6"/>
    <w:rsid w:val="00230972"/>
    <w:rsid w:val="0023110D"/>
    <w:rsid w:val="00231355"/>
    <w:rsid w:val="00231EB0"/>
    <w:rsid w:val="00232BEE"/>
    <w:rsid w:val="00233659"/>
    <w:rsid w:val="00234A31"/>
    <w:rsid w:val="00236B51"/>
    <w:rsid w:val="00236D19"/>
    <w:rsid w:val="00236E14"/>
    <w:rsid w:val="002400AB"/>
    <w:rsid w:val="00240C18"/>
    <w:rsid w:val="00243A9E"/>
    <w:rsid w:val="002446DF"/>
    <w:rsid w:val="0024608A"/>
    <w:rsid w:val="0024768F"/>
    <w:rsid w:val="00250649"/>
    <w:rsid w:val="0025067B"/>
    <w:rsid w:val="00251AFF"/>
    <w:rsid w:val="00253C2B"/>
    <w:rsid w:val="00254CC6"/>
    <w:rsid w:val="0025546D"/>
    <w:rsid w:val="0025658D"/>
    <w:rsid w:val="00256FB6"/>
    <w:rsid w:val="00257255"/>
    <w:rsid w:val="00257356"/>
    <w:rsid w:val="00257BF3"/>
    <w:rsid w:val="00260066"/>
    <w:rsid w:val="00260138"/>
    <w:rsid w:val="00260AEF"/>
    <w:rsid w:val="00260B56"/>
    <w:rsid w:val="00261B1C"/>
    <w:rsid w:val="00264D37"/>
    <w:rsid w:val="00265119"/>
    <w:rsid w:val="00265387"/>
    <w:rsid w:val="00266582"/>
    <w:rsid w:val="00266CB6"/>
    <w:rsid w:val="00266DBD"/>
    <w:rsid w:val="00267310"/>
    <w:rsid w:val="00271C44"/>
    <w:rsid w:val="002725F3"/>
    <w:rsid w:val="0027317D"/>
    <w:rsid w:val="002746B1"/>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659"/>
    <w:rsid w:val="002C0D90"/>
    <w:rsid w:val="002C0DA5"/>
    <w:rsid w:val="002C3D7B"/>
    <w:rsid w:val="002C402B"/>
    <w:rsid w:val="002D080F"/>
    <w:rsid w:val="002D10F9"/>
    <w:rsid w:val="002D126D"/>
    <w:rsid w:val="002D379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883"/>
    <w:rsid w:val="00331F45"/>
    <w:rsid w:val="0033225C"/>
    <w:rsid w:val="0033292C"/>
    <w:rsid w:val="00332FEA"/>
    <w:rsid w:val="003332FE"/>
    <w:rsid w:val="003343EE"/>
    <w:rsid w:val="0033491A"/>
    <w:rsid w:val="00334921"/>
    <w:rsid w:val="003374FB"/>
    <w:rsid w:val="00340790"/>
    <w:rsid w:val="0034210C"/>
    <w:rsid w:val="00343710"/>
    <w:rsid w:val="00344ACB"/>
    <w:rsid w:val="00344AD5"/>
    <w:rsid w:val="00344B22"/>
    <w:rsid w:val="00344EDE"/>
    <w:rsid w:val="0034609B"/>
    <w:rsid w:val="00346296"/>
    <w:rsid w:val="003463C6"/>
    <w:rsid w:val="00347234"/>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3B8C"/>
    <w:rsid w:val="003B3C61"/>
    <w:rsid w:val="003B4149"/>
    <w:rsid w:val="003B5704"/>
    <w:rsid w:val="003B6388"/>
    <w:rsid w:val="003C0588"/>
    <w:rsid w:val="003C431C"/>
    <w:rsid w:val="003C43EB"/>
    <w:rsid w:val="003C4A42"/>
    <w:rsid w:val="003C631E"/>
    <w:rsid w:val="003C63BB"/>
    <w:rsid w:val="003C7461"/>
    <w:rsid w:val="003D2AB9"/>
    <w:rsid w:val="003D38FE"/>
    <w:rsid w:val="003D4224"/>
    <w:rsid w:val="003D5757"/>
    <w:rsid w:val="003D590A"/>
    <w:rsid w:val="003D6106"/>
    <w:rsid w:val="003E087A"/>
    <w:rsid w:val="003E4078"/>
    <w:rsid w:val="003E5727"/>
    <w:rsid w:val="003E5901"/>
    <w:rsid w:val="003E7093"/>
    <w:rsid w:val="003F04AF"/>
    <w:rsid w:val="003F2389"/>
    <w:rsid w:val="003F265F"/>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20FC2"/>
    <w:rsid w:val="00422153"/>
    <w:rsid w:val="0042347B"/>
    <w:rsid w:val="00423B5A"/>
    <w:rsid w:val="00426CE5"/>
    <w:rsid w:val="0042725A"/>
    <w:rsid w:val="00430921"/>
    <w:rsid w:val="004314DF"/>
    <w:rsid w:val="00431910"/>
    <w:rsid w:val="00432B40"/>
    <w:rsid w:val="00432DA2"/>
    <w:rsid w:val="00434528"/>
    <w:rsid w:val="00434AA4"/>
    <w:rsid w:val="00434B9B"/>
    <w:rsid w:val="00434E15"/>
    <w:rsid w:val="00435486"/>
    <w:rsid w:val="0043565F"/>
    <w:rsid w:val="00435790"/>
    <w:rsid w:val="00435C28"/>
    <w:rsid w:val="004373B5"/>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14CA"/>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83078"/>
    <w:rsid w:val="00484082"/>
    <w:rsid w:val="004848BE"/>
    <w:rsid w:val="00484B91"/>
    <w:rsid w:val="00485388"/>
    <w:rsid w:val="00485635"/>
    <w:rsid w:val="00485AA4"/>
    <w:rsid w:val="00485C2D"/>
    <w:rsid w:val="0048646B"/>
    <w:rsid w:val="004873C4"/>
    <w:rsid w:val="00487C8D"/>
    <w:rsid w:val="004918AD"/>
    <w:rsid w:val="00491B59"/>
    <w:rsid w:val="00491CFC"/>
    <w:rsid w:val="0049405D"/>
    <w:rsid w:val="0049482B"/>
    <w:rsid w:val="00495800"/>
    <w:rsid w:val="00496023"/>
    <w:rsid w:val="004970BF"/>
    <w:rsid w:val="004A19A5"/>
    <w:rsid w:val="004A284D"/>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FE7"/>
    <w:rsid w:val="004F4DDF"/>
    <w:rsid w:val="004F4F78"/>
    <w:rsid w:val="004F72BC"/>
    <w:rsid w:val="00500BF5"/>
    <w:rsid w:val="00500CCD"/>
    <w:rsid w:val="00502166"/>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201FD"/>
    <w:rsid w:val="00523FDF"/>
    <w:rsid w:val="0052416A"/>
    <w:rsid w:val="00524DB7"/>
    <w:rsid w:val="00525589"/>
    <w:rsid w:val="00525E41"/>
    <w:rsid w:val="00527B3D"/>
    <w:rsid w:val="005301F7"/>
    <w:rsid w:val="00532846"/>
    <w:rsid w:val="00533B9B"/>
    <w:rsid w:val="0053501A"/>
    <w:rsid w:val="00535847"/>
    <w:rsid w:val="0053626A"/>
    <w:rsid w:val="005364AD"/>
    <w:rsid w:val="00536B3B"/>
    <w:rsid w:val="00536F9A"/>
    <w:rsid w:val="00537B21"/>
    <w:rsid w:val="00540A70"/>
    <w:rsid w:val="00541140"/>
    <w:rsid w:val="00541515"/>
    <w:rsid w:val="0054239E"/>
    <w:rsid w:val="005437DE"/>
    <w:rsid w:val="00543CDF"/>
    <w:rsid w:val="0054419D"/>
    <w:rsid w:val="005455D4"/>
    <w:rsid w:val="0054651B"/>
    <w:rsid w:val="005477A4"/>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9B"/>
    <w:rsid w:val="00571D1C"/>
    <w:rsid w:val="005721E9"/>
    <w:rsid w:val="00572C29"/>
    <w:rsid w:val="005742EC"/>
    <w:rsid w:val="00574D1D"/>
    <w:rsid w:val="00574DBE"/>
    <w:rsid w:val="0057600A"/>
    <w:rsid w:val="00577BA2"/>
    <w:rsid w:val="00577DAF"/>
    <w:rsid w:val="0058026F"/>
    <w:rsid w:val="00581ABD"/>
    <w:rsid w:val="00582A88"/>
    <w:rsid w:val="00582E05"/>
    <w:rsid w:val="00583F81"/>
    <w:rsid w:val="00584B44"/>
    <w:rsid w:val="00584C3E"/>
    <w:rsid w:val="0058510B"/>
    <w:rsid w:val="00585AB7"/>
    <w:rsid w:val="005871F6"/>
    <w:rsid w:val="00587D01"/>
    <w:rsid w:val="00590BCA"/>
    <w:rsid w:val="00591C0D"/>
    <w:rsid w:val="00592683"/>
    <w:rsid w:val="005948DB"/>
    <w:rsid w:val="00595B82"/>
    <w:rsid w:val="0059657A"/>
    <w:rsid w:val="005971C5"/>
    <w:rsid w:val="005974E4"/>
    <w:rsid w:val="005A0978"/>
    <w:rsid w:val="005A10A7"/>
    <w:rsid w:val="005A1178"/>
    <w:rsid w:val="005A192D"/>
    <w:rsid w:val="005A20F2"/>
    <w:rsid w:val="005A21D5"/>
    <w:rsid w:val="005A30A0"/>
    <w:rsid w:val="005A348A"/>
    <w:rsid w:val="005A5B9F"/>
    <w:rsid w:val="005A7D09"/>
    <w:rsid w:val="005B00A2"/>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955"/>
    <w:rsid w:val="005F0B44"/>
    <w:rsid w:val="005F0D23"/>
    <w:rsid w:val="005F1894"/>
    <w:rsid w:val="005F3291"/>
    <w:rsid w:val="005F3312"/>
    <w:rsid w:val="005F33E4"/>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4511"/>
    <w:rsid w:val="0061613D"/>
    <w:rsid w:val="006161C8"/>
    <w:rsid w:val="00616335"/>
    <w:rsid w:val="0061675F"/>
    <w:rsid w:val="00617FDD"/>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60A3"/>
    <w:rsid w:val="00646DBF"/>
    <w:rsid w:val="00650F0B"/>
    <w:rsid w:val="00651376"/>
    <w:rsid w:val="006517C7"/>
    <w:rsid w:val="00651803"/>
    <w:rsid w:val="00653711"/>
    <w:rsid w:val="00653867"/>
    <w:rsid w:val="00654052"/>
    <w:rsid w:val="00654164"/>
    <w:rsid w:val="00654917"/>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22D"/>
    <w:rsid w:val="00696FAC"/>
    <w:rsid w:val="00697434"/>
    <w:rsid w:val="00697A4D"/>
    <w:rsid w:val="006A01BB"/>
    <w:rsid w:val="006A0330"/>
    <w:rsid w:val="006A134E"/>
    <w:rsid w:val="006A2874"/>
    <w:rsid w:val="006A294B"/>
    <w:rsid w:val="006A30A1"/>
    <w:rsid w:val="006A50F5"/>
    <w:rsid w:val="006A53F3"/>
    <w:rsid w:val="006A55B3"/>
    <w:rsid w:val="006A7D01"/>
    <w:rsid w:val="006B0188"/>
    <w:rsid w:val="006B0B9B"/>
    <w:rsid w:val="006B0D45"/>
    <w:rsid w:val="006B1BB1"/>
    <w:rsid w:val="006B2253"/>
    <w:rsid w:val="006B2BBB"/>
    <w:rsid w:val="006B2C84"/>
    <w:rsid w:val="006B2D2C"/>
    <w:rsid w:val="006B4200"/>
    <w:rsid w:val="006B4BAA"/>
    <w:rsid w:val="006B4E63"/>
    <w:rsid w:val="006B538A"/>
    <w:rsid w:val="006B542D"/>
    <w:rsid w:val="006B5DE1"/>
    <w:rsid w:val="006B6AFF"/>
    <w:rsid w:val="006B6F00"/>
    <w:rsid w:val="006C1FF3"/>
    <w:rsid w:val="006C2940"/>
    <w:rsid w:val="006C3588"/>
    <w:rsid w:val="006C49B9"/>
    <w:rsid w:val="006C5D62"/>
    <w:rsid w:val="006D1705"/>
    <w:rsid w:val="006D2258"/>
    <w:rsid w:val="006D2A45"/>
    <w:rsid w:val="006D2A47"/>
    <w:rsid w:val="006D6312"/>
    <w:rsid w:val="006D6DFC"/>
    <w:rsid w:val="006D75C7"/>
    <w:rsid w:val="006E0136"/>
    <w:rsid w:val="006E1FCE"/>
    <w:rsid w:val="006E234F"/>
    <w:rsid w:val="006E37B5"/>
    <w:rsid w:val="006E416A"/>
    <w:rsid w:val="006E4B77"/>
    <w:rsid w:val="006E55F2"/>
    <w:rsid w:val="006F137D"/>
    <w:rsid w:val="006F22AE"/>
    <w:rsid w:val="006F3063"/>
    <w:rsid w:val="006F3CEB"/>
    <w:rsid w:val="006F4DE3"/>
    <w:rsid w:val="006F56FF"/>
    <w:rsid w:val="006F5E2E"/>
    <w:rsid w:val="006F6E1C"/>
    <w:rsid w:val="00700276"/>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1E70"/>
    <w:rsid w:val="00753618"/>
    <w:rsid w:val="00753803"/>
    <w:rsid w:val="007541C8"/>
    <w:rsid w:val="0075764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807CB"/>
    <w:rsid w:val="007818B3"/>
    <w:rsid w:val="00782FF1"/>
    <w:rsid w:val="007838A6"/>
    <w:rsid w:val="00784997"/>
    <w:rsid w:val="00784EB5"/>
    <w:rsid w:val="00784F5C"/>
    <w:rsid w:val="00785524"/>
    <w:rsid w:val="00786B95"/>
    <w:rsid w:val="00787C2C"/>
    <w:rsid w:val="00790D52"/>
    <w:rsid w:val="00791653"/>
    <w:rsid w:val="00791A57"/>
    <w:rsid w:val="00792818"/>
    <w:rsid w:val="00792A38"/>
    <w:rsid w:val="00795529"/>
    <w:rsid w:val="00796917"/>
    <w:rsid w:val="00797034"/>
    <w:rsid w:val="00797815"/>
    <w:rsid w:val="00797FD1"/>
    <w:rsid w:val="007A0D58"/>
    <w:rsid w:val="007A10CE"/>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47C"/>
    <w:rsid w:val="007C0730"/>
    <w:rsid w:val="007C1465"/>
    <w:rsid w:val="007C320A"/>
    <w:rsid w:val="007C3C50"/>
    <w:rsid w:val="007C51E7"/>
    <w:rsid w:val="007C5BB6"/>
    <w:rsid w:val="007C5DC1"/>
    <w:rsid w:val="007C5E5F"/>
    <w:rsid w:val="007C66E9"/>
    <w:rsid w:val="007C699D"/>
    <w:rsid w:val="007C6EB7"/>
    <w:rsid w:val="007C7136"/>
    <w:rsid w:val="007C7500"/>
    <w:rsid w:val="007C78B3"/>
    <w:rsid w:val="007D1C2B"/>
    <w:rsid w:val="007D1E2A"/>
    <w:rsid w:val="007D2947"/>
    <w:rsid w:val="007D3B4E"/>
    <w:rsid w:val="007D414E"/>
    <w:rsid w:val="007D592B"/>
    <w:rsid w:val="007D5ABD"/>
    <w:rsid w:val="007D644B"/>
    <w:rsid w:val="007E08F8"/>
    <w:rsid w:val="007E105F"/>
    <w:rsid w:val="007E18EB"/>
    <w:rsid w:val="007E476D"/>
    <w:rsid w:val="007E617E"/>
    <w:rsid w:val="007E6412"/>
    <w:rsid w:val="007F0347"/>
    <w:rsid w:val="007F0687"/>
    <w:rsid w:val="007F0CBB"/>
    <w:rsid w:val="007F1F7E"/>
    <w:rsid w:val="007F2450"/>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82D"/>
    <w:rsid w:val="00812A1B"/>
    <w:rsid w:val="00812F7A"/>
    <w:rsid w:val="008138BE"/>
    <w:rsid w:val="00814589"/>
    <w:rsid w:val="0081512F"/>
    <w:rsid w:val="008154C0"/>
    <w:rsid w:val="0081660D"/>
    <w:rsid w:val="0081719B"/>
    <w:rsid w:val="00820F60"/>
    <w:rsid w:val="00821E7B"/>
    <w:rsid w:val="00822924"/>
    <w:rsid w:val="0082297F"/>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DFB"/>
    <w:rsid w:val="008376C4"/>
    <w:rsid w:val="00840B27"/>
    <w:rsid w:val="0084149B"/>
    <w:rsid w:val="00841B16"/>
    <w:rsid w:val="008421F9"/>
    <w:rsid w:val="0084673A"/>
    <w:rsid w:val="00847364"/>
    <w:rsid w:val="0084771B"/>
    <w:rsid w:val="00850043"/>
    <w:rsid w:val="008507A8"/>
    <w:rsid w:val="00851135"/>
    <w:rsid w:val="00851E6B"/>
    <w:rsid w:val="0085563B"/>
    <w:rsid w:val="00857F62"/>
    <w:rsid w:val="00860C63"/>
    <w:rsid w:val="00862CFB"/>
    <w:rsid w:val="00863825"/>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4291"/>
    <w:rsid w:val="008942FA"/>
    <w:rsid w:val="00895804"/>
    <w:rsid w:val="00895E69"/>
    <w:rsid w:val="00897040"/>
    <w:rsid w:val="008975B0"/>
    <w:rsid w:val="00897C3F"/>
    <w:rsid w:val="008A073B"/>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132"/>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1508"/>
    <w:rsid w:val="008E16B6"/>
    <w:rsid w:val="008E565D"/>
    <w:rsid w:val="008E58C6"/>
    <w:rsid w:val="008E604C"/>
    <w:rsid w:val="008E6393"/>
    <w:rsid w:val="008E6BEE"/>
    <w:rsid w:val="008E6D22"/>
    <w:rsid w:val="008E7D8A"/>
    <w:rsid w:val="008F0B8B"/>
    <w:rsid w:val="008F24AA"/>
    <w:rsid w:val="008F2669"/>
    <w:rsid w:val="008F2CB4"/>
    <w:rsid w:val="008F339C"/>
    <w:rsid w:val="008F356D"/>
    <w:rsid w:val="008F3B01"/>
    <w:rsid w:val="008F6230"/>
    <w:rsid w:val="008F6884"/>
    <w:rsid w:val="008F6C80"/>
    <w:rsid w:val="008F7189"/>
    <w:rsid w:val="008F750F"/>
    <w:rsid w:val="008F7622"/>
    <w:rsid w:val="008F78E2"/>
    <w:rsid w:val="008F7CC0"/>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71CB"/>
    <w:rsid w:val="00907256"/>
    <w:rsid w:val="00910D4C"/>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BCE"/>
    <w:rsid w:val="009430D3"/>
    <w:rsid w:val="00943444"/>
    <w:rsid w:val="009453BE"/>
    <w:rsid w:val="00950A87"/>
    <w:rsid w:val="00950ADD"/>
    <w:rsid w:val="00951645"/>
    <w:rsid w:val="00952701"/>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A2B73"/>
    <w:rsid w:val="009A2D3C"/>
    <w:rsid w:val="009A4317"/>
    <w:rsid w:val="009A4D6B"/>
    <w:rsid w:val="009A5465"/>
    <w:rsid w:val="009A57CB"/>
    <w:rsid w:val="009A5B1D"/>
    <w:rsid w:val="009A7AAE"/>
    <w:rsid w:val="009B3405"/>
    <w:rsid w:val="009B360F"/>
    <w:rsid w:val="009B594E"/>
    <w:rsid w:val="009B69BC"/>
    <w:rsid w:val="009B7927"/>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3B5D"/>
    <w:rsid w:val="009E4B4D"/>
    <w:rsid w:val="009E56B1"/>
    <w:rsid w:val="009E5BA1"/>
    <w:rsid w:val="009E5C47"/>
    <w:rsid w:val="009E6120"/>
    <w:rsid w:val="009E7189"/>
    <w:rsid w:val="009E73E5"/>
    <w:rsid w:val="009F0F5C"/>
    <w:rsid w:val="009F3574"/>
    <w:rsid w:val="009F3E62"/>
    <w:rsid w:val="009F3FDD"/>
    <w:rsid w:val="009F461F"/>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30461"/>
    <w:rsid w:val="00A31437"/>
    <w:rsid w:val="00A316B1"/>
    <w:rsid w:val="00A334C1"/>
    <w:rsid w:val="00A33540"/>
    <w:rsid w:val="00A35325"/>
    <w:rsid w:val="00A35490"/>
    <w:rsid w:val="00A35527"/>
    <w:rsid w:val="00A37B06"/>
    <w:rsid w:val="00A408D4"/>
    <w:rsid w:val="00A4137A"/>
    <w:rsid w:val="00A41C78"/>
    <w:rsid w:val="00A42585"/>
    <w:rsid w:val="00A43735"/>
    <w:rsid w:val="00A44A7A"/>
    <w:rsid w:val="00A45E61"/>
    <w:rsid w:val="00A461EA"/>
    <w:rsid w:val="00A462A8"/>
    <w:rsid w:val="00A50183"/>
    <w:rsid w:val="00A509A1"/>
    <w:rsid w:val="00A50A6A"/>
    <w:rsid w:val="00A520DE"/>
    <w:rsid w:val="00A52765"/>
    <w:rsid w:val="00A54CA3"/>
    <w:rsid w:val="00A54EDD"/>
    <w:rsid w:val="00A572CC"/>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63A8"/>
    <w:rsid w:val="00A86642"/>
    <w:rsid w:val="00A86A33"/>
    <w:rsid w:val="00A8782E"/>
    <w:rsid w:val="00A87ED3"/>
    <w:rsid w:val="00A91FBD"/>
    <w:rsid w:val="00A93B12"/>
    <w:rsid w:val="00A95A8B"/>
    <w:rsid w:val="00A96946"/>
    <w:rsid w:val="00AA063D"/>
    <w:rsid w:val="00AA0A89"/>
    <w:rsid w:val="00AA1828"/>
    <w:rsid w:val="00AA1AE8"/>
    <w:rsid w:val="00AA2435"/>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77A"/>
    <w:rsid w:val="00AC6CD6"/>
    <w:rsid w:val="00AD1343"/>
    <w:rsid w:val="00AD2D7F"/>
    <w:rsid w:val="00AD391A"/>
    <w:rsid w:val="00AD3D52"/>
    <w:rsid w:val="00AD429E"/>
    <w:rsid w:val="00AD4D56"/>
    <w:rsid w:val="00AD5640"/>
    <w:rsid w:val="00AD6DC1"/>
    <w:rsid w:val="00AD7FBA"/>
    <w:rsid w:val="00AE0B93"/>
    <w:rsid w:val="00AE0ED0"/>
    <w:rsid w:val="00AE14E2"/>
    <w:rsid w:val="00AE1886"/>
    <w:rsid w:val="00AE2277"/>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1A10"/>
    <w:rsid w:val="00B02BD6"/>
    <w:rsid w:val="00B0519D"/>
    <w:rsid w:val="00B0650B"/>
    <w:rsid w:val="00B06F09"/>
    <w:rsid w:val="00B07F04"/>
    <w:rsid w:val="00B10982"/>
    <w:rsid w:val="00B11218"/>
    <w:rsid w:val="00B11419"/>
    <w:rsid w:val="00B115E0"/>
    <w:rsid w:val="00B118C0"/>
    <w:rsid w:val="00B11A8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F50"/>
    <w:rsid w:val="00B356C0"/>
    <w:rsid w:val="00B35FB8"/>
    <w:rsid w:val="00B364CE"/>
    <w:rsid w:val="00B36AFE"/>
    <w:rsid w:val="00B36DA5"/>
    <w:rsid w:val="00B37F71"/>
    <w:rsid w:val="00B40F64"/>
    <w:rsid w:val="00B41178"/>
    <w:rsid w:val="00B415CB"/>
    <w:rsid w:val="00B4181A"/>
    <w:rsid w:val="00B41A42"/>
    <w:rsid w:val="00B424A4"/>
    <w:rsid w:val="00B428A7"/>
    <w:rsid w:val="00B42927"/>
    <w:rsid w:val="00B42C94"/>
    <w:rsid w:val="00B43262"/>
    <w:rsid w:val="00B438C4"/>
    <w:rsid w:val="00B44A19"/>
    <w:rsid w:val="00B451FE"/>
    <w:rsid w:val="00B45B77"/>
    <w:rsid w:val="00B46E28"/>
    <w:rsid w:val="00B47CA0"/>
    <w:rsid w:val="00B503DC"/>
    <w:rsid w:val="00B507A9"/>
    <w:rsid w:val="00B5142B"/>
    <w:rsid w:val="00B52C27"/>
    <w:rsid w:val="00B53A9B"/>
    <w:rsid w:val="00B55775"/>
    <w:rsid w:val="00B55FD4"/>
    <w:rsid w:val="00B56420"/>
    <w:rsid w:val="00B56493"/>
    <w:rsid w:val="00B565B1"/>
    <w:rsid w:val="00B6136F"/>
    <w:rsid w:val="00B616E7"/>
    <w:rsid w:val="00B61DA5"/>
    <w:rsid w:val="00B61DE4"/>
    <w:rsid w:val="00B62A5D"/>
    <w:rsid w:val="00B637DA"/>
    <w:rsid w:val="00B6383F"/>
    <w:rsid w:val="00B67076"/>
    <w:rsid w:val="00B677AF"/>
    <w:rsid w:val="00B67EE7"/>
    <w:rsid w:val="00B67F08"/>
    <w:rsid w:val="00B70C3D"/>
    <w:rsid w:val="00B7303C"/>
    <w:rsid w:val="00B7485A"/>
    <w:rsid w:val="00B7706B"/>
    <w:rsid w:val="00B7785E"/>
    <w:rsid w:val="00B77874"/>
    <w:rsid w:val="00B80ECC"/>
    <w:rsid w:val="00B80FB7"/>
    <w:rsid w:val="00B81254"/>
    <w:rsid w:val="00B812A6"/>
    <w:rsid w:val="00B812C5"/>
    <w:rsid w:val="00B83581"/>
    <w:rsid w:val="00B837DE"/>
    <w:rsid w:val="00B83ADC"/>
    <w:rsid w:val="00B8463C"/>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B0D09"/>
    <w:rsid w:val="00BB2B2F"/>
    <w:rsid w:val="00BB3047"/>
    <w:rsid w:val="00BB5001"/>
    <w:rsid w:val="00BB507F"/>
    <w:rsid w:val="00BB5DB1"/>
    <w:rsid w:val="00BB7091"/>
    <w:rsid w:val="00BB74A9"/>
    <w:rsid w:val="00BB7E5F"/>
    <w:rsid w:val="00BC059A"/>
    <w:rsid w:val="00BC12EA"/>
    <w:rsid w:val="00BC173E"/>
    <w:rsid w:val="00BC3DA7"/>
    <w:rsid w:val="00BC515C"/>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6A5"/>
    <w:rsid w:val="00BE4C58"/>
    <w:rsid w:val="00BE57FF"/>
    <w:rsid w:val="00BE6900"/>
    <w:rsid w:val="00BE6CD0"/>
    <w:rsid w:val="00BE73AC"/>
    <w:rsid w:val="00BE7A98"/>
    <w:rsid w:val="00BF1B32"/>
    <w:rsid w:val="00BF1D4D"/>
    <w:rsid w:val="00BF38CD"/>
    <w:rsid w:val="00BF3911"/>
    <w:rsid w:val="00BF3B4E"/>
    <w:rsid w:val="00BF5A11"/>
    <w:rsid w:val="00BF628D"/>
    <w:rsid w:val="00BF7ACF"/>
    <w:rsid w:val="00BF7D4A"/>
    <w:rsid w:val="00C000E2"/>
    <w:rsid w:val="00C006B3"/>
    <w:rsid w:val="00C01102"/>
    <w:rsid w:val="00C02D60"/>
    <w:rsid w:val="00C02F6B"/>
    <w:rsid w:val="00C03D78"/>
    <w:rsid w:val="00C055F2"/>
    <w:rsid w:val="00C0571A"/>
    <w:rsid w:val="00C0648D"/>
    <w:rsid w:val="00C13D2C"/>
    <w:rsid w:val="00C142C1"/>
    <w:rsid w:val="00C1541B"/>
    <w:rsid w:val="00C15515"/>
    <w:rsid w:val="00C157A8"/>
    <w:rsid w:val="00C179EC"/>
    <w:rsid w:val="00C2114A"/>
    <w:rsid w:val="00C237A3"/>
    <w:rsid w:val="00C263A8"/>
    <w:rsid w:val="00C2649E"/>
    <w:rsid w:val="00C268F9"/>
    <w:rsid w:val="00C30363"/>
    <w:rsid w:val="00C30C9D"/>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29FF"/>
    <w:rsid w:val="00C52A2B"/>
    <w:rsid w:val="00C52F35"/>
    <w:rsid w:val="00C53457"/>
    <w:rsid w:val="00C53A1C"/>
    <w:rsid w:val="00C54280"/>
    <w:rsid w:val="00C54ACC"/>
    <w:rsid w:val="00C563AC"/>
    <w:rsid w:val="00C569D3"/>
    <w:rsid w:val="00C574DE"/>
    <w:rsid w:val="00C57A68"/>
    <w:rsid w:val="00C60054"/>
    <w:rsid w:val="00C60B3B"/>
    <w:rsid w:val="00C60E57"/>
    <w:rsid w:val="00C63DC2"/>
    <w:rsid w:val="00C646C0"/>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6C7"/>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67F"/>
    <w:rsid w:val="00CB22B6"/>
    <w:rsid w:val="00CB2734"/>
    <w:rsid w:val="00CB3AEC"/>
    <w:rsid w:val="00CB427A"/>
    <w:rsid w:val="00CB5AE0"/>
    <w:rsid w:val="00CB7D3B"/>
    <w:rsid w:val="00CC287D"/>
    <w:rsid w:val="00CC29FA"/>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64A3"/>
    <w:rsid w:val="00CF0768"/>
    <w:rsid w:val="00CF1598"/>
    <w:rsid w:val="00CF1AA6"/>
    <w:rsid w:val="00CF37E1"/>
    <w:rsid w:val="00CF3B77"/>
    <w:rsid w:val="00CF4A59"/>
    <w:rsid w:val="00CF5C65"/>
    <w:rsid w:val="00CF6CC4"/>
    <w:rsid w:val="00D00D56"/>
    <w:rsid w:val="00D046D6"/>
    <w:rsid w:val="00D065F4"/>
    <w:rsid w:val="00D07BF0"/>
    <w:rsid w:val="00D10A3C"/>
    <w:rsid w:val="00D10F6E"/>
    <w:rsid w:val="00D133E1"/>
    <w:rsid w:val="00D15628"/>
    <w:rsid w:val="00D15C6D"/>
    <w:rsid w:val="00D16DFC"/>
    <w:rsid w:val="00D22FD3"/>
    <w:rsid w:val="00D242EF"/>
    <w:rsid w:val="00D24B31"/>
    <w:rsid w:val="00D24BE3"/>
    <w:rsid w:val="00D24E17"/>
    <w:rsid w:val="00D2530D"/>
    <w:rsid w:val="00D255CA"/>
    <w:rsid w:val="00D26309"/>
    <w:rsid w:val="00D274C2"/>
    <w:rsid w:val="00D27D3E"/>
    <w:rsid w:val="00D27FE1"/>
    <w:rsid w:val="00D31624"/>
    <w:rsid w:val="00D32252"/>
    <w:rsid w:val="00D3258B"/>
    <w:rsid w:val="00D3306D"/>
    <w:rsid w:val="00D341D8"/>
    <w:rsid w:val="00D34924"/>
    <w:rsid w:val="00D35D72"/>
    <w:rsid w:val="00D35F26"/>
    <w:rsid w:val="00D36AC4"/>
    <w:rsid w:val="00D37586"/>
    <w:rsid w:val="00D37628"/>
    <w:rsid w:val="00D379BC"/>
    <w:rsid w:val="00D37A36"/>
    <w:rsid w:val="00D4091E"/>
    <w:rsid w:val="00D41514"/>
    <w:rsid w:val="00D4237E"/>
    <w:rsid w:val="00D426F2"/>
    <w:rsid w:val="00D4341E"/>
    <w:rsid w:val="00D4453C"/>
    <w:rsid w:val="00D44E94"/>
    <w:rsid w:val="00D45065"/>
    <w:rsid w:val="00D45593"/>
    <w:rsid w:val="00D45951"/>
    <w:rsid w:val="00D473CC"/>
    <w:rsid w:val="00D478A6"/>
    <w:rsid w:val="00D47E0A"/>
    <w:rsid w:val="00D50569"/>
    <w:rsid w:val="00D507E0"/>
    <w:rsid w:val="00D51120"/>
    <w:rsid w:val="00D520BA"/>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E12"/>
    <w:rsid w:val="00D62FB7"/>
    <w:rsid w:val="00D631B8"/>
    <w:rsid w:val="00D63DC1"/>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930"/>
    <w:rsid w:val="00D907A7"/>
    <w:rsid w:val="00D910F8"/>
    <w:rsid w:val="00D91CE1"/>
    <w:rsid w:val="00D91D15"/>
    <w:rsid w:val="00D92881"/>
    <w:rsid w:val="00D92929"/>
    <w:rsid w:val="00D92F04"/>
    <w:rsid w:val="00D93C03"/>
    <w:rsid w:val="00D93D28"/>
    <w:rsid w:val="00D93E07"/>
    <w:rsid w:val="00D9480D"/>
    <w:rsid w:val="00D97A51"/>
    <w:rsid w:val="00DA2A49"/>
    <w:rsid w:val="00DA369F"/>
    <w:rsid w:val="00DA534E"/>
    <w:rsid w:val="00DA5A8E"/>
    <w:rsid w:val="00DA5E94"/>
    <w:rsid w:val="00DA6A35"/>
    <w:rsid w:val="00DA7517"/>
    <w:rsid w:val="00DA782C"/>
    <w:rsid w:val="00DA7E82"/>
    <w:rsid w:val="00DA7EA2"/>
    <w:rsid w:val="00DB141A"/>
    <w:rsid w:val="00DB1AA3"/>
    <w:rsid w:val="00DB1D6A"/>
    <w:rsid w:val="00DB2E57"/>
    <w:rsid w:val="00DB34E6"/>
    <w:rsid w:val="00DB3AA1"/>
    <w:rsid w:val="00DB45BA"/>
    <w:rsid w:val="00DB487E"/>
    <w:rsid w:val="00DB6286"/>
    <w:rsid w:val="00DB7478"/>
    <w:rsid w:val="00DC0777"/>
    <w:rsid w:val="00DC12E4"/>
    <w:rsid w:val="00DC2F8C"/>
    <w:rsid w:val="00DC3879"/>
    <w:rsid w:val="00DC459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53EA"/>
    <w:rsid w:val="00DE5A08"/>
    <w:rsid w:val="00DE5D60"/>
    <w:rsid w:val="00DE6492"/>
    <w:rsid w:val="00DE7EE3"/>
    <w:rsid w:val="00DF001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8A7"/>
    <w:rsid w:val="00E01A25"/>
    <w:rsid w:val="00E029D4"/>
    <w:rsid w:val="00E02D09"/>
    <w:rsid w:val="00E0367E"/>
    <w:rsid w:val="00E03D01"/>
    <w:rsid w:val="00E04C99"/>
    <w:rsid w:val="00E06494"/>
    <w:rsid w:val="00E100BD"/>
    <w:rsid w:val="00E13434"/>
    <w:rsid w:val="00E174B4"/>
    <w:rsid w:val="00E20147"/>
    <w:rsid w:val="00E208CA"/>
    <w:rsid w:val="00E20B95"/>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B31"/>
    <w:rsid w:val="00E36EA6"/>
    <w:rsid w:val="00E376B0"/>
    <w:rsid w:val="00E3789E"/>
    <w:rsid w:val="00E403DA"/>
    <w:rsid w:val="00E40902"/>
    <w:rsid w:val="00E40C7B"/>
    <w:rsid w:val="00E40EAD"/>
    <w:rsid w:val="00E41756"/>
    <w:rsid w:val="00E425E8"/>
    <w:rsid w:val="00E42A00"/>
    <w:rsid w:val="00E42E9E"/>
    <w:rsid w:val="00E4337D"/>
    <w:rsid w:val="00E45057"/>
    <w:rsid w:val="00E45CD8"/>
    <w:rsid w:val="00E463AE"/>
    <w:rsid w:val="00E467C2"/>
    <w:rsid w:val="00E47AC1"/>
    <w:rsid w:val="00E47CE6"/>
    <w:rsid w:val="00E47FA9"/>
    <w:rsid w:val="00E51BEA"/>
    <w:rsid w:val="00E550CB"/>
    <w:rsid w:val="00E56355"/>
    <w:rsid w:val="00E5718C"/>
    <w:rsid w:val="00E57881"/>
    <w:rsid w:val="00E57DB9"/>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F8C"/>
    <w:rsid w:val="00EB61FC"/>
    <w:rsid w:val="00EC196A"/>
    <w:rsid w:val="00EC1CDB"/>
    <w:rsid w:val="00EC2600"/>
    <w:rsid w:val="00EC29B8"/>
    <w:rsid w:val="00EC30B2"/>
    <w:rsid w:val="00EC3830"/>
    <w:rsid w:val="00EC52CF"/>
    <w:rsid w:val="00EC6293"/>
    <w:rsid w:val="00EC6F1A"/>
    <w:rsid w:val="00ED00BB"/>
    <w:rsid w:val="00ED04BE"/>
    <w:rsid w:val="00ED3305"/>
    <w:rsid w:val="00ED4B9F"/>
    <w:rsid w:val="00ED51C8"/>
    <w:rsid w:val="00ED52EF"/>
    <w:rsid w:val="00ED7108"/>
    <w:rsid w:val="00EE037D"/>
    <w:rsid w:val="00EE0503"/>
    <w:rsid w:val="00EE21AB"/>
    <w:rsid w:val="00EE3F7B"/>
    <w:rsid w:val="00EE4831"/>
    <w:rsid w:val="00EE5198"/>
    <w:rsid w:val="00EE7B79"/>
    <w:rsid w:val="00EF0A1F"/>
    <w:rsid w:val="00EF0C19"/>
    <w:rsid w:val="00EF21C3"/>
    <w:rsid w:val="00EF2620"/>
    <w:rsid w:val="00EF28B2"/>
    <w:rsid w:val="00EF5C1A"/>
    <w:rsid w:val="00EF686A"/>
    <w:rsid w:val="00EF68C6"/>
    <w:rsid w:val="00F001F4"/>
    <w:rsid w:val="00F007CC"/>
    <w:rsid w:val="00F00E36"/>
    <w:rsid w:val="00F01B24"/>
    <w:rsid w:val="00F02475"/>
    <w:rsid w:val="00F03141"/>
    <w:rsid w:val="00F0327C"/>
    <w:rsid w:val="00F0336C"/>
    <w:rsid w:val="00F0343D"/>
    <w:rsid w:val="00F03F1C"/>
    <w:rsid w:val="00F04619"/>
    <w:rsid w:val="00F055DC"/>
    <w:rsid w:val="00F05EBD"/>
    <w:rsid w:val="00F062D0"/>
    <w:rsid w:val="00F06658"/>
    <w:rsid w:val="00F067B5"/>
    <w:rsid w:val="00F06815"/>
    <w:rsid w:val="00F07304"/>
    <w:rsid w:val="00F074C1"/>
    <w:rsid w:val="00F07B14"/>
    <w:rsid w:val="00F10B3A"/>
    <w:rsid w:val="00F125EA"/>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75B5"/>
    <w:rsid w:val="00F47CEF"/>
    <w:rsid w:val="00F5037C"/>
    <w:rsid w:val="00F504A8"/>
    <w:rsid w:val="00F51A28"/>
    <w:rsid w:val="00F52786"/>
    <w:rsid w:val="00F52CC4"/>
    <w:rsid w:val="00F53A14"/>
    <w:rsid w:val="00F55C66"/>
    <w:rsid w:val="00F56118"/>
    <w:rsid w:val="00F5696C"/>
    <w:rsid w:val="00F579FA"/>
    <w:rsid w:val="00F60EAC"/>
    <w:rsid w:val="00F610E3"/>
    <w:rsid w:val="00F6115E"/>
    <w:rsid w:val="00F62488"/>
    <w:rsid w:val="00F62654"/>
    <w:rsid w:val="00F62ACE"/>
    <w:rsid w:val="00F62C29"/>
    <w:rsid w:val="00F637D1"/>
    <w:rsid w:val="00F659DB"/>
    <w:rsid w:val="00F67464"/>
    <w:rsid w:val="00F67FAF"/>
    <w:rsid w:val="00F70033"/>
    <w:rsid w:val="00F706B3"/>
    <w:rsid w:val="00F70862"/>
    <w:rsid w:val="00F70D64"/>
    <w:rsid w:val="00F71A08"/>
    <w:rsid w:val="00F71DB3"/>
    <w:rsid w:val="00F73563"/>
    <w:rsid w:val="00F74671"/>
    <w:rsid w:val="00F763E6"/>
    <w:rsid w:val="00F77051"/>
    <w:rsid w:val="00F771B7"/>
    <w:rsid w:val="00F77581"/>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F52"/>
    <w:rsid w:val="00F97BD6"/>
    <w:rsid w:val="00FA276C"/>
    <w:rsid w:val="00FA492A"/>
    <w:rsid w:val="00FA5716"/>
    <w:rsid w:val="00FA5738"/>
    <w:rsid w:val="00FA61EE"/>
    <w:rsid w:val="00FA670A"/>
    <w:rsid w:val="00FB0530"/>
    <w:rsid w:val="00FB0DCC"/>
    <w:rsid w:val="00FB1D8E"/>
    <w:rsid w:val="00FB2775"/>
    <w:rsid w:val="00FB2F1E"/>
    <w:rsid w:val="00FB3A17"/>
    <w:rsid w:val="00FB3BE1"/>
    <w:rsid w:val="00FB3E41"/>
    <w:rsid w:val="00FB5DE3"/>
    <w:rsid w:val="00FB5EC5"/>
    <w:rsid w:val="00FB67C5"/>
    <w:rsid w:val="00FB6B85"/>
    <w:rsid w:val="00FB73BA"/>
    <w:rsid w:val="00FC0A3F"/>
    <w:rsid w:val="00FC133D"/>
    <w:rsid w:val="00FC2950"/>
    <w:rsid w:val="00FC52B9"/>
    <w:rsid w:val="00FC5A08"/>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172E"/>
    <w:rsid w:val="00FF43C1"/>
    <w:rsid w:val="00FF52B7"/>
    <w:rsid w:val="00FF5BD9"/>
    <w:rsid w:val="00FF7198"/>
    <w:rsid w:val="00FF77CF"/>
    <w:rsid w:val="00FF7A5D"/>
    <w:rsid w:val="2E6EF70B"/>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5F788ED7-009B-C64A-9AFE-952032AE211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eastAsia="Batang" w:ascii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77059"/>
    <w:pPr>
      <w:spacing w:after="0" w:line="480" w:lineRule="auto"/>
      <w:contextualSpacing/>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7749A9"/>
    <w:pPr>
      <w:spacing w:before="240"/>
      <w:outlineLvl w:val="0"/>
    </w:pPr>
    <w:rPr>
      <w:b/>
    </w:rPr>
  </w:style>
  <w:style w:type="paragraph" w:styleId="Heading2">
    <w:name w:val="heading 2"/>
    <w:basedOn w:val="Normal"/>
    <w:next w:val="Normal"/>
    <w:link w:val="Heading2Char"/>
    <w:uiPriority w:val="9"/>
    <w:unhideWhenUsed/>
    <w:qFormat/>
    <w:rsid w:val="007749A9"/>
    <w:pPr>
      <w:spacing w:before="240"/>
      <w:outlineLvl w:val="1"/>
    </w:pPr>
    <w:rPr>
      <w:i/>
      <w:iCs/>
      <w:lang w:val="en-US"/>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styleId="BalloonTextChar" w:customStyle="1">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hAnsi="Tahoma" w:cs="Tahoma" w:eastAsiaTheme="minorEastAsia"/>
      <w:sz w:val="16"/>
      <w:szCs w:val="20"/>
      <w:lang w:val="en-US" w:eastAsia="ko-KR"/>
    </w:rPr>
  </w:style>
  <w:style w:type="character" w:styleId="CommentTextChar" w:customStyle="1">
    <w:name w:val="Comment Text Char"/>
    <w:basedOn w:val="DefaultParagraphFont"/>
    <w:link w:val="CommentText"/>
    <w:uiPriority w:val="99"/>
    <w:qFormat/>
    <w:rsid w:val="00FD3873"/>
    <w:rPr>
      <w:rFonts w:ascii="Tahoma" w:hAnsi="Tahoma" w:cs="Tahoma" w:eastAsiaTheme="minorEastAsi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styleId="UnresolvedMention1" w:customStyle="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styleId="CommentSubjectChar" w:customStyle="1">
    <w:name w:val="Comment Subject Char"/>
    <w:basedOn w:val="CommentTextChar"/>
    <w:link w:val="CommentSubject"/>
    <w:uiPriority w:val="99"/>
    <w:semiHidden/>
    <w:rsid w:val="00875DB6"/>
    <w:rPr>
      <w:rFonts w:ascii="Tahoma" w:hAnsi="Tahoma" w:cs="Tahoma" w:eastAsiaTheme="minorHAnsi"/>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styleId="HeaderChar" w:customStyle="1">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styleId="FooterChar" w:customStyle="1">
    <w:name w:val="Footer Char"/>
    <w:basedOn w:val="DefaultParagraphFont"/>
    <w:link w:val="Footer"/>
    <w:uiPriority w:val="99"/>
    <w:rsid w:val="00F67FAF"/>
  </w:style>
  <w:style w:type="paragraph" w:styleId="EndNoteBibliographyTitle" w:customStyle="1">
    <w:name w:val="EndNote Bibliography Title"/>
    <w:basedOn w:val="Normal"/>
    <w:link w:val="EndNoteBibliographyTitleChar"/>
    <w:rsid w:val="005F0D23"/>
    <w:pPr>
      <w:jc w:val="center"/>
    </w:pPr>
    <w:rPr>
      <w:lang w:val="en-US"/>
    </w:rPr>
  </w:style>
  <w:style w:type="character" w:styleId="EndNoteBibliographyTitleChar" w:customStyle="1">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styleId="EndNoteBibliography" w:customStyle="1">
    <w:name w:val="EndNote Bibliography"/>
    <w:basedOn w:val="Normal"/>
    <w:link w:val="EndNoteBibliographyChar"/>
    <w:rsid w:val="005F0D23"/>
    <w:rPr>
      <w:lang w:val="en-US"/>
    </w:rPr>
  </w:style>
  <w:style w:type="character" w:styleId="EndNoteBibliographyChar" w:customStyle="1">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hAnsi="Calibri" w:eastAsia="SimSun"/>
      <w:lang w:val="en-US" w:eastAsia="zh-CN"/>
    </w:rPr>
  </w:style>
  <w:style w:type="character" w:styleId="UnresolvedMention2" w:customStyle="1">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styleId="UnresolvedMention3" w:customStyle="1">
    <w:name w:val="Unresolved Mention3"/>
    <w:basedOn w:val="DefaultParagraphFont"/>
    <w:uiPriority w:val="99"/>
    <w:semiHidden/>
    <w:unhideWhenUsed/>
    <w:rsid w:val="00C779E5"/>
    <w:rPr>
      <w:color w:val="605E5C"/>
      <w:shd w:val="clear" w:color="auto" w:fill="E1DFDD"/>
    </w:rPr>
  </w:style>
  <w:style w:type="character" w:styleId="UnresolvedMention4" w:customStyle="1">
    <w:name w:val="Unresolved Mention4"/>
    <w:basedOn w:val="DefaultParagraphFont"/>
    <w:uiPriority w:val="99"/>
    <w:semiHidden/>
    <w:unhideWhenUsed/>
    <w:rsid w:val="00865798"/>
    <w:rPr>
      <w:color w:val="605E5C"/>
      <w:shd w:val="clear" w:color="auto" w:fill="E1DFDD"/>
    </w:rPr>
  </w:style>
  <w:style w:type="character" w:styleId="UnresolvedMention5" w:customStyle="1">
    <w:name w:val="Unresolved Mention5"/>
    <w:basedOn w:val="DefaultParagraphFont"/>
    <w:uiPriority w:val="99"/>
    <w:semiHidden/>
    <w:unhideWhenUsed/>
    <w:rsid w:val="0045460B"/>
    <w:rPr>
      <w:color w:val="605E5C"/>
      <w:shd w:val="clear" w:color="auto" w:fill="E1DFDD"/>
    </w:rPr>
  </w:style>
  <w:style w:type="character" w:styleId="UnresolvedMention6" w:customStyle="1">
    <w:name w:val="Unresolved Mention6"/>
    <w:basedOn w:val="DefaultParagraphFont"/>
    <w:uiPriority w:val="99"/>
    <w:semiHidden/>
    <w:unhideWhenUsed/>
    <w:rsid w:val="0025067B"/>
    <w:rPr>
      <w:color w:val="605E5C"/>
      <w:shd w:val="clear" w:color="auto" w:fill="E1DFDD"/>
    </w:rPr>
  </w:style>
  <w:style w:type="character" w:styleId="UnresolvedMention7" w:customStyle="1">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styleId="TitleChar" w:customStyle="1">
    <w:name w:val="Title Char"/>
    <w:basedOn w:val="DefaultParagraphFont"/>
    <w:link w:val="Title"/>
    <w:uiPriority w:val="10"/>
    <w:rsid w:val="00E02D09"/>
    <w:rPr>
      <w:rFonts w:ascii="Times New Roman" w:hAnsi="Times New Roman" w:cs="Times New Roman"/>
      <w:b/>
      <w:sz w:val="24"/>
      <w:szCs w:val="24"/>
    </w:rPr>
  </w:style>
  <w:style w:type="character" w:styleId="Heading1Char" w:customStyle="1">
    <w:name w:val="Heading 1 Char"/>
    <w:basedOn w:val="DefaultParagraphFont"/>
    <w:link w:val="Heading1"/>
    <w:uiPriority w:val="9"/>
    <w:rsid w:val="007749A9"/>
    <w:rPr>
      <w:rFonts w:ascii="Times New Roman" w:hAnsi="Times New Roman" w:cs="Times New Roman"/>
      <w:b/>
      <w:bCs/>
      <w:sz w:val="24"/>
      <w:szCs w:val="24"/>
    </w:rPr>
  </w:style>
  <w:style w:type="character" w:styleId="Heading2Char" w:customStyle="1">
    <w:name w:val="Heading 2 Char"/>
    <w:basedOn w:val="DefaultParagraphFont"/>
    <w:link w:val="Heading2"/>
    <w:uiPriority w:val="9"/>
    <w:rsid w:val="007749A9"/>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xmlns:w="http://schemas.openxmlformats.org/wordprocessingml/2006/main" w:type="table" w:styleId="TableGrid">
    <w:name xmlns:w="http://schemas.openxmlformats.org/wordprocessingml/2006/main" w:val="Table Grid"/>
    <w:basedOn xmlns:w="http://schemas.openxmlformats.org/wordprocessingml/2006/main" w:val="TableNormal"/>
    <w:uiPriority xmlns:w="http://schemas.openxmlformats.org/wordprocessingml/2006/main" w:val="59"/>
    <w:rsid xmlns:w="http://schemas.openxmlformats.org/wordprocessingml/2006/main" w:val="00FB4123"/>
    <w:pPr xmlns:w="http://schemas.openxmlformats.org/wordprocessingml/2006/main">
      <w:spacing w:after="0" w:line="240" w:lineRule="auto"/>
    </w:pPr>
    <w:tblPr xmlns:w="http://schemas.openxmlformats.org/wordprocessingml/2006/main">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002781696">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2734675">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hyperlink" Target="mailto:saeed.shoaie@kcl.ac.uk" TargetMode="External" Id="rId8" /><Relationship Type="http://schemas.microsoft.com/office/2016/09/relationships/commentsIds" Target="commentsIds.xml" Id="rId13" /><Relationship Type="http://schemas.openxmlformats.org/officeDocument/2006/relationships/glossaryDocument" Target="glossary/document.xml" Id="rId18" /><Relationship Type="http://schemas.openxmlformats.org/officeDocument/2006/relationships/styles" Target="styles.xml" Id="rId3" /><Relationship Type="http://schemas.openxmlformats.org/officeDocument/2006/relationships/endnotes" Target="endnotes.xml" Id="rId7" /><Relationship Type="http://schemas.microsoft.com/office/2011/relationships/commentsExtended" Target="commentsExtended.xml" Id="rId12" /><Relationship Type="http://schemas.microsoft.com/office/2011/relationships/people" Target="people.xml" Id="rId17" /><Relationship Type="http://schemas.openxmlformats.org/officeDocument/2006/relationships/numbering" Target="numbering.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comments" Target="comments.xml" Id="rId11" /><Relationship Type="http://schemas.openxmlformats.org/officeDocument/2006/relationships/webSettings" Target="webSettings.xml" Id="rId5" /><Relationship Type="http://schemas.openxmlformats.org/officeDocument/2006/relationships/hyperlink" Target="mailto:mathias.uhlen@scilifelab.se" TargetMode="External" Id="rId10" /><Relationship Type="http://schemas.openxmlformats.org/officeDocument/2006/relationships/theme" Target="theme/theme1.xml" Id="rId19" /><Relationship Type="http://schemas.openxmlformats.org/officeDocument/2006/relationships/settings" Target="settings.xml" Id="rId4" /><Relationship Type="http://schemas.openxmlformats.org/officeDocument/2006/relationships/hyperlink" Target="mailto:dusko.ehrlich@inrae.fr" TargetMode="External" Id="rId9" /><Relationship Type="http://schemas.microsoft.com/office/2018/08/relationships/commentsExtensible" Target="commentsExtensible.xml" Id="rId14" /><Relationship Type="http://schemas.openxmlformats.org/officeDocument/2006/relationships/hyperlink" Target="https://www.proteinatlas.org" TargetMode="External" Id="Rd08cb3dc5f3b4ef3" /><Relationship Type="http://schemas.openxmlformats.org/officeDocument/2006/relationships/header" Target="header.xml" Id="R7382c3478c2547f1" /><Relationship Type="http://schemas.openxmlformats.org/officeDocument/2006/relationships/footer" Target="footer.xml" Id="Rdcd3336904c740bc" /></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000000" w:rsidRDefault="00C76A97">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A74CE5"/>
    <w:rsid w:val="00C76A9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76A9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ls3XeKAk1s5XSIsIm1hbnVhbE92ZXJyaWRlVGV4dCI6IiJ9fQ==&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8], [10], [11]&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JbOF0sIFsxMF0sIFsxMV0iLCJtYW51YWxPdmVycmlkZVRleHQiOiIifX0=&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l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3]&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1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5], [1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1XSwgWzE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7]–[1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3XeKAk1sx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y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13igJNbMjl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ls2XSIsIm1hbnVhbE92ZXJyaWRlVGV4dCI6IiJ9fQ==&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0], [31]&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MF0sIFszM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2]–[34]&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Ml3igJNbMzR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N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36], [37]&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zNl0sIFszN1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38]&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M4XSIsIm1hbnVhbE92ZXJyaWRlVGV4dCI6IiJ9fQ==&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M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Q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0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0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Q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Q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Q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Q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51], [5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TFdLCBbN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F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U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U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U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1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l0iLCJtYW51YWxPdmVycmlkZVRleHQiOiIifX0=&quot;},{&quot;citationID&quot;:&quot;MENDELEY_CITATION_5338e9cc-fdf3-49d4-a172-c7b3504dd95f&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NTMzOGU5Y2MtZmRmMy00OWQ0LWExNzItYzdiMzUwNGRkOTVm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U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T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1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60], [6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YwXSwgWzYxXSIsIm1hbnVhbE92ZXJyaWRlVGV4dCI6IiJ9fQ==&quot;}]"/>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Bidkhori, Gholamreza</dc:creator>
  <keywords/>
  <dc:description/>
  <lastModifiedBy>JOSE FERNANDO GARCIA GUEVARA</lastModifiedBy>
  <revision>14</revision>
  <lastPrinted>2021-03-17T22:44:00.0000000Z</lastPrinted>
  <dcterms:created xsi:type="dcterms:W3CDTF">2021-11-29T11:45:00.0000000Z</dcterms:created>
  <dcterms:modified xsi:type="dcterms:W3CDTF">2021-12-03T12:34:36.002073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